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75BF9"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75BF9" w:rsidRDefault="00DC75DD" w:rsidP="00517E79">
      <w:pPr>
        <w:pStyle w:val="TOCHeading"/>
        <w:spacing w:line="360" w:lineRule="auto"/>
      </w:pPr>
      <w:r w:rsidRPr="00275BF9">
        <w:t>P</w:t>
      </w:r>
      <w:r w:rsidR="00C55C6D" w:rsidRPr="00275BF9">
        <w:t>redict</w:t>
      </w:r>
      <w:r w:rsidRPr="00275BF9">
        <w:t xml:space="preserve">ion of </w:t>
      </w:r>
      <w:r w:rsidR="00C55C6D" w:rsidRPr="00275BF9">
        <w:t xml:space="preserve">Customer </w:t>
      </w:r>
      <w:r w:rsidR="004D776E" w:rsidRPr="00275BF9">
        <w:t>Attrition</w:t>
      </w:r>
      <w:r w:rsidR="00C55C6D" w:rsidRPr="00275BF9">
        <w:t xml:space="preserve"> in the </w:t>
      </w:r>
      <w:r w:rsidRPr="00275BF9">
        <w:br/>
      </w:r>
      <w:r w:rsidR="00C55C6D" w:rsidRPr="00275BF9">
        <w:t>Telecom Industry</w:t>
      </w:r>
      <w:r w:rsidRPr="00275BF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75BF9" w:rsidRDefault="00191400" w:rsidP="00517E79">
      <w:pPr>
        <w:pStyle w:val="Author"/>
        <w:spacing w:line="360" w:lineRule="auto"/>
        <w:jc w:val="both"/>
        <w:rPr>
          <w:rFonts w:ascii="Times New Roman" w:hAnsi="Times New Roman" w:cs="Times New Roman"/>
        </w:rPr>
      </w:pPr>
    </w:p>
    <w:p w14:paraId="5709766B" w14:textId="754CEFA2" w:rsidR="006C6B3B" w:rsidRPr="00275BF9" w:rsidRDefault="00341E66" w:rsidP="00517E79">
      <w:pPr>
        <w:pStyle w:val="Author"/>
        <w:spacing w:line="360" w:lineRule="auto"/>
        <w:rPr>
          <w:rFonts w:ascii="Times New Roman" w:hAnsi="Times New Roman" w:cs="Times New Roman"/>
        </w:rPr>
      </w:pPr>
      <w:r w:rsidRPr="00275BF9">
        <w:rPr>
          <w:rFonts w:ascii="Times New Roman" w:hAnsi="Times New Roman" w:cs="Times New Roman"/>
        </w:rPr>
        <w:br/>
      </w:r>
      <w:r w:rsidR="00CC5761" w:rsidRPr="00275BF9">
        <w:rPr>
          <w:rFonts w:ascii="Times New Roman" w:hAnsi="Times New Roman" w:cs="Times New Roman"/>
          <w:b/>
        </w:rPr>
        <w:t>A</w:t>
      </w:r>
      <w:r w:rsidR="00CC0289" w:rsidRPr="00275BF9">
        <w:rPr>
          <w:rFonts w:ascii="Times New Roman" w:hAnsi="Times New Roman" w:cs="Times New Roman"/>
          <w:b/>
        </w:rPr>
        <w:t>nish</w:t>
      </w:r>
      <w:r w:rsidR="00CC5761" w:rsidRPr="00275BF9">
        <w:rPr>
          <w:rFonts w:ascii="Times New Roman" w:hAnsi="Times New Roman" w:cs="Times New Roman"/>
          <w:b/>
        </w:rPr>
        <w:t xml:space="preserve"> M</w:t>
      </w:r>
      <w:r w:rsidR="00CC0289" w:rsidRPr="00275BF9">
        <w:rPr>
          <w:rFonts w:ascii="Times New Roman" w:hAnsi="Times New Roman" w:cs="Times New Roman"/>
          <w:b/>
        </w:rPr>
        <w:t>ahapatra</w:t>
      </w:r>
      <w:r w:rsidR="002B3128" w:rsidRPr="00275BF9">
        <w:rPr>
          <w:rFonts w:ascii="Times New Roman" w:hAnsi="Times New Roman" w:cs="Times New Roman"/>
        </w:rPr>
        <w:br/>
        <w:t>Student ID 944563</w:t>
      </w:r>
    </w:p>
    <w:p w14:paraId="2323FBEA" w14:textId="77777777" w:rsidR="006C6B3B" w:rsidRPr="00275BF9" w:rsidRDefault="006C6B3B" w:rsidP="00517E79">
      <w:pPr>
        <w:pStyle w:val="BodyText"/>
      </w:pPr>
    </w:p>
    <w:p w14:paraId="55DAD6C2" w14:textId="6241E716" w:rsidR="006C6B3B" w:rsidRPr="00275BF9" w:rsidRDefault="006C6B3B" w:rsidP="00517E79">
      <w:pPr>
        <w:pStyle w:val="BodyText"/>
      </w:pPr>
    </w:p>
    <w:p w14:paraId="154B0F8F" w14:textId="7BA0AF3F" w:rsidR="00FE26A6" w:rsidRPr="00275BF9" w:rsidRDefault="00FE26A6" w:rsidP="00517E79">
      <w:pPr>
        <w:pStyle w:val="BodyText"/>
      </w:pPr>
    </w:p>
    <w:p w14:paraId="4009E9AB" w14:textId="56FF473D" w:rsidR="00341E66" w:rsidRPr="00275BF9" w:rsidRDefault="00341E66" w:rsidP="00517E79">
      <w:pPr>
        <w:pStyle w:val="Author"/>
        <w:spacing w:line="360" w:lineRule="auto"/>
        <w:jc w:val="both"/>
        <w:rPr>
          <w:rFonts w:ascii="Times New Roman" w:hAnsi="Times New Roman" w:cs="Times New Roman"/>
        </w:rPr>
      </w:pPr>
    </w:p>
    <w:p w14:paraId="64B1E6D2" w14:textId="7CB5BDF9" w:rsidR="00341E66" w:rsidRPr="00275BF9" w:rsidRDefault="00CC5761" w:rsidP="00517E79">
      <w:pPr>
        <w:pStyle w:val="Author"/>
        <w:spacing w:line="360" w:lineRule="auto"/>
        <w:rPr>
          <w:rFonts w:ascii="Times New Roman" w:hAnsi="Times New Roman" w:cs="Times New Roman"/>
        </w:rPr>
      </w:pPr>
      <w:r w:rsidRPr="00275BF9">
        <w:rPr>
          <w:rFonts w:ascii="Times New Roman" w:hAnsi="Times New Roman" w:cs="Times New Roman"/>
        </w:rPr>
        <w:t xml:space="preserve">Under the supervision of </w:t>
      </w:r>
      <w:r w:rsidRPr="00275BF9">
        <w:rPr>
          <w:rFonts w:ascii="Times New Roman" w:hAnsi="Times New Roman" w:cs="Times New Roman"/>
        </w:rPr>
        <w:br/>
      </w:r>
      <w:r w:rsidRPr="00275BF9">
        <w:rPr>
          <w:rFonts w:ascii="Times New Roman" w:hAnsi="Times New Roman" w:cs="Times New Roman"/>
          <w:b/>
        </w:rPr>
        <w:t>K</w:t>
      </w:r>
      <w:r w:rsidR="00CC0289" w:rsidRPr="00275BF9">
        <w:rPr>
          <w:rFonts w:ascii="Times New Roman" w:hAnsi="Times New Roman" w:cs="Times New Roman"/>
          <w:b/>
        </w:rPr>
        <w:t>arthick</w:t>
      </w:r>
      <w:r w:rsidRPr="00275BF9">
        <w:rPr>
          <w:rFonts w:ascii="Times New Roman" w:hAnsi="Times New Roman" w:cs="Times New Roman"/>
          <w:b/>
        </w:rPr>
        <w:t xml:space="preserve"> </w:t>
      </w:r>
      <w:r w:rsidR="00084849" w:rsidRPr="00275BF9">
        <w:rPr>
          <w:rFonts w:ascii="Times New Roman" w:hAnsi="Times New Roman" w:cs="Times New Roman"/>
          <w:b/>
        </w:rPr>
        <w:t>Kali</w:t>
      </w:r>
      <w:r w:rsidR="00473FAD" w:rsidRPr="00275BF9">
        <w:rPr>
          <w:rFonts w:ascii="Times New Roman" w:hAnsi="Times New Roman" w:cs="Times New Roman"/>
          <w:b/>
        </w:rPr>
        <w:t>a</w:t>
      </w:r>
      <w:r w:rsidR="00084849" w:rsidRPr="00275BF9">
        <w:rPr>
          <w:rFonts w:ascii="Times New Roman" w:hAnsi="Times New Roman" w:cs="Times New Roman"/>
          <w:b/>
        </w:rPr>
        <w:t xml:space="preserve">nnan </w:t>
      </w:r>
      <w:r w:rsidRPr="00275BF9">
        <w:rPr>
          <w:rFonts w:ascii="Times New Roman" w:hAnsi="Times New Roman" w:cs="Times New Roman"/>
          <w:b/>
        </w:rPr>
        <w:t>N</w:t>
      </w:r>
      <w:r w:rsidR="00CC0289" w:rsidRPr="00275BF9">
        <w:rPr>
          <w:rFonts w:ascii="Times New Roman" w:hAnsi="Times New Roman" w:cs="Times New Roman"/>
          <w:b/>
        </w:rPr>
        <w:t>eelamohan</w:t>
      </w:r>
      <w:r w:rsidR="00341E66" w:rsidRPr="00275BF9">
        <w:rPr>
          <w:rFonts w:ascii="Times New Roman" w:hAnsi="Times New Roman" w:cs="Times New Roman"/>
        </w:rPr>
        <w:br/>
      </w:r>
      <w:r w:rsidR="00DC7F31" w:rsidRPr="00275BF9">
        <w:rPr>
          <w:rFonts w:ascii="Times New Roman" w:hAnsi="Times New Roman" w:cs="Times New Roman"/>
        </w:rPr>
        <w:br/>
      </w:r>
      <w:r w:rsidR="00341E66" w:rsidRPr="00275BF9">
        <w:rPr>
          <w:rFonts w:ascii="Times New Roman" w:hAnsi="Times New Roman" w:cs="Times New Roman"/>
        </w:rPr>
        <w:br/>
      </w:r>
      <w:r w:rsidR="000C3583" w:rsidRPr="00275BF9">
        <w:rPr>
          <w:rFonts w:ascii="Times New Roman" w:hAnsi="Times New Roman" w:cs="Times New Roman"/>
        </w:rPr>
        <w:br/>
      </w:r>
      <w:r w:rsidR="000C3583" w:rsidRPr="00275BF9">
        <w:rPr>
          <w:rFonts w:ascii="Times New Roman" w:hAnsi="Times New Roman" w:cs="Times New Roman"/>
          <w:b/>
        </w:rPr>
        <w:t xml:space="preserve">Master of Science in </w:t>
      </w:r>
      <w:r w:rsidR="00466FA2" w:rsidRPr="00275BF9">
        <w:rPr>
          <w:rFonts w:ascii="Times New Roman" w:hAnsi="Times New Roman" w:cs="Times New Roman"/>
          <w:b/>
        </w:rPr>
        <w:t>Data Science</w:t>
      </w:r>
      <w:r w:rsidR="00B33B7F" w:rsidRPr="00275BF9">
        <w:rPr>
          <w:rFonts w:ascii="Times New Roman" w:hAnsi="Times New Roman" w:cs="Times New Roman"/>
        </w:rPr>
        <w:br/>
      </w:r>
      <w:r w:rsidR="000C3583" w:rsidRPr="00275BF9">
        <w:rPr>
          <w:rFonts w:ascii="Times New Roman" w:hAnsi="Times New Roman" w:cs="Times New Roman"/>
        </w:rPr>
        <w:t>Liverpool John Moores University</w:t>
      </w:r>
    </w:p>
    <w:p w14:paraId="793F449F" w14:textId="0D8DD402" w:rsidR="00DB57AE" w:rsidRPr="00275BF9" w:rsidRDefault="00341E66" w:rsidP="00517E79">
      <w:pPr>
        <w:pStyle w:val="Date"/>
        <w:spacing w:line="360" w:lineRule="auto"/>
        <w:rPr>
          <w:rFonts w:ascii="Times New Roman" w:hAnsi="Times New Roman" w:cs="Times New Roman"/>
        </w:rPr>
        <w:sectPr w:rsidR="00DB57AE" w:rsidRPr="00275BF9" w:rsidSect="003722B4">
          <w:footerReference w:type="default" r:id="rId8"/>
          <w:pgSz w:w="12240" w:h="15840" w:code="1"/>
          <w:pgMar w:top="1166" w:right="1138" w:bottom="1440" w:left="1699" w:header="720" w:footer="720" w:gutter="0"/>
          <w:pgNumType w:fmt="lowerRoman" w:start="1"/>
          <w:cols w:space="720"/>
          <w:titlePg/>
          <w:docGrid w:linePitch="326"/>
        </w:sectPr>
      </w:pPr>
      <w:r w:rsidRPr="00275BF9">
        <w:rPr>
          <w:rFonts w:ascii="Times New Roman" w:hAnsi="Times New Roman" w:cs="Times New Roman"/>
        </w:rPr>
        <w:br/>
      </w:r>
      <w:r w:rsidRPr="00275BF9">
        <w:rPr>
          <w:rFonts w:ascii="Times New Roman" w:hAnsi="Times New Roman" w:cs="Times New Roman"/>
        </w:rPr>
        <w:br/>
      </w:r>
      <w:r w:rsidRPr="00275BF9">
        <w:rPr>
          <w:rFonts w:ascii="Times New Roman" w:hAnsi="Times New Roman" w:cs="Times New Roman"/>
        </w:rPr>
        <w:br/>
      </w:r>
      <w:r w:rsidR="00684CD9">
        <w:rPr>
          <w:rFonts w:ascii="Times New Roman" w:hAnsi="Times New Roman" w:cs="Times New Roman"/>
        </w:rPr>
        <w:t>MAY</w:t>
      </w:r>
      <w:r w:rsidRPr="00275BF9">
        <w:rPr>
          <w:rFonts w:ascii="Times New Roman" w:hAnsi="Times New Roman" w:cs="Times New Roman"/>
        </w:rPr>
        <w:t xml:space="preserve"> 2021</w:t>
      </w:r>
    </w:p>
    <w:p w14:paraId="13EEFEE3" w14:textId="77777777" w:rsidR="00735124" w:rsidRPr="00275BF9" w:rsidRDefault="00735124" w:rsidP="00E41373">
      <w:pPr>
        <w:pStyle w:val="Heading1"/>
        <w:numPr>
          <w:ilvl w:val="0"/>
          <w:numId w:val="0"/>
        </w:numPr>
      </w:pPr>
      <w:bookmarkStart w:id="9" w:name="_Toc72885542"/>
      <w:r w:rsidRPr="00275BF9">
        <w:lastRenderedPageBreak/>
        <w:t>ABSTRACT</w:t>
      </w:r>
      <w:bookmarkEnd w:id="9"/>
    </w:p>
    <w:p w14:paraId="52B50D4D" w14:textId="320CC887" w:rsidR="00735124" w:rsidRPr="00275BF9" w:rsidRDefault="00735124" w:rsidP="00735124">
      <w:pPr>
        <w:pStyle w:val="FirstParagraph"/>
      </w:pPr>
      <w:r w:rsidRPr="00275BF9">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t>Thu</w:t>
      </w:r>
      <w:r w:rsidRPr="00275BF9">
        <w:t>s, one would need to understand and track customer behaviour to understand the indicators that make a customer likely to churn.</w:t>
      </w:r>
    </w:p>
    <w:p w14:paraId="06CC1DB7" w14:textId="77777777" w:rsidR="00735124" w:rsidRPr="00275BF9" w:rsidRDefault="00735124" w:rsidP="00735124">
      <w:pPr>
        <w:pStyle w:val="BodyText"/>
      </w:pPr>
      <w:r w:rsidRPr="00275BF9">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275BF9" w:rsidRDefault="00735124" w:rsidP="00735124">
      <w:pPr>
        <w:pStyle w:val="BodyText"/>
        <w:rPr>
          <w:iCs/>
        </w:rPr>
      </w:pPr>
      <w:r w:rsidRPr="00275BF9">
        <w:t xml:space="preserve">This research intends to build a predictive framework that can predict churn accurately and identify behaviour patterns that indicate customer churn. The paper will showcase the performance of various machine learning algorithms and how the process can be optimised. </w:t>
      </w:r>
      <w:r w:rsidRPr="00275BF9">
        <w:rPr>
          <w:iCs/>
        </w:rPr>
        <w:t>The dataset to be used for this research paper is the IBM Watson Dataset on customer churn in the Telecom industry. Extensive feature selection, processing</w:t>
      </w:r>
      <w:r w:rsidR="005B7461" w:rsidRPr="00275BF9">
        <w:rPr>
          <w:iCs/>
        </w:rPr>
        <w:t>,</w:t>
      </w:r>
      <w:r w:rsidRPr="00275BF9">
        <w:rPr>
          <w:iCs/>
        </w:rPr>
        <w:t xml:space="preserve"> and work with multiple hybrid models to predi</w:t>
      </w:r>
      <w:r w:rsidR="005B7461" w:rsidRPr="00275BF9">
        <w:rPr>
          <w:iCs/>
        </w:rPr>
        <w:t>c</w:t>
      </w:r>
      <w:r w:rsidRPr="00275BF9">
        <w:rPr>
          <w:iCs/>
        </w:rPr>
        <w:t>t churn accurately.</w:t>
      </w:r>
    </w:p>
    <w:p w14:paraId="17D9B2E1" w14:textId="77777777" w:rsidR="00735124" w:rsidRPr="00275BF9" w:rsidRDefault="00735124" w:rsidP="00735124">
      <w:pPr>
        <w:pStyle w:val="BodyText"/>
      </w:pPr>
    </w:p>
    <w:p w14:paraId="15B00E19" w14:textId="77777777" w:rsidR="00735124" w:rsidRPr="00275BF9" w:rsidRDefault="00735124" w:rsidP="00735124">
      <w:pPr>
        <w:pStyle w:val="BodyText"/>
      </w:pPr>
      <w:r w:rsidRPr="00275BF9">
        <w:rPr>
          <w:b/>
          <w:i/>
        </w:rPr>
        <w:t>Keywords</w:t>
      </w:r>
      <w:r w:rsidRPr="00275BF9">
        <w:t>: Machine Learning, Churn, Telecom, Attrition, Classification, Data Science</w:t>
      </w:r>
    </w:p>
    <w:p w14:paraId="2B8477A7" w14:textId="77777777" w:rsidR="00735124" w:rsidRPr="00275BF9" w:rsidRDefault="00735124">
      <w:pPr>
        <w:widowControl/>
        <w:autoSpaceDE/>
        <w:autoSpaceDN/>
        <w:adjustRightInd/>
        <w:spacing w:before="0" w:after="200" w:line="240" w:lineRule="auto"/>
        <w:jc w:val="left"/>
        <w:rPr>
          <w:rFonts w:eastAsiaTheme="minorHAnsi"/>
          <w:color w:val="auto"/>
        </w:rPr>
      </w:pPr>
      <w:r w:rsidRPr="00275BF9">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275BF9" w:rsidRDefault="00C152F0" w:rsidP="00517E79">
          <w:pPr>
            <w:pStyle w:val="TOCHeading"/>
            <w:spacing w:line="360" w:lineRule="auto"/>
          </w:pPr>
          <w:r w:rsidRPr="00275BF9">
            <w:t>Contents</w:t>
          </w:r>
        </w:p>
        <w:p w14:paraId="61CC67D4" w14:textId="084B7D7C" w:rsidR="00912B68" w:rsidRDefault="00C152F0" w:rsidP="00912B68">
          <w:pPr>
            <w:pStyle w:val="TOC1"/>
            <w:spacing w:line="276" w:lineRule="auto"/>
            <w:rPr>
              <w:rFonts w:asciiTheme="minorHAnsi" w:eastAsiaTheme="minorEastAsia" w:hAnsiTheme="minorHAnsi" w:cstheme="minorBidi"/>
              <w:color w:val="auto"/>
              <w:sz w:val="22"/>
              <w:szCs w:val="22"/>
              <w:lang w:val="en-US"/>
            </w:rPr>
          </w:pPr>
          <w:r w:rsidRPr="00275BF9">
            <w:fldChar w:fldCharType="begin"/>
          </w:r>
          <w:r w:rsidRPr="00275BF9">
            <w:instrText xml:space="preserve"> TOC \o "1-3" \h \z \u </w:instrText>
          </w:r>
          <w:r w:rsidRPr="00275BF9">
            <w:fldChar w:fldCharType="separate"/>
          </w:r>
          <w:hyperlink w:anchor="_Toc72885542" w:history="1">
            <w:r w:rsidR="00912B68" w:rsidRPr="0019384B">
              <w:rPr>
                <w:rStyle w:val="Hyperlink"/>
              </w:rPr>
              <w:t>ABSTRACT</w:t>
            </w:r>
            <w:r w:rsidR="00912B68">
              <w:rPr>
                <w:webHidden/>
              </w:rPr>
              <w:tab/>
            </w:r>
            <w:r w:rsidR="00912B68">
              <w:rPr>
                <w:webHidden/>
              </w:rPr>
              <w:fldChar w:fldCharType="begin"/>
            </w:r>
            <w:r w:rsidR="00912B68">
              <w:rPr>
                <w:webHidden/>
              </w:rPr>
              <w:instrText xml:space="preserve"> PAGEREF _Toc72885542 \h </w:instrText>
            </w:r>
            <w:r w:rsidR="00912B68">
              <w:rPr>
                <w:webHidden/>
              </w:rPr>
            </w:r>
            <w:r w:rsidR="00912B68">
              <w:rPr>
                <w:webHidden/>
              </w:rPr>
              <w:fldChar w:fldCharType="separate"/>
            </w:r>
            <w:r w:rsidR="00912B68">
              <w:rPr>
                <w:webHidden/>
              </w:rPr>
              <w:t>1</w:t>
            </w:r>
            <w:r w:rsidR="00912B68">
              <w:rPr>
                <w:webHidden/>
              </w:rPr>
              <w:fldChar w:fldCharType="end"/>
            </w:r>
          </w:hyperlink>
        </w:p>
        <w:p w14:paraId="79B82919" w14:textId="0571DE10" w:rsidR="00912B68" w:rsidRDefault="00D13AD9" w:rsidP="00912B68">
          <w:pPr>
            <w:pStyle w:val="TOC1"/>
            <w:spacing w:line="276" w:lineRule="auto"/>
            <w:rPr>
              <w:rFonts w:asciiTheme="minorHAnsi" w:eastAsiaTheme="minorEastAsia" w:hAnsiTheme="minorHAnsi" w:cstheme="minorBidi"/>
              <w:color w:val="auto"/>
              <w:sz w:val="22"/>
              <w:szCs w:val="22"/>
              <w:lang w:val="en-US"/>
            </w:rPr>
          </w:pPr>
          <w:hyperlink w:anchor="_Toc72885543" w:history="1">
            <w:r w:rsidR="00912B68" w:rsidRPr="0019384B">
              <w:rPr>
                <w:rStyle w:val="Hyperlink"/>
              </w:rPr>
              <w:t>DEDICATION</w:t>
            </w:r>
            <w:r w:rsidR="00912B68">
              <w:rPr>
                <w:webHidden/>
              </w:rPr>
              <w:tab/>
            </w:r>
            <w:r w:rsidR="00912B68">
              <w:rPr>
                <w:webHidden/>
              </w:rPr>
              <w:fldChar w:fldCharType="begin"/>
            </w:r>
            <w:r w:rsidR="00912B68">
              <w:rPr>
                <w:webHidden/>
              </w:rPr>
              <w:instrText xml:space="preserve"> PAGEREF _Toc72885543 \h </w:instrText>
            </w:r>
            <w:r w:rsidR="00912B68">
              <w:rPr>
                <w:webHidden/>
              </w:rPr>
            </w:r>
            <w:r w:rsidR="00912B68">
              <w:rPr>
                <w:webHidden/>
              </w:rPr>
              <w:fldChar w:fldCharType="separate"/>
            </w:r>
            <w:r w:rsidR="00912B68">
              <w:rPr>
                <w:webHidden/>
              </w:rPr>
              <w:t>7</w:t>
            </w:r>
            <w:r w:rsidR="00912B68">
              <w:rPr>
                <w:webHidden/>
              </w:rPr>
              <w:fldChar w:fldCharType="end"/>
            </w:r>
          </w:hyperlink>
        </w:p>
        <w:p w14:paraId="290D924E" w14:textId="5050A676" w:rsidR="00912B68" w:rsidRDefault="00D13AD9" w:rsidP="00912B68">
          <w:pPr>
            <w:pStyle w:val="TOC1"/>
            <w:spacing w:line="276" w:lineRule="auto"/>
            <w:rPr>
              <w:rFonts w:asciiTheme="minorHAnsi" w:eastAsiaTheme="minorEastAsia" w:hAnsiTheme="minorHAnsi" w:cstheme="minorBidi"/>
              <w:color w:val="auto"/>
              <w:sz w:val="22"/>
              <w:szCs w:val="22"/>
              <w:lang w:val="en-US"/>
            </w:rPr>
          </w:pPr>
          <w:hyperlink w:anchor="_Toc72885544" w:history="1">
            <w:r w:rsidR="00912B68" w:rsidRPr="0019384B">
              <w:rPr>
                <w:rStyle w:val="Hyperlink"/>
              </w:rPr>
              <w:t>ACKNOWLEDGEMENTS</w:t>
            </w:r>
            <w:r w:rsidR="00912B68">
              <w:rPr>
                <w:webHidden/>
              </w:rPr>
              <w:tab/>
            </w:r>
            <w:r w:rsidR="00912B68">
              <w:rPr>
                <w:webHidden/>
              </w:rPr>
              <w:fldChar w:fldCharType="begin"/>
            </w:r>
            <w:r w:rsidR="00912B68">
              <w:rPr>
                <w:webHidden/>
              </w:rPr>
              <w:instrText xml:space="preserve"> PAGEREF _Toc72885544 \h </w:instrText>
            </w:r>
            <w:r w:rsidR="00912B68">
              <w:rPr>
                <w:webHidden/>
              </w:rPr>
            </w:r>
            <w:r w:rsidR="00912B68">
              <w:rPr>
                <w:webHidden/>
              </w:rPr>
              <w:fldChar w:fldCharType="separate"/>
            </w:r>
            <w:r w:rsidR="00912B68">
              <w:rPr>
                <w:webHidden/>
              </w:rPr>
              <w:t>8</w:t>
            </w:r>
            <w:r w:rsidR="00912B68">
              <w:rPr>
                <w:webHidden/>
              </w:rPr>
              <w:fldChar w:fldCharType="end"/>
            </w:r>
          </w:hyperlink>
        </w:p>
        <w:p w14:paraId="08B2754F" w14:textId="309447A1" w:rsidR="00912B68" w:rsidRDefault="00D13AD9" w:rsidP="00912B68">
          <w:pPr>
            <w:pStyle w:val="TOC1"/>
            <w:spacing w:line="276" w:lineRule="auto"/>
            <w:rPr>
              <w:rFonts w:asciiTheme="minorHAnsi" w:eastAsiaTheme="minorEastAsia" w:hAnsiTheme="minorHAnsi" w:cstheme="minorBidi"/>
              <w:color w:val="auto"/>
              <w:sz w:val="22"/>
              <w:szCs w:val="22"/>
              <w:lang w:val="en-US"/>
            </w:rPr>
          </w:pPr>
          <w:hyperlink w:anchor="_Toc72885545" w:history="1">
            <w:r w:rsidR="00912B68" w:rsidRPr="0019384B">
              <w:rPr>
                <w:rStyle w:val="Hyperlink"/>
              </w:rPr>
              <w:t>LIST OF TABLES</w:t>
            </w:r>
            <w:r w:rsidR="00912B68">
              <w:rPr>
                <w:webHidden/>
              </w:rPr>
              <w:tab/>
            </w:r>
            <w:r w:rsidR="00912B68">
              <w:rPr>
                <w:webHidden/>
              </w:rPr>
              <w:fldChar w:fldCharType="begin"/>
            </w:r>
            <w:r w:rsidR="00912B68">
              <w:rPr>
                <w:webHidden/>
              </w:rPr>
              <w:instrText xml:space="preserve"> PAGEREF _Toc72885545 \h </w:instrText>
            </w:r>
            <w:r w:rsidR="00912B68">
              <w:rPr>
                <w:webHidden/>
              </w:rPr>
            </w:r>
            <w:r w:rsidR="00912B68">
              <w:rPr>
                <w:webHidden/>
              </w:rPr>
              <w:fldChar w:fldCharType="separate"/>
            </w:r>
            <w:r w:rsidR="00912B68">
              <w:rPr>
                <w:webHidden/>
              </w:rPr>
              <w:t>9</w:t>
            </w:r>
            <w:r w:rsidR="00912B68">
              <w:rPr>
                <w:webHidden/>
              </w:rPr>
              <w:fldChar w:fldCharType="end"/>
            </w:r>
          </w:hyperlink>
        </w:p>
        <w:p w14:paraId="414B094D" w14:textId="4B868C09" w:rsidR="00912B68" w:rsidRDefault="00D13AD9" w:rsidP="00912B68">
          <w:pPr>
            <w:pStyle w:val="TOC1"/>
            <w:spacing w:line="276" w:lineRule="auto"/>
            <w:rPr>
              <w:rFonts w:asciiTheme="minorHAnsi" w:eastAsiaTheme="minorEastAsia" w:hAnsiTheme="minorHAnsi" w:cstheme="minorBidi"/>
              <w:color w:val="auto"/>
              <w:sz w:val="22"/>
              <w:szCs w:val="22"/>
              <w:lang w:val="en-US"/>
            </w:rPr>
          </w:pPr>
          <w:hyperlink w:anchor="_Toc72885546" w:history="1">
            <w:r w:rsidR="00912B68" w:rsidRPr="0019384B">
              <w:rPr>
                <w:rStyle w:val="Hyperlink"/>
              </w:rPr>
              <w:t>LIST OF FIGURES</w:t>
            </w:r>
            <w:r w:rsidR="00912B68">
              <w:rPr>
                <w:webHidden/>
              </w:rPr>
              <w:tab/>
            </w:r>
            <w:r w:rsidR="00912B68">
              <w:rPr>
                <w:webHidden/>
              </w:rPr>
              <w:fldChar w:fldCharType="begin"/>
            </w:r>
            <w:r w:rsidR="00912B68">
              <w:rPr>
                <w:webHidden/>
              </w:rPr>
              <w:instrText xml:space="preserve"> PAGEREF _Toc72885546 \h </w:instrText>
            </w:r>
            <w:r w:rsidR="00912B68">
              <w:rPr>
                <w:webHidden/>
              </w:rPr>
            </w:r>
            <w:r w:rsidR="00912B68">
              <w:rPr>
                <w:webHidden/>
              </w:rPr>
              <w:fldChar w:fldCharType="separate"/>
            </w:r>
            <w:r w:rsidR="00912B68">
              <w:rPr>
                <w:webHidden/>
              </w:rPr>
              <w:t>9</w:t>
            </w:r>
            <w:r w:rsidR="00912B68">
              <w:rPr>
                <w:webHidden/>
              </w:rPr>
              <w:fldChar w:fldCharType="end"/>
            </w:r>
          </w:hyperlink>
        </w:p>
        <w:p w14:paraId="76B0B240" w14:textId="5FBCAFF8" w:rsidR="00912B68" w:rsidRDefault="00D13AD9" w:rsidP="00912B68">
          <w:pPr>
            <w:pStyle w:val="TOC1"/>
            <w:spacing w:line="276" w:lineRule="auto"/>
            <w:rPr>
              <w:rFonts w:asciiTheme="minorHAnsi" w:eastAsiaTheme="minorEastAsia" w:hAnsiTheme="minorHAnsi" w:cstheme="minorBidi"/>
              <w:color w:val="auto"/>
              <w:sz w:val="22"/>
              <w:szCs w:val="22"/>
              <w:lang w:val="en-US"/>
            </w:rPr>
          </w:pPr>
          <w:hyperlink w:anchor="_Toc72885547" w:history="1">
            <w:r w:rsidR="00912B68" w:rsidRPr="0019384B">
              <w:rPr>
                <w:rStyle w:val="Hyperlink"/>
              </w:rPr>
              <w:t>LIST OF ABBREVIATIONS</w:t>
            </w:r>
            <w:r w:rsidR="00912B68">
              <w:rPr>
                <w:webHidden/>
              </w:rPr>
              <w:tab/>
            </w:r>
            <w:r w:rsidR="00912B68">
              <w:rPr>
                <w:webHidden/>
              </w:rPr>
              <w:fldChar w:fldCharType="begin"/>
            </w:r>
            <w:r w:rsidR="00912B68">
              <w:rPr>
                <w:webHidden/>
              </w:rPr>
              <w:instrText xml:space="preserve"> PAGEREF _Toc72885547 \h </w:instrText>
            </w:r>
            <w:r w:rsidR="00912B68">
              <w:rPr>
                <w:webHidden/>
              </w:rPr>
            </w:r>
            <w:r w:rsidR="00912B68">
              <w:rPr>
                <w:webHidden/>
              </w:rPr>
              <w:fldChar w:fldCharType="separate"/>
            </w:r>
            <w:r w:rsidR="00912B68">
              <w:rPr>
                <w:webHidden/>
              </w:rPr>
              <w:t>11</w:t>
            </w:r>
            <w:r w:rsidR="00912B68">
              <w:rPr>
                <w:webHidden/>
              </w:rPr>
              <w:fldChar w:fldCharType="end"/>
            </w:r>
          </w:hyperlink>
        </w:p>
        <w:p w14:paraId="73B334F0" w14:textId="2FCCB5D4" w:rsidR="00912B68" w:rsidRDefault="00D13AD9"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548" w:history="1">
            <w:r w:rsidR="00912B68" w:rsidRPr="0019384B">
              <w:rPr>
                <w:rStyle w:val="Hyperlink"/>
              </w:rPr>
              <w:t>1.</w:t>
            </w:r>
            <w:r w:rsidR="00912B68">
              <w:rPr>
                <w:rFonts w:asciiTheme="minorHAnsi" w:eastAsiaTheme="minorEastAsia" w:hAnsiTheme="minorHAnsi" w:cstheme="minorBidi"/>
                <w:color w:val="auto"/>
                <w:sz w:val="22"/>
                <w:szCs w:val="22"/>
                <w:lang w:val="en-US"/>
              </w:rPr>
              <w:tab/>
            </w:r>
            <w:r w:rsidR="00912B68" w:rsidRPr="0019384B">
              <w:rPr>
                <w:rStyle w:val="Hyperlink"/>
              </w:rPr>
              <w:t>CHAPTER 1: INTRODUCTION</w:t>
            </w:r>
            <w:r w:rsidR="00912B68">
              <w:rPr>
                <w:webHidden/>
              </w:rPr>
              <w:tab/>
            </w:r>
            <w:r w:rsidR="00912B68">
              <w:rPr>
                <w:webHidden/>
              </w:rPr>
              <w:fldChar w:fldCharType="begin"/>
            </w:r>
            <w:r w:rsidR="00912B68">
              <w:rPr>
                <w:webHidden/>
              </w:rPr>
              <w:instrText xml:space="preserve"> PAGEREF _Toc72885548 \h </w:instrText>
            </w:r>
            <w:r w:rsidR="00912B68">
              <w:rPr>
                <w:webHidden/>
              </w:rPr>
            </w:r>
            <w:r w:rsidR="00912B68">
              <w:rPr>
                <w:webHidden/>
              </w:rPr>
              <w:fldChar w:fldCharType="separate"/>
            </w:r>
            <w:r w:rsidR="00912B68">
              <w:rPr>
                <w:webHidden/>
              </w:rPr>
              <w:t>12</w:t>
            </w:r>
            <w:r w:rsidR="00912B68">
              <w:rPr>
                <w:webHidden/>
              </w:rPr>
              <w:fldChar w:fldCharType="end"/>
            </w:r>
          </w:hyperlink>
        </w:p>
        <w:p w14:paraId="3D02C669" w14:textId="6A9DB3FC"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49" w:history="1">
            <w:r w:rsidR="00912B68" w:rsidRPr="0019384B">
              <w:rPr>
                <w:rStyle w:val="Hyperlink"/>
              </w:rPr>
              <w:t>1.1 Background of the Study</w:t>
            </w:r>
            <w:r w:rsidR="00912B68">
              <w:rPr>
                <w:webHidden/>
              </w:rPr>
              <w:tab/>
            </w:r>
            <w:r w:rsidR="00912B68">
              <w:rPr>
                <w:webHidden/>
              </w:rPr>
              <w:fldChar w:fldCharType="begin"/>
            </w:r>
            <w:r w:rsidR="00912B68">
              <w:rPr>
                <w:webHidden/>
              </w:rPr>
              <w:instrText xml:space="preserve"> PAGEREF _Toc72885549 \h </w:instrText>
            </w:r>
            <w:r w:rsidR="00912B68">
              <w:rPr>
                <w:webHidden/>
              </w:rPr>
            </w:r>
            <w:r w:rsidR="00912B68">
              <w:rPr>
                <w:webHidden/>
              </w:rPr>
              <w:fldChar w:fldCharType="separate"/>
            </w:r>
            <w:r w:rsidR="00912B68">
              <w:rPr>
                <w:webHidden/>
              </w:rPr>
              <w:t>12</w:t>
            </w:r>
            <w:r w:rsidR="00912B68">
              <w:rPr>
                <w:webHidden/>
              </w:rPr>
              <w:fldChar w:fldCharType="end"/>
            </w:r>
          </w:hyperlink>
        </w:p>
        <w:p w14:paraId="2E82814A" w14:textId="497BE4D7"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50" w:history="1">
            <w:r w:rsidR="00912B68" w:rsidRPr="0019384B">
              <w:rPr>
                <w:rStyle w:val="Hyperlink"/>
              </w:rPr>
              <w:t>1.1.1 Churn Analysis in the Telecom Industry</w:t>
            </w:r>
            <w:r w:rsidR="00912B68">
              <w:rPr>
                <w:webHidden/>
              </w:rPr>
              <w:tab/>
            </w:r>
            <w:r w:rsidR="00912B68">
              <w:rPr>
                <w:webHidden/>
              </w:rPr>
              <w:fldChar w:fldCharType="begin"/>
            </w:r>
            <w:r w:rsidR="00912B68">
              <w:rPr>
                <w:webHidden/>
              </w:rPr>
              <w:instrText xml:space="preserve"> PAGEREF _Toc72885550 \h </w:instrText>
            </w:r>
            <w:r w:rsidR="00912B68">
              <w:rPr>
                <w:webHidden/>
              </w:rPr>
            </w:r>
            <w:r w:rsidR="00912B68">
              <w:rPr>
                <w:webHidden/>
              </w:rPr>
              <w:fldChar w:fldCharType="separate"/>
            </w:r>
            <w:r w:rsidR="00912B68">
              <w:rPr>
                <w:webHidden/>
              </w:rPr>
              <w:t>12</w:t>
            </w:r>
            <w:r w:rsidR="00912B68">
              <w:rPr>
                <w:webHidden/>
              </w:rPr>
              <w:fldChar w:fldCharType="end"/>
            </w:r>
          </w:hyperlink>
        </w:p>
        <w:p w14:paraId="5FA6B0DF" w14:textId="3D785AD7"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51" w:history="1">
            <w:r w:rsidR="00912B68" w:rsidRPr="0019384B">
              <w:rPr>
                <w:rStyle w:val="Hyperlink"/>
              </w:rPr>
              <w:t>1.1.2 Flagging customers and retention policies</w:t>
            </w:r>
            <w:r w:rsidR="00912B68">
              <w:rPr>
                <w:webHidden/>
              </w:rPr>
              <w:tab/>
            </w:r>
            <w:r w:rsidR="00912B68">
              <w:rPr>
                <w:webHidden/>
              </w:rPr>
              <w:fldChar w:fldCharType="begin"/>
            </w:r>
            <w:r w:rsidR="00912B68">
              <w:rPr>
                <w:webHidden/>
              </w:rPr>
              <w:instrText xml:space="preserve"> PAGEREF _Toc72885551 \h </w:instrText>
            </w:r>
            <w:r w:rsidR="00912B68">
              <w:rPr>
                <w:webHidden/>
              </w:rPr>
            </w:r>
            <w:r w:rsidR="00912B68">
              <w:rPr>
                <w:webHidden/>
              </w:rPr>
              <w:fldChar w:fldCharType="separate"/>
            </w:r>
            <w:r w:rsidR="00912B68">
              <w:rPr>
                <w:webHidden/>
              </w:rPr>
              <w:t>13</w:t>
            </w:r>
            <w:r w:rsidR="00912B68">
              <w:rPr>
                <w:webHidden/>
              </w:rPr>
              <w:fldChar w:fldCharType="end"/>
            </w:r>
          </w:hyperlink>
        </w:p>
        <w:p w14:paraId="18DC55AC" w14:textId="4959B8D3"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2" w:history="1">
            <w:r w:rsidR="00912B68" w:rsidRPr="0019384B">
              <w:rPr>
                <w:rStyle w:val="Hyperlink"/>
              </w:rPr>
              <w:t>1.2 Struggles of the Telecom Industry</w:t>
            </w:r>
            <w:r w:rsidR="00912B68">
              <w:rPr>
                <w:webHidden/>
              </w:rPr>
              <w:tab/>
            </w:r>
            <w:r w:rsidR="00912B68">
              <w:rPr>
                <w:webHidden/>
              </w:rPr>
              <w:fldChar w:fldCharType="begin"/>
            </w:r>
            <w:r w:rsidR="00912B68">
              <w:rPr>
                <w:webHidden/>
              </w:rPr>
              <w:instrText xml:space="preserve"> PAGEREF _Toc72885552 \h </w:instrText>
            </w:r>
            <w:r w:rsidR="00912B68">
              <w:rPr>
                <w:webHidden/>
              </w:rPr>
            </w:r>
            <w:r w:rsidR="00912B68">
              <w:rPr>
                <w:webHidden/>
              </w:rPr>
              <w:fldChar w:fldCharType="separate"/>
            </w:r>
            <w:r w:rsidR="00912B68">
              <w:rPr>
                <w:webHidden/>
              </w:rPr>
              <w:t>14</w:t>
            </w:r>
            <w:r w:rsidR="00912B68">
              <w:rPr>
                <w:webHidden/>
              </w:rPr>
              <w:fldChar w:fldCharType="end"/>
            </w:r>
          </w:hyperlink>
        </w:p>
        <w:p w14:paraId="57CF6839" w14:textId="0DCA1987"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3" w:history="1">
            <w:r w:rsidR="00912B68" w:rsidRPr="0019384B">
              <w:rPr>
                <w:rStyle w:val="Hyperlink"/>
              </w:rPr>
              <w:t>1.3 Problem Statement</w:t>
            </w:r>
            <w:r w:rsidR="00912B68">
              <w:rPr>
                <w:webHidden/>
              </w:rPr>
              <w:tab/>
            </w:r>
            <w:r w:rsidR="00912B68">
              <w:rPr>
                <w:webHidden/>
              </w:rPr>
              <w:fldChar w:fldCharType="begin"/>
            </w:r>
            <w:r w:rsidR="00912B68">
              <w:rPr>
                <w:webHidden/>
              </w:rPr>
              <w:instrText xml:space="preserve"> PAGEREF _Toc72885553 \h </w:instrText>
            </w:r>
            <w:r w:rsidR="00912B68">
              <w:rPr>
                <w:webHidden/>
              </w:rPr>
            </w:r>
            <w:r w:rsidR="00912B68">
              <w:rPr>
                <w:webHidden/>
              </w:rPr>
              <w:fldChar w:fldCharType="separate"/>
            </w:r>
            <w:r w:rsidR="00912B68">
              <w:rPr>
                <w:webHidden/>
              </w:rPr>
              <w:t>15</w:t>
            </w:r>
            <w:r w:rsidR="00912B68">
              <w:rPr>
                <w:webHidden/>
              </w:rPr>
              <w:fldChar w:fldCharType="end"/>
            </w:r>
          </w:hyperlink>
        </w:p>
        <w:p w14:paraId="4ADE2A26" w14:textId="000C1AF9"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4" w:history="1">
            <w:r w:rsidR="00912B68" w:rsidRPr="0019384B">
              <w:rPr>
                <w:rStyle w:val="Hyperlink"/>
              </w:rPr>
              <w:t>1.4 Aim and Objectives</w:t>
            </w:r>
            <w:r w:rsidR="00912B68">
              <w:rPr>
                <w:webHidden/>
              </w:rPr>
              <w:tab/>
            </w:r>
            <w:r w:rsidR="00912B68">
              <w:rPr>
                <w:webHidden/>
              </w:rPr>
              <w:fldChar w:fldCharType="begin"/>
            </w:r>
            <w:r w:rsidR="00912B68">
              <w:rPr>
                <w:webHidden/>
              </w:rPr>
              <w:instrText xml:space="preserve"> PAGEREF _Toc72885554 \h </w:instrText>
            </w:r>
            <w:r w:rsidR="00912B68">
              <w:rPr>
                <w:webHidden/>
              </w:rPr>
            </w:r>
            <w:r w:rsidR="00912B68">
              <w:rPr>
                <w:webHidden/>
              </w:rPr>
              <w:fldChar w:fldCharType="separate"/>
            </w:r>
            <w:r w:rsidR="00912B68">
              <w:rPr>
                <w:webHidden/>
              </w:rPr>
              <w:t>15</w:t>
            </w:r>
            <w:r w:rsidR="00912B68">
              <w:rPr>
                <w:webHidden/>
              </w:rPr>
              <w:fldChar w:fldCharType="end"/>
            </w:r>
          </w:hyperlink>
        </w:p>
        <w:p w14:paraId="4803CCAB" w14:textId="4BD3B35D"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5" w:history="1">
            <w:r w:rsidR="00912B68" w:rsidRPr="0019384B">
              <w:rPr>
                <w:rStyle w:val="Hyperlink"/>
              </w:rPr>
              <w:t>1.5 Research Questions</w:t>
            </w:r>
            <w:r w:rsidR="00912B68">
              <w:rPr>
                <w:webHidden/>
              </w:rPr>
              <w:tab/>
            </w:r>
            <w:r w:rsidR="00912B68">
              <w:rPr>
                <w:webHidden/>
              </w:rPr>
              <w:fldChar w:fldCharType="begin"/>
            </w:r>
            <w:r w:rsidR="00912B68">
              <w:rPr>
                <w:webHidden/>
              </w:rPr>
              <w:instrText xml:space="preserve"> PAGEREF _Toc72885555 \h </w:instrText>
            </w:r>
            <w:r w:rsidR="00912B68">
              <w:rPr>
                <w:webHidden/>
              </w:rPr>
            </w:r>
            <w:r w:rsidR="00912B68">
              <w:rPr>
                <w:webHidden/>
              </w:rPr>
              <w:fldChar w:fldCharType="separate"/>
            </w:r>
            <w:r w:rsidR="00912B68">
              <w:rPr>
                <w:webHidden/>
              </w:rPr>
              <w:t>16</w:t>
            </w:r>
            <w:r w:rsidR="00912B68">
              <w:rPr>
                <w:webHidden/>
              </w:rPr>
              <w:fldChar w:fldCharType="end"/>
            </w:r>
          </w:hyperlink>
        </w:p>
        <w:p w14:paraId="54CFA64B" w14:textId="47DEDC82"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6" w:history="1">
            <w:r w:rsidR="00912B68" w:rsidRPr="0019384B">
              <w:rPr>
                <w:rStyle w:val="Hyperlink"/>
              </w:rPr>
              <w:t>1.7 Significance of the Study</w:t>
            </w:r>
            <w:r w:rsidR="00912B68">
              <w:rPr>
                <w:webHidden/>
              </w:rPr>
              <w:tab/>
            </w:r>
            <w:r w:rsidR="00912B68">
              <w:rPr>
                <w:webHidden/>
              </w:rPr>
              <w:fldChar w:fldCharType="begin"/>
            </w:r>
            <w:r w:rsidR="00912B68">
              <w:rPr>
                <w:webHidden/>
              </w:rPr>
              <w:instrText xml:space="preserve"> PAGEREF _Toc72885556 \h </w:instrText>
            </w:r>
            <w:r w:rsidR="00912B68">
              <w:rPr>
                <w:webHidden/>
              </w:rPr>
            </w:r>
            <w:r w:rsidR="00912B68">
              <w:rPr>
                <w:webHidden/>
              </w:rPr>
              <w:fldChar w:fldCharType="separate"/>
            </w:r>
            <w:r w:rsidR="00912B68">
              <w:rPr>
                <w:webHidden/>
              </w:rPr>
              <w:t>17</w:t>
            </w:r>
            <w:r w:rsidR="00912B68">
              <w:rPr>
                <w:webHidden/>
              </w:rPr>
              <w:fldChar w:fldCharType="end"/>
            </w:r>
          </w:hyperlink>
        </w:p>
        <w:p w14:paraId="3D2B73D9" w14:textId="1861C334" w:rsidR="00912B68" w:rsidRDefault="00D13AD9"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557" w:history="1">
            <w:r w:rsidR="00912B68" w:rsidRPr="0019384B">
              <w:rPr>
                <w:rStyle w:val="Hyperlink"/>
              </w:rPr>
              <w:t>2.</w:t>
            </w:r>
            <w:r w:rsidR="00912B68">
              <w:rPr>
                <w:rFonts w:asciiTheme="minorHAnsi" w:eastAsiaTheme="minorEastAsia" w:hAnsiTheme="minorHAnsi" w:cstheme="minorBidi"/>
                <w:color w:val="auto"/>
                <w:sz w:val="22"/>
                <w:szCs w:val="22"/>
                <w:lang w:val="en-US"/>
              </w:rPr>
              <w:tab/>
            </w:r>
            <w:r w:rsidR="00912B68" w:rsidRPr="0019384B">
              <w:rPr>
                <w:rStyle w:val="Hyperlink"/>
              </w:rPr>
              <w:t>CHAPTER 2: LITERATURE REVIEW</w:t>
            </w:r>
            <w:r w:rsidR="00912B68">
              <w:rPr>
                <w:webHidden/>
              </w:rPr>
              <w:tab/>
            </w:r>
            <w:r w:rsidR="00912B68">
              <w:rPr>
                <w:webHidden/>
              </w:rPr>
              <w:fldChar w:fldCharType="begin"/>
            </w:r>
            <w:r w:rsidR="00912B68">
              <w:rPr>
                <w:webHidden/>
              </w:rPr>
              <w:instrText xml:space="preserve"> PAGEREF _Toc72885557 \h </w:instrText>
            </w:r>
            <w:r w:rsidR="00912B68">
              <w:rPr>
                <w:webHidden/>
              </w:rPr>
            </w:r>
            <w:r w:rsidR="00912B68">
              <w:rPr>
                <w:webHidden/>
              </w:rPr>
              <w:fldChar w:fldCharType="separate"/>
            </w:r>
            <w:r w:rsidR="00912B68">
              <w:rPr>
                <w:webHidden/>
              </w:rPr>
              <w:t>19</w:t>
            </w:r>
            <w:r w:rsidR="00912B68">
              <w:rPr>
                <w:webHidden/>
              </w:rPr>
              <w:fldChar w:fldCharType="end"/>
            </w:r>
          </w:hyperlink>
        </w:p>
        <w:p w14:paraId="47081530" w14:textId="66839585"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8" w:history="1">
            <w:r w:rsidR="00912B68" w:rsidRPr="0019384B">
              <w:rPr>
                <w:rStyle w:val="Hyperlink"/>
              </w:rPr>
              <w:t>2.1 Introduction</w:t>
            </w:r>
            <w:r w:rsidR="00912B68">
              <w:rPr>
                <w:webHidden/>
              </w:rPr>
              <w:tab/>
            </w:r>
            <w:r w:rsidR="00912B68">
              <w:rPr>
                <w:webHidden/>
              </w:rPr>
              <w:fldChar w:fldCharType="begin"/>
            </w:r>
            <w:r w:rsidR="00912B68">
              <w:rPr>
                <w:webHidden/>
              </w:rPr>
              <w:instrText xml:space="preserve"> PAGEREF _Toc72885558 \h </w:instrText>
            </w:r>
            <w:r w:rsidR="00912B68">
              <w:rPr>
                <w:webHidden/>
              </w:rPr>
            </w:r>
            <w:r w:rsidR="00912B68">
              <w:rPr>
                <w:webHidden/>
              </w:rPr>
              <w:fldChar w:fldCharType="separate"/>
            </w:r>
            <w:r w:rsidR="00912B68">
              <w:rPr>
                <w:webHidden/>
              </w:rPr>
              <w:t>20</w:t>
            </w:r>
            <w:r w:rsidR="00912B68">
              <w:rPr>
                <w:webHidden/>
              </w:rPr>
              <w:fldChar w:fldCharType="end"/>
            </w:r>
          </w:hyperlink>
        </w:p>
        <w:p w14:paraId="1C21A59C" w14:textId="25EE6334"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9" w:history="1">
            <w:r w:rsidR="00912B68" w:rsidRPr="0019384B">
              <w:rPr>
                <w:rStyle w:val="Hyperlink"/>
              </w:rPr>
              <w:t>2.2 Data Analytics in the Telecom Industry</w:t>
            </w:r>
            <w:r w:rsidR="00912B68">
              <w:rPr>
                <w:webHidden/>
              </w:rPr>
              <w:tab/>
            </w:r>
            <w:r w:rsidR="00912B68">
              <w:rPr>
                <w:webHidden/>
              </w:rPr>
              <w:fldChar w:fldCharType="begin"/>
            </w:r>
            <w:r w:rsidR="00912B68">
              <w:rPr>
                <w:webHidden/>
              </w:rPr>
              <w:instrText xml:space="preserve"> PAGEREF _Toc72885559 \h </w:instrText>
            </w:r>
            <w:r w:rsidR="00912B68">
              <w:rPr>
                <w:webHidden/>
              </w:rPr>
            </w:r>
            <w:r w:rsidR="00912B68">
              <w:rPr>
                <w:webHidden/>
              </w:rPr>
              <w:fldChar w:fldCharType="separate"/>
            </w:r>
            <w:r w:rsidR="00912B68">
              <w:rPr>
                <w:webHidden/>
              </w:rPr>
              <w:t>21</w:t>
            </w:r>
            <w:r w:rsidR="00912B68">
              <w:rPr>
                <w:webHidden/>
              </w:rPr>
              <w:fldChar w:fldCharType="end"/>
            </w:r>
          </w:hyperlink>
        </w:p>
        <w:p w14:paraId="51DB1CF9" w14:textId="7A255029"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60" w:history="1">
            <w:r w:rsidR="00912B68" w:rsidRPr="0019384B">
              <w:rPr>
                <w:rStyle w:val="Hyperlink"/>
              </w:rPr>
              <w:t>2.3 Customer Attrition in the Telecom Industry</w:t>
            </w:r>
            <w:r w:rsidR="00912B68">
              <w:rPr>
                <w:webHidden/>
              </w:rPr>
              <w:tab/>
            </w:r>
            <w:r w:rsidR="00912B68">
              <w:rPr>
                <w:webHidden/>
              </w:rPr>
              <w:fldChar w:fldCharType="begin"/>
            </w:r>
            <w:r w:rsidR="00912B68">
              <w:rPr>
                <w:webHidden/>
              </w:rPr>
              <w:instrText xml:space="preserve"> PAGEREF _Toc72885560 \h </w:instrText>
            </w:r>
            <w:r w:rsidR="00912B68">
              <w:rPr>
                <w:webHidden/>
              </w:rPr>
            </w:r>
            <w:r w:rsidR="00912B68">
              <w:rPr>
                <w:webHidden/>
              </w:rPr>
              <w:fldChar w:fldCharType="separate"/>
            </w:r>
            <w:r w:rsidR="00912B68">
              <w:rPr>
                <w:webHidden/>
              </w:rPr>
              <w:t>23</w:t>
            </w:r>
            <w:r w:rsidR="00912B68">
              <w:rPr>
                <w:webHidden/>
              </w:rPr>
              <w:fldChar w:fldCharType="end"/>
            </w:r>
          </w:hyperlink>
        </w:p>
        <w:p w14:paraId="5DF36B59" w14:textId="394447A1"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61" w:history="1">
            <w:r w:rsidR="00912B68" w:rsidRPr="0019384B">
              <w:rPr>
                <w:rStyle w:val="Hyperlink"/>
              </w:rPr>
              <w:t>2.4 Predictive Modelling in Customer Churn Analysis</w:t>
            </w:r>
            <w:r w:rsidR="00912B68">
              <w:rPr>
                <w:webHidden/>
              </w:rPr>
              <w:tab/>
            </w:r>
            <w:r w:rsidR="00912B68">
              <w:rPr>
                <w:webHidden/>
              </w:rPr>
              <w:fldChar w:fldCharType="begin"/>
            </w:r>
            <w:r w:rsidR="00912B68">
              <w:rPr>
                <w:webHidden/>
              </w:rPr>
              <w:instrText xml:space="preserve"> PAGEREF _Toc72885561 \h </w:instrText>
            </w:r>
            <w:r w:rsidR="00912B68">
              <w:rPr>
                <w:webHidden/>
              </w:rPr>
            </w:r>
            <w:r w:rsidR="00912B68">
              <w:rPr>
                <w:webHidden/>
              </w:rPr>
              <w:fldChar w:fldCharType="separate"/>
            </w:r>
            <w:r w:rsidR="00912B68">
              <w:rPr>
                <w:webHidden/>
              </w:rPr>
              <w:t>25</w:t>
            </w:r>
            <w:r w:rsidR="00912B68">
              <w:rPr>
                <w:webHidden/>
              </w:rPr>
              <w:fldChar w:fldCharType="end"/>
            </w:r>
          </w:hyperlink>
        </w:p>
        <w:p w14:paraId="5E6A2EF0" w14:textId="7B5981CB"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62" w:history="1">
            <w:r w:rsidR="00912B68" w:rsidRPr="0019384B">
              <w:rPr>
                <w:rStyle w:val="Hyperlink"/>
              </w:rPr>
              <w:t>2.5 Visual Analytics in Telecom</w:t>
            </w:r>
            <w:r w:rsidR="00912B68">
              <w:rPr>
                <w:webHidden/>
              </w:rPr>
              <w:tab/>
            </w:r>
            <w:r w:rsidR="00912B68">
              <w:rPr>
                <w:webHidden/>
              </w:rPr>
              <w:fldChar w:fldCharType="begin"/>
            </w:r>
            <w:r w:rsidR="00912B68">
              <w:rPr>
                <w:webHidden/>
              </w:rPr>
              <w:instrText xml:space="preserve"> PAGEREF _Toc72885562 \h </w:instrText>
            </w:r>
            <w:r w:rsidR="00912B68">
              <w:rPr>
                <w:webHidden/>
              </w:rPr>
            </w:r>
            <w:r w:rsidR="00912B68">
              <w:rPr>
                <w:webHidden/>
              </w:rPr>
              <w:fldChar w:fldCharType="separate"/>
            </w:r>
            <w:r w:rsidR="00912B68">
              <w:rPr>
                <w:webHidden/>
              </w:rPr>
              <w:t>26</w:t>
            </w:r>
            <w:r w:rsidR="00912B68">
              <w:rPr>
                <w:webHidden/>
              </w:rPr>
              <w:fldChar w:fldCharType="end"/>
            </w:r>
          </w:hyperlink>
        </w:p>
        <w:p w14:paraId="2A97A5D3" w14:textId="48191521"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63" w:history="1">
            <w:r w:rsidR="00912B68" w:rsidRPr="0019384B">
              <w:rPr>
                <w:rStyle w:val="Hyperlink"/>
              </w:rPr>
              <w:t>2.6 Related Research Publications</w:t>
            </w:r>
            <w:r w:rsidR="00912B68">
              <w:rPr>
                <w:webHidden/>
              </w:rPr>
              <w:tab/>
            </w:r>
            <w:r w:rsidR="00912B68">
              <w:rPr>
                <w:webHidden/>
              </w:rPr>
              <w:fldChar w:fldCharType="begin"/>
            </w:r>
            <w:r w:rsidR="00912B68">
              <w:rPr>
                <w:webHidden/>
              </w:rPr>
              <w:instrText xml:space="preserve"> PAGEREF _Toc72885563 \h </w:instrText>
            </w:r>
            <w:r w:rsidR="00912B68">
              <w:rPr>
                <w:webHidden/>
              </w:rPr>
            </w:r>
            <w:r w:rsidR="00912B68">
              <w:rPr>
                <w:webHidden/>
              </w:rPr>
              <w:fldChar w:fldCharType="separate"/>
            </w:r>
            <w:r w:rsidR="00912B68">
              <w:rPr>
                <w:webHidden/>
              </w:rPr>
              <w:t>27</w:t>
            </w:r>
            <w:r w:rsidR="00912B68">
              <w:rPr>
                <w:webHidden/>
              </w:rPr>
              <w:fldChar w:fldCharType="end"/>
            </w:r>
          </w:hyperlink>
        </w:p>
        <w:p w14:paraId="16C15411" w14:textId="18E40A95"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64" w:history="1">
            <w:r w:rsidR="00912B68" w:rsidRPr="0019384B">
              <w:rPr>
                <w:rStyle w:val="Hyperlink"/>
              </w:rPr>
              <w:t>2.6.1 Feature Engineering for Telecom Datasets</w:t>
            </w:r>
            <w:r w:rsidR="00912B68">
              <w:rPr>
                <w:webHidden/>
              </w:rPr>
              <w:tab/>
            </w:r>
            <w:r w:rsidR="00912B68">
              <w:rPr>
                <w:webHidden/>
              </w:rPr>
              <w:fldChar w:fldCharType="begin"/>
            </w:r>
            <w:r w:rsidR="00912B68">
              <w:rPr>
                <w:webHidden/>
              </w:rPr>
              <w:instrText xml:space="preserve"> PAGEREF _Toc72885564 \h </w:instrText>
            </w:r>
            <w:r w:rsidR="00912B68">
              <w:rPr>
                <w:webHidden/>
              </w:rPr>
            </w:r>
            <w:r w:rsidR="00912B68">
              <w:rPr>
                <w:webHidden/>
              </w:rPr>
              <w:fldChar w:fldCharType="separate"/>
            </w:r>
            <w:r w:rsidR="00912B68">
              <w:rPr>
                <w:webHidden/>
              </w:rPr>
              <w:t>27</w:t>
            </w:r>
            <w:r w:rsidR="00912B68">
              <w:rPr>
                <w:webHidden/>
              </w:rPr>
              <w:fldChar w:fldCharType="end"/>
            </w:r>
          </w:hyperlink>
        </w:p>
        <w:p w14:paraId="11C2BD70" w14:textId="5308693B"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65" w:history="1">
            <w:r w:rsidR="00912B68" w:rsidRPr="0019384B">
              <w:rPr>
                <w:rStyle w:val="Hyperlink"/>
              </w:rPr>
              <w:t>2.6.2 Handling Class Imbalance in Machine Learning</w:t>
            </w:r>
            <w:r w:rsidR="00912B68">
              <w:rPr>
                <w:webHidden/>
              </w:rPr>
              <w:tab/>
            </w:r>
            <w:r w:rsidR="00912B68">
              <w:rPr>
                <w:webHidden/>
              </w:rPr>
              <w:fldChar w:fldCharType="begin"/>
            </w:r>
            <w:r w:rsidR="00912B68">
              <w:rPr>
                <w:webHidden/>
              </w:rPr>
              <w:instrText xml:space="preserve"> PAGEREF _Toc72885565 \h </w:instrText>
            </w:r>
            <w:r w:rsidR="00912B68">
              <w:rPr>
                <w:webHidden/>
              </w:rPr>
            </w:r>
            <w:r w:rsidR="00912B68">
              <w:rPr>
                <w:webHidden/>
              </w:rPr>
              <w:fldChar w:fldCharType="separate"/>
            </w:r>
            <w:r w:rsidR="00912B68">
              <w:rPr>
                <w:webHidden/>
              </w:rPr>
              <w:t>28</w:t>
            </w:r>
            <w:r w:rsidR="00912B68">
              <w:rPr>
                <w:webHidden/>
              </w:rPr>
              <w:fldChar w:fldCharType="end"/>
            </w:r>
          </w:hyperlink>
        </w:p>
        <w:p w14:paraId="76EA1A12" w14:textId="1F8D6FA8"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66" w:history="1">
            <w:r w:rsidR="00912B68" w:rsidRPr="0019384B">
              <w:rPr>
                <w:rStyle w:val="Hyperlink"/>
              </w:rPr>
              <w:t>2.6.3 Implementation of a predictive framework</w:t>
            </w:r>
            <w:r w:rsidR="00912B68">
              <w:rPr>
                <w:webHidden/>
              </w:rPr>
              <w:tab/>
            </w:r>
            <w:r w:rsidR="00912B68">
              <w:rPr>
                <w:webHidden/>
              </w:rPr>
              <w:fldChar w:fldCharType="begin"/>
            </w:r>
            <w:r w:rsidR="00912B68">
              <w:rPr>
                <w:webHidden/>
              </w:rPr>
              <w:instrText xml:space="preserve"> PAGEREF _Toc72885566 \h </w:instrText>
            </w:r>
            <w:r w:rsidR="00912B68">
              <w:rPr>
                <w:webHidden/>
              </w:rPr>
            </w:r>
            <w:r w:rsidR="00912B68">
              <w:rPr>
                <w:webHidden/>
              </w:rPr>
              <w:fldChar w:fldCharType="separate"/>
            </w:r>
            <w:r w:rsidR="00912B68">
              <w:rPr>
                <w:webHidden/>
              </w:rPr>
              <w:t>29</w:t>
            </w:r>
            <w:r w:rsidR="00912B68">
              <w:rPr>
                <w:webHidden/>
              </w:rPr>
              <w:fldChar w:fldCharType="end"/>
            </w:r>
          </w:hyperlink>
        </w:p>
        <w:p w14:paraId="0DF72113" w14:textId="76461BBE"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67" w:history="1">
            <w:r w:rsidR="00912B68" w:rsidRPr="0019384B">
              <w:rPr>
                <w:rStyle w:val="Hyperlink"/>
              </w:rPr>
              <w:t>2.6.4 Reviews of Evaluation Metrics for Classification</w:t>
            </w:r>
            <w:r w:rsidR="00912B68">
              <w:rPr>
                <w:webHidden/>
              </w:rPr>
              <w:tab/>
            </w:r>
            <w:r w:rsidR="00912B68">
              <w:rPr>
                <w:webHidden/>
              </w:rPr>
              <w:fldChar w:fldCharType="begin"/>
            </w:r>
            <w:r w:rsidR="00912B68">
              <w:rPr>
                <w:webHidden/>
              </w:rPr>
              <w:instrText xml:space="preserve"> PAGEREF _Toc72885567 \h </w:instrText>
            </w:r>
            <w:r w:rsidR="00912B68">
              <w:rPr>
                <w:webHidden/>
              </w:rPr>
            </w:r>
            <w:r w:rsidR="00912B68">
              <w:rPr>
                <w:webHidden/>
              </w:rPr>
              <w:fldChar w:fldCharType="separate"/>
            </w:r>
            <w:r w:rsidR="00912B68">
              <w:rPr>
                <w:webHidden/>
              </w:rPr>
              <w:t>30</w:t>
            </w:r>
            <w:r w:rsidR="00912B68">
              <w:rPr>
                <w:webHidden/>
              </w:rPr>
              <w:fldChar w:fldCharType="end"/>
            </w:r>
          </w:hyperlink>
        </w:p>
        <w:p w14:paraId="5CBC852E" w14:textId="57FF59E2"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68" w:history="1">
            <w:r w:rsidR="00912B68" w:rsidRPr="0019384B">
              <w:rPr>
                <w:rStyle w:val="Hyperlink"/>
              </w:rPr>
              <w:t>2.6.5 Summary of Literature Review</w:t>
            </w:r>
            <w:r w:rsidR="00912B68">
              <w:rPr>
                <w:webHidden/>
              </w:rPr>
              <w:tab/>
            </w:r>
            <w:r w:rsidR="00912B68">
              <w:rPr>
                <w:webHidden/>
              </w:rPr>
              <w:fldChar w:fldCharType="begin"/>
            </w:r>
            <w:r w:rsidR="00912B68">
              <w:rPr>
                <w:webHidden/>
              </w:rPr>
              <w:instrText xml:space="preserve"> PAGEREF _Toc72885568 \h </w:instrText>
            </w:r>
            <w:r w:rsidR="00912B68">
              <w:rPr>
                <w:webHidden/>
              </w:rPr>
            </w:r>
            <w:r w:rsidR="00912B68">
              <w:rPr>
                <w:webHidden/>
              </w:rPr>
              <w:fldChar w:fldCharType="separate"/>
            </w:r>
            <w:r w:rsidR="00912B68">
              <w:rPr>
                <w:webHidden/>
              </w:rPr>
              <w:t>32</w:t>
            </w:r>
            <w:r w:rsidR="00912B68">
              <w:rPr>
                <w:webHidden/>
              </w:rPr>
              <w:fldChar w:fldCharType="end"/>
            </w:r>
          </w:hyperlink>
        </w:p>
        <w:p w14:paraId="474E2727" w14:textId="7CEEA7C0"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69" w:history="1">
            <w:r w:rsidR="00912B68" w:rsidRPr="0019384B">
              <w:rPr>
                <w:rStyle w:val="Hyperlink"/>
              </w:rPr>
              <w:t>2.7 Discussion</w:t>
            </w:r>
            <w:r w:rsidR="00912B68">
              <w:rPr>
                <w:webHidden/>
              </w:rPr>
              <w:tab/>
            </w:r>
            <w:r w:rsidR="00912B68">
              <w:rPr>
                <w:webHidden/>
              </w:rPr>
              <w:fldChar w:fldCharType="begin"/>
            </w:r>
            <w:r w:rsidR="00912B68">
              <w:rPr>
                <w:webHidden/>
              </w:rPr>
              <w:instrText xml:space="preserve"> PAGEREF _Toc72885569 \h </w:instrText>
            </w:r>
            <w:r w:rsidR="00912B68">
              <w:rPr>
                <w:webHidden/>
              </w:rPr>
            </w:r>
            <w:r w:rsidR="00912B68">
              <w:rPr>
                <w:webHidden/>
              </w:rPr>
              <w:fldChar w:fldCharType="separate"/>
            </w:r>
            <w:r w:rsidR="00912B68">
              <w:rPr>
                <w:webHidden/>
              </w:rPr>
              <w:t>33</w:t>
            </w:r>
            <w:r w:rsidR="00912B68">
              <w:rPr>
                <w:webHidden/>
              </w:rPr>
              <w:fldChar w:fldCharType="end"/>
            </w:r>
          </w:hyperlink>
        </w:p>
        <w:p w14:paraId="1C40DD29" w14:textId="4DAAD9B8"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70" w:history="1">
            <w:r w:rsidR="00912B68" w:rsidRPr="0019384B">
              <w:rPr>
                <w:rStyle w:val="Hyperlink"/>
              </w:rPr>
              <w:t>2.8 Summary</w:t>
            </w:r>
            <w:r w:rsidR="00912B68">
              <w:rPr>
                <w:webHidden/>
              </w:rPr>
              <w:tab/>
            </w:r>
            <w:r w:rsidR="00912B68">
              <w:rPr>
                <w:webHidden/>
              </w:rPr>
              <w:fldChar w:fldCharType="begin"/>
            </w:r>
            <w:r w:rsidR="00912B68">
              <w:rPr>
                <w:webHidden/>
              </w:rPr>
              <w:instrText xml:space="preserve"> PAGEREF _Toc72885570 \h </w:instrText>
            </w:r>
            <w:r w:rsidR="00912B68">
              <w:rPr>
                <w:webHidden/>
              </w:rPr>
            </w:r>
            <w:r w:rsidR="00912B68">
              <w:rPr>
                <w:webHidden/>
              </w:rPr>
              <w:fldChar w:fldCharType="separate"/>
            </w:r>
            <w:r w:rsidR="00912B68">
              <w:rPr>
                <w:webHidden/>
              </w:rPr>
              <w:t>37</w:t>
            </w:r>
            <w:r w:rsidR="00912B68">
              <w:rPr>
                <w:webHidden/>
              </w:rPr>
              <w:fldChar w:fldCharType="end"/>
            </w:r>
          </w:hyperlink>
        </w:p>
        <w:p w14:paraId="7F712723" w14:textId="09433FEA" w:rsidR="00912B68" w:rsidRDefault="00D13AD9"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571" w:history="1">
            <w:r w:rsidR="00912B68" w:rsidRPr="0019384B">
              <w:rPr>
                <w:rStyle w:val="Hyperlink"/>
              </w:rPr>
              <w:t>3.</w:t>
            </w:r>
            <w:r w:rsidR="00912B68">
              <w:rPr>
                <w:rFonts w:asciiTheme="minorHAnsi" w:eastAsiaTheme="minorEastAsia" w:hAnsiTheme="minorHAnsi" w:cstheme="minorBidi"/>
                <w:color w:val="auto"/>
                <w:sz w:val="22"/>
                <w:szCs w:val="22"/>
                <w:lang w:val="en-US"/>
              </w:rPr>
              <w:tab/>
            </w:r>
            <w:r w:rsidR="00912B68" w:rsidRPr="0019384B">
              <w:rPr>
                <w:rStyle w:val="Hyperlink"/>
              </w:rPr>
              <w:t>CHAPTER 3: RESEARCH METHODOLOGY</w:t>
            </w:r>
            <w:r w:rsidR="00912B68">
              <w:rPr>
                <w:webHidden/>
              </w:rPr>
              <w:tab/>
            </w:r>
            <w:r w:rsidR="00912B68">
              <w:rPr>
                <w:webHidden/>
              </w:rPr>
              <w:fldChar w:fldCharType="begin"/>
            </w:r>
            <w:r w:rsidR="00912B68">
              <w:rPr>
                <w:webHidden/>
              </w:rPr>
              <w:instrText xml:space="preserve"> PAGEREF _Toc72885571 \h </w:instrText>
            </w:r>
            <w:r w:rsidR="00912B68">
              <w:rPr>
                <w:webHidden/>
              </w:rPr>
            </w:r>
            <w:r w:rsidR="00912B68">
              <w:rPr>
                <w:webHidden/>
              </w:rPr>
              <w:fldChar w:fldCharType="separate"/>
            </w:r>
            <w:r w:rsidR="00912B68">
              <w:rPr>
                <w:webHidden/>
              </w:rPr>
              <w:t>38</w:t>
            </w:r>
            <w:r w:rsidR="00912B68">
              <w:rPr>
                <w:webHidden/>
              </w:rPr>
              <w:fldChar w:fldCharType="end"/>
            </w:r>
          </w:hyperlink>
        </w:p>
        <w:p w14:paraId="32F7613A" w14:textId="21663B49"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72" w:history="1">
            <w:r w:rsidR="00912B68" w:rsidRPr="0019384B">
              <w:rPr>
                <w:rStyle w:val="Hyperlink"/>
              </w:rPr>
              <w:t>3.1 Introduction</w:t>
            </w:r>
            <w:r w:rsidR="00912B68">
              <w:rPr>
                <w:webHidden/>
              </w:rPr>
              <w:tab/>
            </w:r>
            <w:r w:rsidR="00912B68">
              <w:rPr>
                <w:webHidden/>
              </w:rPr>
              <w:fldChar w:fldCharType="begin"/>
            </w:r>
            <w:r w:rsidR="00912B68">
              <w:rPr>
                <w:webHidden/>
              </w:rPr>
              <w:instrText xml:space="preserve"> PAGEREF _Toc72885572 \h </w:instrText>
            </w:r>
            <w:r w:rsidR="00912B68">
              <w:rPr>
                <w:webHidden/>
              </w:rPr>
            </w:r>
            <w:r w:rsidR="00912B68">
              <w:rPr>
                <w:webHidden/>
              </w:rPr>
              <w:fldChar w:fldCharType="separate"/>
            </w:r>
            <w:r w:rsidR="00912B68">
              <w:rPr>
                <w:webHidden/>
              </w:rPr>
              <w:t>38</w:t>
            </w:r>
            <w:r w:rsidR="00912B68">
              <w:rPr>
                <w:webHidden/>
              </w:rPr>
              <w:fldChar w:fldCharType="end"/>
            </w:r>
          </w:hyperlink>
        </w:p>
        <w:p w14:paraId="5759BD1E" w14:textId="3466E4C3"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73" w:history="1">
            <w:r w:rsidR="00912B68" w:rsidRPr="0019384B">
              <w:rPr>
                <w:rStyle w:val="Hyperlink"/>
              </w:rPr>
              <w:t>3.1.1 Business Understanding</w:t>
            </w:r>
            <w:r w:rsidR="00912B68">
              <w:rPr>
                <w:webHidden/>
              </w:rPr>
              <w:tab/>
            </w:r>
            <w:r w:rsidR="00912B68">
              <w:rPr>
                <w:webHidden/>
              </w:rPr>
              <w:fldChar w:fldCharType="begin"/>
            </w:r>
            <w:r w:rsidR="00912B68">
              <w:rPr>
                <w:webHidden/>
              </w:rPr>
              <w:instrText xml:space="preserve"> PAGEREF _Toc72885573 \h </w:instrText>
            </w:r>
            <w:r w:rsidR="00912B68">
              <w:rPr>
                <w:webHidden/>
              </w:rPr>
            </w:r>
            <w:r w:rsidR="00912B68">
              <w:rPr>
                <w:webHidden/>
              </w:rPr>
              <w:fldChar w:fldCharType="separate"/>
            </w:r>
            <w:r w:rsidR="00912B68">
              <w:rPr>
                <w:webHidden/>
              </w:rPr>
              <w:t>38</w:t>
            </w:r>
            <w:r w:rsidR="00912B68">
              <w:rPr>
                <w:webHidden/>
              </w:rPr>
              <w:fldChar w:fldCharType="end"/>
            </w:r>
          </w:hyperlink>
        </w:p>
        <w:p w14:paraId="28B919F1" w14:textId="69F9C582"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74" w:history="1">
            <w:r w:rsidR="00912B68" w:rsidRPr="0019384B">
              <w:rPr>
                <w:rStyle w:val="Hyperlink"/>
              </w:rPr>
              <w:t>3.1.2 Data Understanding</w:t>
            </w:r>
            <w:r w:rsidR="00912B68">
              <w:rPr>
                <w:webHidden/>
              </w:rPr>
              <w:tab/>
            </w:r>
            <w:r w:rsidR="00912B68">
              <w:rPr>
                <w:webHidden/>
              </w:rPr>
              <w:fldChar w:fldCharType="begin"/>
            </w:r>
            <w:r w:rsidR="00912B68">
              <w:rPr>
                <w:webHidden/>
              </w:rPr>
              <w:instrText xml:space="preserve"> PAGEREF _Toc72885574 \h </w:instrText>
            </w:r>
            <w:r w:rsidR="00912B68">
              <w:rPr>
                <w:webHidden/>
              </w:rPr>
            </w:r>
            <w:r w:rsidR="00912B68">
              <w:rPr>
                <w:webHidden/>
              </w:rPr>
              <w:fldChar w:fldCharType="separate"/>
            </w:r>
            <w:r w:rsidR="00912B68">
              <w:rPr>
                <w:webHidden/>
              </w:rPr>
              <w:t>39</w:t>
            </w:r>
            <w:r w:rsidR="00912B68">
              <w:rPr>
                <w:webHidden/>
              </w:rPr>
              <w:fldChar w:fldCharType="end"/>
            </w:r>
          </w:hyperlink>
        </w:p>
        <w:p w14:paraId="6024F78F" w14:textId="7E2FC1F9"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75" w:history="1">
            <w:r w:rsidR="00912B68" w:rsidRPr="0019384B">
              <w:rPr>
                <w:rStyle w:val="Hyperlink"/>
              </w:rPr>
              <w:t>3.2 Research Methodology</w:t>
            </w:r>
            <w:r w:rsidR="00912B68">
              <w:rPr>
                <w:webHidden/>
              </w:rPr>
              <w:tab/>
            </w:r>
            <w:r w:rsidR="00912B68">
              <w:rPr>
                <w:webHidden/>
              </w:rPr>
              <w:fldChar w:fldCharType="begin"/>
            </w:r>
            <w:r w:rsidR="00912B68">
              <w:rPr>
                <w:webHidden/>
              </w:rPr>
              <w:instrText xml:space="preserve"> PAGEREF _Toc72885575 \h </w:instrText>
            </w:r>
            <w:r w:rsidR="00912B68">
              <w:rPr>
                <w:webHidden/>
              </w:rPr>
            </w:r>
            <w:r w:rsidR="00912B68">
              <w:rPr>
                <w:webHidden/>
              </w:rPr>
              <w:fldChar w:fldCharType="separate"/>
            </w:r>
            <w:r w:rsidR="00912B68">
              <w:rPr>
                <w:webHidden/>
              </w:rPr>
              <w:t>41</w:t>
            </w:r>
            <w:r w:rsidR="00912B68">
              <w:rPr>
                <w:webHidden/>
              </w:rPr>
              <w:fldChar w:fldCharType="end"/>
            </w:r>
          </w:hyperlink>
        </w:p>
        <w:p w14:paraId="053A0DF5" w14:textId="7B1BDB96"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76" w:history="1">
            <w:r w:rsidR="00912B68" w:rsidRPr="0019384B">
              <w:rPr>
                <w:rStyle w:val="Hyperlink"/>
              </w:rPr>
              <w:t>3.2.1 Data Selection</w:t>
            </w:r>
            <w:r w:rsidR="00912B68">
              <w:rPr>
                <w:webHidden/>
              </w:rPr>
              <w:tab/>
            </w:r>
            <w:r w:rsidR="00912B68">
              <w:rPr>
                <w:webHidden/>
              </w:rPr>
              <w:fldChar w:fldCharType="begin"/>
            </w:r>
            <w:r w:rsidR="00912B68">
              <w:rPr>
                <w:webHidden/>
              </w:rPr>
              <w:instrText xml:space="preserve"> PAGEREF _Toc72885576 \h </w:instrText>
            </w:r>
            <w:r w:rsidR="00912B68">
              <w:rPr>
                <w:webHidden/>
              </w:rPr>
            </w:r>
            <w:r w:rsidR="00912B68">
              <w:rPr>
                <w:webHidden/>
              </w:rPr>
              <w:fldChar w:fldCharType="separate"/>
            </w:r>
            <w:r w:rsidR="00912B68">
              <w:rPr>
                <w:webHidden/>
              </w:rPr>
              <w:t>41</w:t>
            </w:r>
            <w:r w:rsidR="00912B68">
              <w:rPr>
                <w:webHidden/>
              </w:rPr>
              <w:fldChar w:fldCharType="end"/>
            </w:r>
          </w:hyperlink>
        </w:p>
        <w:p w14:paraId="1F361DCA" w14:textId="196716F9"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77" w:history="1">
            <w:r w:rsidR="00912B68" w:rsidRPr="0019384B">
              <w:rPr>
                <w:rStyle w:val="Hyperlink"/>
              </w:rPr>
              <w:t>3.2.2 Data Preprocessing</w:t>
            </w:r>
            <w:r w:rsidR="00912B68">
              <w:rPr>
                <w:webHidden/>
              </w:rPr>
              <w:tab/>
            </w:r>
            <w:r w:rsidR="00912B68">
              <w:rPr>
                <w:webHidden/>
              </w:rPr>
              <w:fldChar w:fldCharType="begin"/>
            </w:r>
            <w:r w:rsidR="00912B68">
              <w:rPr>
                <w:webHidden/>
              </w:rPr>
              <w:instrText xml:space="preserve"> PAGEREF _Toc72885577 \h </w:instrText>
            </w:r>
            <w:r w:rsidR="00912B68">
              <w:rPr>
                <w:webHidden/>
              </w:rPr>
            </w:r>
            <w:r w:rsidR="00912B68">
              <w:rPr>
                <w:webHidden/>
              </w:rPr>
              <w:fldChar w:fldCharType="separate"/>
            </w:r>
            <w:r w:rsidR="00912B68">
              <w:rPr>
                <w:webHidden/>
              </w:rPr>
              <w:t>42</w:t>
            </w:r>
            <w:r w:rsidR="00912B68">
              <w:rPr>
                <w:webHidden/>
              </w:rPr>
              <w:fldChar w:fldCharType="end"/>
            </w:r>
          </w:hyperlink>
        </w:p>
        <w:p w14:paraId="7A21812E" w14:textId="5FA766C9"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78" w:history="1">
            <w:r w:rsidR="00912B68" w:rsidRPr="0019384B">
              <w:rPr>
                <w:rStyle w:val="Hyperlink"/>
              </w:rPr>
              <w:t>3.2.3 Data Transformation</w:t>
            </w:r>
            <w:r w:rsidR="00912B68">
              <w:rPr>
                <w:webHidden/>
              </w:rPr>
              <w:tab/>
            </w:r>
            <w:r w:rsidR="00912B68">
              <w:rPr>
                <w:webHidden/>
              </w:rPr>
              <w:fldChar w:fldCharType="begin"/>
            </w:r>
            <w:r w:rsidR="00912B68">
              <w:rPr>
                <w:webHidden/>
              </w:rPr>
              <w:instrText xml:space="preserve"> PAGEREF _Toc72885578 \h </w:instrText>
            </w:r>
            <w:r w:rsidR="00912B68">
              <w:rPr>
                <w:webHidden/>
              </w:rPr>
            </w:r>
            <w:r w:rsidR="00912B68">
              <w:rPr>
                <w:webHidden/>
              </w:rPr>
              <w:fldChar w:fldCharType="separate"/>
            </w:r>
            <w:r w:rsidR="00912B68">
              <w:rPr>
                <w:webHidden/>
              </w:rPr>
              <w:t>42</w:t>
            </w:r>
            <w:r w:rsidR="00912B68">
              <w:rPr>
                <w:webHidden/>
              </w:rPr>
              <w:fldChar w:fldCharType="end"/>
            </w:r>
          </w:hyperlink>
        </w:p>
        <w:p w14:paraId="7265C7C1" w14:textId="7DDA7903"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79" w:history="1">
            <w:r w:rsidR="00912B68" w:rsidRPr="0019384B">
              <w:rPr>
                <w:rStyle w:val="Hyperlink"/>
              </w:rPr>
              <w:t>3.2.4 Data Visualization</w:t>
            </w:r>
            <w:r w:rsidR="00912B68">
              <w:rPr>
                <w:webHidden/>
              </w:rPr>
              <w:tab/>
            </w:r>
            <w:r w:rsidR="00912B68">
              <w:rPr>
                <w:webHidden/>
              </w:rPr>
              <w:fldChar w:fldCharType="begin"/>
            </w:r>
            <w:r w:rsidR="00912B68">
              <w:rPr>
                <w:webHidden/>
              </w:rPr>
              <w:instrText xml:space="preserve"> PAGEREF _Toc72885579 \h </w:instrText>
            </w:r>
            <w:r w:rsidR="00912B68">
              <w:rPr>
                <w:webHidden/>
              </w:rPr>
            </w:r>
            <w:r w:rsidR="00912B68">
              <w:rPr>
                <w:webHidden/>
              </w:rPr>
              <w:fldChar w:fldCharType="separate"/>
            </w:r>
            <w:r w:rsidR="00912B68">
              <w:rPr>
                <w:webHidden/>
              </w:rPr>
              <w:t>43</w:t>
            </w:r>
            <w:r w:rsidR="00912B68">
              <w:rPr>
                <w:webHidden/>
              </w:rPr>
              <w:fldChar w:fldCharType="end"/>
            </w:r>
          </w:hyperlink>
        </w:p>
        <w:p w14:paraId="45AD35AB" w14:textId="7DB95D41"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80" w:history="1">
            <w:r w:rsidR="00912B68" w:rsidRPr="0019384B">
              <w:rPr>
                <w:rStyle w:val="Hyperlink"/>
              </w:rPr>
              <w:t>3.2.5 Class Balancing</w:t>
            </w:r>
            <w:r w:rsidR="00912B68">
              <w:rPr>
                <w:webHidden/>
              </w:rPr>
              <w:tab/>
            </w:r>
            <w:r w:rsidR="00912B68">
              <w:rPr>
                <w:webHidden/>
              </w:rPr>
              <w:fldChar w:fldCharType="begin"/>
            </w:r>
            <w:r w:rsidR="00912B68">
              <w:rPr>
                <w:webHidden/>
              </w:rPr>
              <w:instrText xml:space="preserve"> PAGEREF _Toc72885580 \h </w:instrText>
            </w:r>
            <w:r w:rsidR="00912B68">
              <w:rPr>
                <w:webHidden/>
              </w:rPr>
            </w:r>
            <w:r w:rsidR="00912B68">
              <w:rPr>
                <w:webHidden/>
              </w:rPr>
              <w:fldChar w:fldCharType="separate"/>
            </w:r>
            <w:r w:rsidR="00912B68">
              <w:rPr>
                <w:webHidden/>
              </w:rPr>
              <w:t>44</w:t>
            </w:r>
            <w:r w:rsidR="00912B68">
              <w:rPr>
                <w:webHidden/>
              </w:rPr>
              <w:fldChar w:fldCharType="end"/>
            </w:r>
          </w:hyperlink>
        </w:p>
        <w:p w14:paraId="20F0B305" w14:textId="69E8A9DD"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81" w:history="1">
            <w:r w:rsidR="00912B68" w:rsidRPr="0019384B">
              <w:rPr>
                <w:rStyle w:val="Hyperlink"/>
              </w:rPr>
              <w:t>3.2.6 Model Building</w:t>
            </w:r>
            <w:r w:rsidR="00912B68">
              <w:rPr>
                <w:webHidden/>
              </w:rPr>
              <w:tab/>
            </w:r>
            <w:r w:rsidR="00912B68">
              <w:rPr>
                <w:webHidden/>
              </w:rPr>
              <w:fldChar w:fldCharType="begin"/>
            </w:r>
            <w:r w:rsidR="00912B68">
              <w:rPr>
                <w:webHidden/>
              </w:rPr>
              <w:instrText xml:space="preserve"> PAGEREF _Toc72885581 \h </w:instrText>
            </w:r>
            <w:r w:rsidR="00912B68">
              <w:rPr>
                <w:webHidden/>
              </w:rPr>
            </w:r>
            <w:r w:rsidR="00912B68">
              <w:rPr>
                <w:webHidden/>
              </w:rPr>
              <w:fldChar w:fldCharType="separate"/>
            </w:r>
            <w:r w:rsidR="00912B68">
              <w:rPr>
                <w:webHidden/>
              </w:rPr>
              <w:t>45</w:t>
            </w:r>
            <w:r w:rsidR="00912B68">
              <w:rPr>
                <w:webHidden/>
              </w:rPr>
              <w:fldChar w:fldCharType="end"/>
            </w:r>
          </w:hyperlink>
        </w:p>
        <w:p w14:paraId="4D108EBF" w14:textId="733E6BE6"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82" w:history="1">
            <w:r w:rsidR="00912B68" w:rsidRPr="0019384B">
              <w:rPr>
                <w:rStyle w:val="Hyperlink"/>
              </w:rPr>
              <w:t>3.2.7 Model Evaluation</w:t>
            </w:r>
            <w:r w:rsidR="00912B68">
              <w:rPr>
                <w:webHidden/>
              </w:rPr>
              <w:tab/>
            </w:r>
            <w:r w:rsidR="00912B68">
              <w:rPr>
                <w:webHidden/>
              </w:rPr>
              <w:fldChar w:fldCharType="begin"/>
            </w:r>
            <w:r w:rsidR="00912B68">
              <w:rPr>
                <w:webHidden/>
              </w:rPr>
              <w:instrText xml:space="preserve"> PAGEREF _Toc72885582 \h </w:instrText>
            </w:r>
            <w:r w:rsidR="00912B68">
              <w:rPr>
                <w:webHidden/>
              </w:rPr>
            </w:r>
            <w:r w:rsidR="00912B68">
              <w:rPr>
                <w:webHidden/>
              </w:rPr>
              <w:fldChar w:fldCharType="separate"/>
            </w:r>
            <w:r w:rsidR="00912B68">
              <w:rPr>
                <w:webHidden/>
              </w:rPr>
              <w:t>48</w:t>
            </w:r>
            <w:r w:rsidR="00912B68">
              <w:rPr>
                <w:webHidden/>
              </w:rPr>
              <w:fldChar w:fldCharType="end"/>
            </w:r>
          </w:hyperlink>
        </w:p>
        <w:p w14:paraId="0F411D9E" w14:textId="1A79C5A8"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83" w:history="1">
            <w:r w:rsidR="00912B68" w:rsidRPr="0019384B">
              <w:rPr>
                <w:rStyle w:val="Hyperlink"/>
              </w:rPr>
              <w:t>3.2.8 Model Review</w:t>
            </w:r>
            <w:r w:rsidR="00912B68">
              <w:rPr>
                <w:webHidden/>
              </w:rPr>
              <w:tab/>
            </w:r>
            <w:r w:rsidR="00912B68">
              <w:rPr>
                <w:webHidden/>
              </w:rPr>
              <w:fldChar w:fldCharType="begin"/>
            </w:r>
            <w:r w:rsidR="00912B68">
              <w:rPr>
                <w:webHidden/>
              </w:rPr>
              <w:instrText xml:space="preserve"> PAGEREF _Toc72885583 \h </w:instrText>
            </w:r>
            <w:r w:rsidR="00912B68">
              <w:rPr>
                <w:webHidden/>
              </w:rPr>
            </w:r>
            <w:r w:rsidR="00912B68">
              <w:rPr>
                <w:webHidden/>
              </w:rPr>
              <w:fldChar w:fldCharType="separate"/>
            </w:r>
            <w:r w:rsidR="00912B68">
              <w:rPr>
                <w:webHidden/>
              </w:rPr>
              <w:t>49</w:t>
            </w:r>
            <w:r w:rsidR="00912B68">
              <w:rPr>
                <w:webHidden/>
              </w:rPr>
              <w:fldChar w:fldCharType="end"/>
            </w:r>
          </w:hyperlink>
        </w:p>
        <w:p w14:paraId="5019DCE9" w14:textId="54CDCAB0"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84" w:history="1">
            <w:r w:rsidR="00912B68" w:rsidRPr="0019384B">
              <w:rPr>
                <w:rStyle w:val="Hyperlink"/>
              </w:rPr>
              <w:t>3.3 Summary</w:t>
            </w:r>
            <w:r w:rsidR="00912B68">
              <w:rPr>
                <w:webHidden/>
              </w:rPr>
              <w:tab/>
            </w:r>
            <w:r w:rsidR="00912B68">
              <w:rPr>
                <w:webHidden/>
              </w:rPr>
              <w:fldChar w:fldCharType="begin"/>
            </w:r>
            <w:r w:rsidR="00912B68">
              <w:rPr>
                <w:webHidden/>
              </w:rPr>
              <w:instrText xml:space="preserve"> PAGEREF _Toc72885584 \h </w:instrText>
            </w:r>
            <w:r w:rsidR="00912B68">
              <w:rPr>
                <w:webHidden/>
              </w:rPr>
            </w:r>
            <w:r w:rsidR="00912B68">
              <w:rPr>
                <w:webHidden/>
              </w:rPr>
              <w:fldChar w:fldCharType="separate"/>
            </w:r>
            <w:r w:rsidR="00912B68">
              <w:rPr>
                <w:webHidden/>
              </w:rPr>
              <w:t>50</w:t>
            </w:r>
            <w:r w:rsidR="00912B68">
              <w:rPr>
                <w:webHidden/>
              </w:rPr>
              <w:fldChar w:fldCharType="end"/>
            </w:r>
          </w:hyperlink>
        </w:p>
        <w:p w14:paraId="0B3CBE6C" w14:textId="5E1A7976" w:rsidR="00912B68" w:rsidRDefault="00D13AD9"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585" w:history="1">
            <w:r w:rsidR="00912B68" w:rsidRPr="0019384B">
              <w:rPr>
                <w:rStyle w:val="Hyperlink"/>
              </w:rPr>
              <w:t>4.</w:t>
            </w:r>
            <w:r w:rsidR="00912B68">
              <w:rPr>
                <w:rFonts w:asciiTheme="minorHAnsi" w:eastAsiaTheme="minorEastAsia" w:hAnsiTheme="minorHAnsi" w:cstheme="minorBidi"/>
                <w:color w:val="auto"/>
                <w:sz w:val="22"/>
                <w:szCs w:val="22"/>
                <w:lang w:val="en-US"/>
              </w:rPr>
              <w:tab/>
            </w:r>
            <w:r w:rsidR="00912B68" w:rsidRPr="0019384B">
              <w:rPr>
                <w:rStyle w:val="Hyperlink"/>
              </w:rPr>
              <w:t>CHAPTER 4: ANALYSIS</w:t>
            </w:r>
            <w:r w:rsidR="00912B68">
              <w:rPr>
                <w:webHidden/>
              </w:rPr>
              <w:tab/>
            </w:r>
            <w:r w:rsidR="00912B68">
              <w:rPr>
                <w:webHidden/>
              </w:rPr>
              <w:fldChar w:fldCharType="begin"/>
            </w:r>
            <w:r w:rsidR="00912B68">
              <w:rPr>
                <w:webHidden/>
              </w:rPr>
              <w:instrText xml:space="preserve"> PAGEREF _Toc72885585 \h </w:instrText>
            </w:r>
            <w:r w:rsidR="00912B68">
              <w:rPr>
                <w:webHidden/>
              </w:rPr>
            </w:r>
            <w:r w:rsidR="00912B68">
              <w:rPr>
                <w:webHidden/>
              </w:rPr>
              <w:fldChar w:fldCharType="separate"/>
            </w:r>
            <w:r w:rsidR="00912B68">
              <w:rPr>
                <w:webHidden/>
              </w:rPr>
              <w:t>51</w:t>
            </w:r>
            <w:r w:rsidR="00912B68">
              <w:rPr>
                <w:webHidden/>
              </w:rPr>
              <w:fldChar w:fldCharType="end"/>
            </w:r>
          </w:hyperlink>
        </w:p>
        <w:p w14:paraId="3461FEAA" w14:textId="0B2EC009"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86" w:history="1">
            <w:r w:rsidR="00912B68" w:rsidRPr="0019384B">
              <w:rPr>
                <w:rStyle w:val="Hyperlink"/>
              </w:rPr>
              <w:t>4.1 Introduction</w:t>
            </w:r>
            <w:r w:rsidR="00912B68">
              <w:rPr>
                <w:webHidden/>
              </w:rPr>
              <w:tab/>
            </w:r>
            <w:r w:rsidR="00912B68">
              <w:rPr>
                <w:webHidden/>
              </w:rPr>
              <w:fldChar w:fldCharType="begin"/>
            </w:r>
            <w:r w:rsidR="00912B68">
              <w:rPr>
                <w:webHidden/>
              </w:rPr>
              <w:instrText xml:space="preserve"> PAGEREF _Toc72885586 \h </w:instrText>
            </w:r>
            <w:r w:rsidR="00912B68">
              <w:rPr>
                <w:webHidden/>
              </w:rPr>
            </w:r>
            <w:r w:rsidR="00912B68">
              <w:rPr>
                <w:webHidden/>
              </w:rPr>
              <w:fldChar w:fldCharType="separate"/>
            </w:r>
            <w:r w:rsidR="00912B68">
              <w:rPr>
                <w:webHidden/>
              </w:rPr>
              <w:t>51</w:t>
            </w:r>
            <w:r w:rsidR="00912B68">
              <w:rPr>
                <w:webHidden/>
              </w:rPr>
              <w:fldChar w:fldCharType="end"/>
            </w:r>
          </w:hyperlink>
        </w:p>
        <w:p w14:paraId="2E7399E6" w14:textId="37B289B3"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87" w:history="1">
            <w:r w:rsidR="00912B68" w:rsidRPr="0019384B">
              <w:rPr>
                <w:rStyle w:val="Hyperlink"/>
              </w:rPr>
              <w:t>4.2 Dataset Description</w:t>
            </w:r>
            <w:r w:rsidR="00912B68">
              <w:rPr>
                <w:webHidden/>
              </w:rPr>
              <w:tab/>
            </w:r>
            <w:r w:rsidR="00912B68">
              <w:rPr>
                <w:webHidden/>
              </w:rPr>
              <w:fldChar w:fldCharType="begin"/>
            </w:r>
            <w:r w:rsidR="00912B68">
              <w:rPr>
                <w:webHidden/>
              </w:rPr>
              <w:instrText xml:space="preserve"> PAGEREF _Toc72885587 \h </w:instrText>
            </w:r>
            <w:r w:rsidR="00912B68">
              <w:rPr>
                <w:webHidden/>
              </w:rPr>
            </w:r>
            <w:r w:rsidR="00912B68">
              <w:rPr>
                <w:webHidden/>
              </w:rPr>
              <w:fldChar w:fldCharType="separate"/>
            </w:r>
            <w:r w:rsidR="00912B68">
              <w:rPr>
                <w:webHidden/>
              </w:rPr>
              <w:t>51</w:t>
            </w:r>
            <w:r w:rsidR="00912B68">
              <w:rPr>
                <w:webHidden/>
              </w:rPr>
              <w:fldChar w:fldCharType="end"/>
            </w:r>
          </w:hyperlink>
        </w:p>
        <w:p w14:paraId="23E3D3BD" w14:textId="7DDD2108"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88" w:history="1">
            <w:r w:rsidR="00912B68" w:rsidRPr="0019384B">
              <w:rPr>
                <w:rStyle w:val="Hyperlink"/>
              </w:rPr>
              <w:t>4.3 Exploratory Data Analysis</w:t>
            </w:r>
            <w:r w:rsidR="00912B68">
              <w:rPr>
                <w:webHidden/>
              </w:rPr>
              <w:tab/>
            </w:r>
            <w:r w:rsidR="00912B68">
              <w:rPr>
                <w:webHidden/>
              </w:rPr>
              <w:fldChar w:fldCharType="begin"/>
            </w:r>
            <w:r w:rsidR="00912B68">
              <w:rPr>
                <w:webHidden/>
              </w:rPr>
              <w:instrText xml:space="preserve"> PAGEREF _Toc72885588 \h </w:instrText>
            </w:r>
            <w:r w:rsidR="00912B68">
              <w:rPr>
                <w:webHidden/>
              </w:rPr>
            </w:r>
            <w:r w:rsidR="00912B68">
              <w:rPr>
                <w:webHidden/>
              </w:rPr>
              <w:fldChar w:fldCharType="separate"/>
            </w:r>
            <w:r w:rsidR="00912B68">
              <w:rPr>
                <w:webHidden/>
              </w:rPr>
              <w:t>52</w:t>
            </w:r>
            <w:r w:rsidR="00912B68">
              <w:rPr>
                <w:webHidden/>
              </w:rPr>
              <w:fldChar w:fldCharType="end"/>
            </w:r>
          </w:hyperlink>
        </w:p>
        <w:p w14:paraId="763EC290" w14:textId="75A11E09"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89" w:history="1">
            <w:r w:rsidR="00912B68" w:rsidRPr="0019384B">
              <w:rPr>
                <w:rStyle w:val="Hyperlink"/>
              </w:rPr>
              <w:t>4.3.1 Distribution of Variables</w:t>
            </w:r>
            <w:r w:rsidR="00912B68">
              <w:rPr>
                <w:webHidden/>
              </w:rPr>
              <w:tab/>
            </w:r>
            <w:r w:rsidR="00912B68">
              <w:rPr>
                <w:webHidden/>
              </w:rPr>
              <w:fldChar w:fldCharType="begin"/>
            </w:r>
            <w:r w:rsidR="00912B68">
              <w:rPr>
                <w:webHidden/>
              </w:rPr>
              <w:instrText xml:space="preserve"> PAGEREF _Toc72885589 \h </w:instrText>
            </w:r>
            <w:r w:rsidR="00912B68">
              <w:rPr>
                <w:webHidden/>
              </w:rPr>
            </w:r>
            <w:r w:rsidR="00912B68">
              <w:rPr>
                <w:webHidden/>
              </w:rPr>
              <w:fldChar w:fldCharType="separate"/>
            </w:r>
            <w:r w:rsidR="00912B68">
              <w:rPr>
                <w:webHidden/>
              </w:rPr>
              <w:t>53</w:t>
            </w:r>
            <w:r w:rsidR="00912B68">
              <w:rPr>
                <w:webHidden/>
              </w:rPr>
              <w:fldChar w:fldCharType="end"/>
            </w:r>
          </w:hyperlink>
        </w:p>
        <w:p w14:paraId="60BB0466" w14:textId="1E508166"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0" w:history="1">
            <w:r w:rsidR="00912B68" w:rsidRPr="0019384B">
              <w:rPr>
                <w:rStyle w:val="Hyperlink"/>
              </w:rPr>
              <w:t>4.3.2 Missing Values Analysis</w:t>
            </w:r>
            <w:r w:rsidR="00912B68">
              <w:rPr>
                <w:webHidden/>
              </w:rPr>
              <w:tab/>
            </w:r>
            <w:r w:rsidR="00912B68">
              <w:rPr>
                <w:webHidden/>
              </w:rPr>
              <w:fldChar w:fldCharType="begin"/>
            </w:r>
            <w:r w:rsidR="00912B68">
              <w:rPr>
                <w:webHidden/>
              </w:rPr>
              <w:instrText xml:space="preserve"> PAGEREF _Toc72885590 \h </w:instrText>
            </w:r>
            <w:r w:rsidR="00912B68">
              <w:rPr>
                <w:webHidden/>
              </w:rPr>
            </w:r>
            <w:r w:rsidR="00912B68">
              <w:rPr>
                <w:webHidden/>
              </w:rPr>
              <w:fldChar w:fldCharType="separate"/>
            </w:r>
            <w:r w:rsidR="00912B68">
              <w:rPr>
                <w:webHidden/>
              </w:rPr>
              <w:t>55</w:t>
            </w:r>
            <w:r w:rsidR="00912B68">
              <w:rPr>
                <w:webHidden/>
              </w:rPr>
              <w:fldChar w:fldCharType="end"/>
            </w:r>
          </w:hyperlink>
        </w:p>
        <w:p w14:paraId="01A4A117" w14:textId="1D556761"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1" w:history="1">
            <w:r w:rsidR="00912B68" w:rsidRPr="0019384B">
              <w:rPr>
                <w:rStyle w:val="Hyperlink"/>
              </w:rPr>
              <w:t>4.3.3 Outlier Analysis</w:t>
            </w:r>
            <w:r w:rsidR="00912B68">
              <w:rPr>
                <w:webHidden/>
              </w:rPr>
              <w:tab/>
            </w:r>
            <w:r w:rsidR="00912B68">
              <w:rPr>
                <w:webHidden/>
              </w:rPr>
              <w:fldChar w:fldCharType="begin"/>
            </w:r>
            <w:r w:rsidR="00912B68">
              <w:rPr>
                <w:webHidden/>
              </w:rPr>
              <w:instrText xml:space="preserve"> PAGEREF _Toc72885591 \h </w:instrText>
            </w:r>
            <w:r w:rsidR="00912B68">
              <w:rPr>
                <w:webHidden/>
              </w:rPr>
            </w:r>
            <w:r w:rsidR="00912B68">
              <w:rPr>
                <w:webHidden/>
              </w:rPr>
              <w:fldChar w:fldCharType="separate"/>
            </w:r>
            <w:r w:rsidR="00912B68">
              <w:rPr>
                <w:webHidden/>
              </w:rPr>
              <w:t>56</w:t>
            </w:r>
            <w:r w:rsidR="00912B68">
              <w:rPr>
                <w:webHidden/>
              </w:rPr>
              <w:fldChar w:fldCharType="end"/>
            </w:r>
          </w:hyperlink>
        </w:p>
        <w:p w14:paraId="23C48F47" w14:textId="58E3B034"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2" w:history="1">
            <w:r w:rsidR="00912B68" w:rsidRPr="0019384B">
              <w:rPr>
                <w:rStyle w:val="Hyperlink"/>
              </w:rPr>
              <w:t>4.3.4 Univariate Analysis</w:t>
            </w:r>
            <w:r w:rsidR="00912B68">
              <w:rPr>
                <w:webHidden/>
              </w:rPr>
              <w:tab/>
            </w:r>
            <w:r w:rsidR="00912B68">
              <w:rPr>
                <w:webHidden/>
              </w:rPr>
              <w:fldChar w:fldCharType="begin"/>
            </w:r>
            <w:r w:rsidR="00912B68">
              <w:rPr>
                <w:webHidden/>
              </w:rPr>
              <w:instrText xml:space="preserve"> PAGEREF _Toc72885592 \h </w:instrText>
            </w:r>
            <w:r w:rsidR="00912B68">
              <w:rPr>
                <w:webHidden/>
              </w:rPr>
            </w:r>
            <w:r w:rsidR="00912B68">
              <w:rPr>
                <w:webHidden/>
              </w:rPr>
              <w:fldChar w:fldCharType="separate"/>
            </w:r>
            <w:r w:rsidR="00912B68">
              <w:rPr>
                <w:webHidden/>
              </w:rPr>
              <w:t>57</w:t>
            </w:r>
            <w:r w:rsidR="00912B68">
              <w:rPr>
                <w:webHidden/>
              </w:rPr>
              <w:fldChar w:fldCharType="end"/>
            </w:r>
          </w:hyperlink>
        </w:p>
        <w:p w14:paraId="46B958CE" w14:textId="16DFD875"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3" w:history="1">
            <w:r w:rsidR="00912B68" w:rsidRPr="0019384B">
              <w:rPr>
                <w:rStyle w:val="Hyperlink"/>
              </w:rPr>
              <w:t>4.3.5 Relation with Target Variable</w:t>
            </w:r>
            <w:r w:rsidR="00912B68">
              <w:rPr>
                <w:webHidden/>
              </w:rPr>
              <w:tab/>
            </w:r>
            <w:r w:rsidR="00912B68">
              <w:rPr>
                <w:webHidden/>
              </w:rPr>
              <w:fldChar w:fldCharType="begin"/>
            </w:r>
            <w:r w:rsidR="00912B68">
              <w:rPr>
                <w:webHidden/>
              </w:rPr>
              <w:instrText xml:space="preserve"> PAGEREF _Toc72885593 \h </w:instrText>
            </w:r>
            <w:r w:rsidR="00912B68">
              <w:rPr>
                <w:webHidden/>
              </w:rPr>
            </w:r>
            <w:r w:rsidR="00912B68">
              <w:rPr>
                <w:webHidden/>
              </w:rPr>
              <w:fldChar w:fldCharType="separate"/>
            </w:r>
            <w:r w:rsidR="00912B68">
              <w:rPr>
                <w:webHidden/>
              </w:rPr>
              <w:t>58</w:t>
            </w:r>
            <w:r w:rsidR="00912B68">
              <w:rPr>
                <w:webHidden/>
              </w:rPr>
              <w:fldChar w:fldCharType="end"/>
            </w:r>
          </w:hyperlink>
        </w:p>
        <w:p w14:paraId="4F90BD26" w14:textId="4C3F643F"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4" w:history="1">
            <w:r w:rsidR="00912B68" w:rsidRPr="0019384B">
              <w:rPr>
                <w:rStyle w:val="Hyperlink"/>
              </w:rPr>
              <w:t>4.3.6 Distribution of variables with respect to Churn</w:t>
            </w:r>
            <w:r w:rsidR="00912B68">
              <w:rPr>
                <w:webHidden/>
              </w:rPr>
              <w:tab/>
            </w:r>
            <w:r w:rsidR="00912B68">
              <w:rPr>
                <w:webHidden/>
              </w:rPr>
              <w:fldChar w:fldCharType="begin"/>
            </w:r>
            <w:r w:rsidR="00912B68">
              <w:rPr>
                <w:webHidden/>
              </w:rPr>
              <w:instrText xml:space="preserve"> PAGEREF _Toc72885594 \h </w:instrText>
            </w:r>
            <w:r w:rsidR="00912B68">
              <w:rPr>
                <w:webHidden/>
              </w:rPr>
            </w:r>
            <w:r w:rsidR="00912B68">
              <w:rPr>
                <w:webHidden/>
              </w:rPr>
              <w:fldChar w:fldCharType="separate"/>
            </w:r>
            <w:r w:rsidR="00912B68">
              <w:rPr>
                <w:webHidden/>
              </w:rPr>
              <w:t>61</w:t>
            </w:r>
            <w:r w:rsidR="00912B68">
              <w:rPr>
                <w:webHidden/>
              </w:rPr>
              <w:fldChar w:fldCharType="end"/>
            </w:r>
          </w:hyperlink>
        </w:p>
        <w:p w14:paraId="7EB548F2" w14:textId="4A8371C2"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5" w:history="1">
            <w:r w:rsidR="00912B68" w:rsidRPr="0019384B">
              <w:rPr>
                <w:rStyle w:val="Hyperlink"/>
              </w:rPr>
              <w:t>4.3.7 Correlation</w:t>
            </w:r>
            <w:r w:rsidR="00912B68">
              <w:rPr>
                <w:webHidden/>
              </w:rPr>
              <w:tab/>
            </w:r>
            <w:r w:rsidR="00912B68">
              <w:rPr>
                <w:webHidden/>
              </w:rPr>
              <w:fldChar w:fldCharType="begin"/>
            </w:r>
            <w:r w:rsidR="00912B68">
              <w:rPr>
                <w:webHidden/>
              </w:rPr>
              <w:instrText xml:space="preserve"> PAGEREF _Toc72885595 \h </w:instrText>
            </w:r>
            <w:r w:rsidR="00912B68">
              <w:rPr>
                <w:webHidden/>
              </w:rPr>
            </w:r>
            <w:r w:rsidR="00912B68">
              <w:rPr>
                <w:webHidden/>
              </w:rPr>
              <w:fldChar w:fldCharType="separate"/>
            </w:r>
            <w:r w:rsidR="00912B68">
              <w:rPr>
                <w:webHidden/>
              </w:rPr>
              <w:t>62</w:t>
            </w:r>
            <w:r w:rsidR="00912B68">
              <w:rPr>
                <w:webHidden/>
              </w:rPr>
              <w:fldChar w:fldCharType="end"/>
            </w:r>
          </w:hyperlink>
        </w:p>
        <w:p w14:paraId="0BBC6C92" w14:textId="35AB174F"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6" w:history="1">
            <w:r w:rsidR="00912B68" w:rsidRPr="0019384B">
              <w:rPr>
                <w:rStyle w:val="Hyperlink"/>
              </w:rPr>
              <w:t>4.3.8 Chi-Square</w:t>
            </w:r>
            <w:r w:rsidR="00912B68">
              <w:rPr>
                <w:webHidden/>
              </w:rPr>
              <w:tab/>
            </w:r>
            <w:r w:rsidR="00912B68">
              <w:rPr>
                <w:webHidden/>
              </w:rPr>
              <w:fldChar w:fldCharType="begin"/>
            </w:r>
            <w:r w:rsidR="00912B68">
              <w:rPr>
                <w:webHidden/>
              </w:rPr>
              <w:instrText xml:space="preserve"> PAGEREF _Toc72885596 \h </w:instrText>
            </w:r>
            <w:r w:rsidR="00912B68">
              <w:rPr>
                <w:webHidden/>
              </w:rPr>
            </w:r>
            <w:r w:rsidR="00912B68">
              <w:rPr>
                <w:webHidden/>
              </w:rPr>
              <w:fldChar w:fldCharType="separate"/>
            </w:r>
            <w:r w:rsidR="00912B68">
              <w:rPr>
                <w:webHidden/>
              </w:rPr>
              <w:t>63</w:t>
            </w:r>
            <w:r w:rsidR="00912B68">
              <w:rPr>
                <w:webHidden/>
              </w:rPr>
              <w:fldChar w:fldCharType="end"/>
            </w:r>
          </w:hyperlink>
        </w:p>
        <w:p w14:paraId="569DCBDE" w14:textId="1B771EED"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7" w:history="1">
            <w:r w:rsidR="00912B68" w:rsidRPr="0019384B">
              <w:rPr>
                <w:rStyle w:val="Hyperlink"/>
              </w:rPr>
              <w:t xml:space="preserve">4.3.9 </w:t>
            </w:r>
            <w:r w:rsidR="00912B68" w:rsidRPr="0019384B">
              <w:rPr>
                <w:rStyle w:val="Hyperlink"/>
                <w:highlight w:val="yellow"/>
              </w:rPr>
              <w:t>ANOVA Test</w:t>
            </w:r>
            <w:r w:rsidR="00912B68">
              <w:rPr>
                <w:webHidden/>
              </w:rPr>
              <w:tab/>
            </w:r>
            <w:r w:rsidR="00912B68">
              <w:rPr>
                <w:webHidden/>
              </w:rPr>
              <w:fldChar w:fldCharType="begin"/>
            </w:r>
            <w:r w:rsidR="00912B68">
              <w:rPr>
                <w:webHidden/>
              </w:rPr>
              <w:instrText xml:space="preserve"> PAGEREF _Toc72885597 \h </w:instrText>
            </w:r>
            <w:r w:rsidR="00912B68">
              <w:rPr>
                <w:webHidden/>
              </w:rPr>
            </w:r>
            <w:r w:rsidR="00912B68">
              <w:rPr>
                <w:webHidden/>
              </w:rPr>
              <w:fldChar w:fldCharType="separate"/>
            </w:r>
            <w:r w:rsidR="00912B68">
              <w:rPr>
                <w:webHidden/>
              </w:rPr>
              <w:t>64</w:t>
            </w:r>
            <w:r w:rsidR="00912B68">
              <w:rPr>
                <w:webHidden/>
              </w:rPr>
              <w:fldChar w:fldCharType="end"/>
            </w:r>
          </w:hyperlink>
        </w:p>
        <w:p w14:paraId="7EA2F1A4" w14:textId="44C5C1D6"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8" w:history="1">
            <w:r w:rsidR="00912B68" w:rsidRPr="0019384B">
              <w:rPr>
                <w:rStyle w:val="Hyperlink"/>
              </w:rPr>
              <w:t xml:space="preserve">4.3.10 </w:t>
            </w:r>
            <w:r w:rsidR="00912B68" w:rsidRPr="0019384B">
              <w:rPr>
                <w:rStyle w:val="Hyperlink"/>
                <w:highlight w:val="yellow"/>
              </w:rPr>
              <w:t>Probability Distribution</w:t>
            </w:r>
            <w:r w:rsidR="00912B68">
              <w:rPr>
                <w:webHidden/>
              </w:rPr>
              <w:tab/>
            </w:r>
            <w:r w:rsidR="00912B68">
              <w:rPr>
                <w:webHidden/>
              </w:rPr>
              <w:fldChar w:fldCharType="begin"/>
            </w:r>
            <w:r w:rsidR="00912B68">
              <w:rPr>
                <w:webHidden/>
              </w:rPr>
              <w:instrText xml:space="preserve"> PAGEREF _Toc72885598 \h </w:instrText>
            </w:r>
            <w:r w:rsidR="00912B68">
              <w:rPr>
                <w:webHidden/>
              </w:rPr>
            </w:r>
            <w:r w:rsidR="00912B68">
              <w:rPr>
                <w:webHidden/>
              </w:rPr>
              <w:fldChar w:fldCharType="separate"/>
            </w:r>
            <w:r w:rsidR="00912B68">
              <w:rPr>
                <w:webHidden/>
              </w:rPr>
              <w:t>64</w:t>
            </w:r>
            <w:r w:rsidR="00912B68">
              <w:rPr>
                <w:webHidden/>
              </w:rPr>
              <w:fldChar w:fldCharType="end"/>
            </w:r>
          </w:hyperlink>
        </w:p>
        <w:p w14:paraId="4C1D134B" w14:textId="666EB8A9"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99" w:history="1">
            <w:r w:rsidR="00912B68" w:rsidRPr="0019384B">
              <w:rPr>
                <w:rStyle w:val="Hyperlink"/>
              </w:rPr>
              <w:t>4.5 Methods</w:t>
            </w:r>
            <w:r w:rsidR="00912B68">
              <w:rPr>
                <w:webHidden/>
              </w:rPr>
              <w:tab/>
            </w:r>
            <w:r w:rsidR="00912B68">
              <w:rPr>
                <w:webHidden/>
              </w:rPr>
              <w:fldChar w:fldCharType="begin"/>
            </w:r>
            <w:r w:rsidR="00912B68">
              <w:rPr>
                <w:webHidden/>
              </w:rPr>
              <w:instrText xml:space="preserve"> PAGEREF _Toc72885599 \h </w:instrText>
            </w:r>
            <w:r w:rsidR="00912B68">
              <w:rPr>
                <w:webHidden/>
              </w:rPr>
            </w:r>
            <w:r w:rsidR="00912B68">
              <w:rPr>
                <w:webHidden/>
              </w:rPr>
              <w:fldChar w:fldCharType="separate"/>
            </w:r>
            <w:r w:rsidR="00912B68">
              <w:rPr>
                <w:webHidden/>
              </w:rPr>
              <w:t>64</w:t>
            </w:r>
            <w:r w:rsidR="00912B68">
              <w:rPr>
                <w:webHidden/>
              </w:rPr>
              <w:fldChar w:fldCharType="end"/>
            </w:r>
          </w:hyperlink>
        </w:p>
        <w:p w14:paraId="127A01AF" w14:textId="58B6DD92"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0" w:history="1">
            <w:r w:rsidR="00912B68" w:rsidRPr="0019384B">
              <w:rPr>
                <w:rStyle w:val="Hyperlink"/>
              </w:rPr>
              <w:t>4.5.1 Data Split</w:t>
            </w:r>
            <w:r w:rsidR="00912B68">
              <w:rPr>
                <w:webHidden/>
              </w:rPr>
              <w:tab/>
            </w:r>
            <w:r w:rsidR="00912B68">
              <w:rPr>
                <w:webHidden/>
              </w:rPr>
              <w:fldChar w:fldCharType="begin"/>
            </w:r>
            <w:r w:rsidR="00912B68">
              <w:rPr>
                <w:webHidden/>
              </w:rPr>
              <w:instrText xml:space="preserve"> PAGEREF _Toc72885600 \h </w:instrText>
            </w:r>
            <w:r w:rsidR="00912B68">
              <w:rPr>
                <w:webHidden/>
              </w:rPr>
            </w:r>
            <w:r w:rsidR="00912B68">
              <w:rPr>
                <w:webHidden/>
              </w:rPr>
              <w:fldChar w:fldCharType="separate"/>
            </w:r>
            <w:r w:rsidR="00912B68">
              <w:rPr>
                <w:webHidden/>
              </w:rPr>
              <w:t>65</w:t>
            </w:r>
            <w:r w:rsidR="00912B68">
              <w:rPr>
                <w:webHidden/>
              </w:rPr>
              <w:fldChar w:fldCharType="end"/>
            </w:r>
          </w:hyperlink>
        </w:p>
        <w:p w14:paraId="6D9F5D74" w14:textId="70B18E64"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1" w:history="1">
            <w:r w:rsidR="00912B68" w:rsidRPr="0019384B">
              <w:rPr>
                <w:rStyle w:val="Hyperlink"/>
              </w:rPr>
              <w:t>4.5.2 Encoding</w:t>
            </w:r>
            <w:r w:rsidR="00912B68">
              <w:rPr>
                <w:webHidden/>
              </w:rPr>
              <w:tab/>
            </w:r>
            <w:r w:rsidR="00912B68">
              <w:rPr>
                <w:webHidden/>
              </w:rPr>
              <w:fldChar w:fldCharType="begin"/>
            </w:r>
            <w:r w:rsidR="00912B68">
              <w:rPr>
                <w:webHidden/>
              </w:rPr>
              <w:instrText xml:space="preserve"> PAGEREF _Toc72885601 \h </w:instrText>
            </w:r>
            <w:r w:rsidR="00912B68">
              <w:rPr>
                <w:webHidden/>
              </w:rPr>
            </w:r>
            <w:r w:rsidR="00912B68">
              <w:rPr>
                <w:webHidden/>
              </w:rPr>
              <w:fldChar w:fldCharType="separate"/>
            </w:r>
            <w:r w:rsidR="00912B68">
              <w:rPr>
                <w:webHidden/>
              </w:rPr>
              <w:t>65</w:t>
            </w:r>
            <w:r w:rsidR="00912B68">
              <w:rPr>
                <w:webHidden/>
              </w:rPr>
              <w:fldChar w:fldCharType="end"/>
            </w:r>
          </w:hyperlink>
        </w:p>
        <w:p w14:paraId="15D124E7" w14:textId="70204D6D"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2" w:history="1">
            <w:r w:rsidR="00912B68" w:rsidRPr="0019384B">
              <w:rPr>
                <w:rStyle w:val="Hyperlink"/>
              </w:rPr>
              <w:t>4.5.3 Feature Engineering</w:t>
            </w:r>
            <w:r w:rsidR="00912B68">
              <w:rPr>
                <w:webHidden/>
              </w:rPr>
              <w:tab/>
            </w:r>
            <w:r w:rsidR="00912B68">
              <w:rPr>
                <w:webHidden/>
              </w:rPr>
              <w:fldChar w:fldCharType="begin"/>
            </w:r>
            <w:r w:rsidR="00912B68">
              <w:rPr>
                <w:webHidden/>
              </w:rPr>
              <w:instrText xml:space="preserve"> PAGEREF _Toc72885602 \h </w:instrText>
            </w:r>
            <w:r w:rsidR="00912B68">
              <w:rPr>
                <w:webHidden/>
              </w:rPr>
            </w:r>
            <w:r w:rsidR="00912B68">
              <w:rPr>
                <w:webHidden/>
              </w:rPr>
              <w:fldChar w:fldCharType="separate"/>
            </w:r>
            <w:r w:rsidR="00912B68">
              <w:rPr>
                <w:webHidden/>
              </w:rPr>
              <w:t>65</w:t>
            </w:r>
            <w:r w:rsidR="00912B68">
              <w:rPr>
                <w:webHidden/>
              </w:rPr>
              <w:fldChar w:fldCharType="end"/>
            </w:r>
          </w:hyperlink>
        </w:p>
        <w:p w14:paraId="13816BD7" w14:textId="20E7630D"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3" w:history="1">
            <w:r w:rsidR="00912B68" w:rsidRPr="0019384B">
              <w:rPr>
                <w:rStyle w:val="Hyperlink"/>
              </w:rPr>
              <w:t>4.5.4 Class Imbalance</w:t>
            </w:r>
            <w:r w:rsidR="00912B68">
              <w:rPr>
                <w:webHidden/>
              </w:rPr>
              <w:tab/>
            </w:r>
            <w:r w:rsidR="00912B68">
              <w:rPr>
                <w:webHidden/>
              </w:rPr>
              <w:fldChar w:fldCharType="begin"/>
            </w:r>
            <w:r w:rsidR="00912B68">
              <w:rPr>
                <w:webHidden/>
              </w:rPr>
              <w:instrText xml:space="preserve"> PAGEREF _Toc72885603 \h </w:instrText>
            </w:r>
            <w:r w:rsidR="00912B68">
              <w:rPr>
                <w:webHidden/>
              </w:rPr>
            </w:r>
            <w:r w:rsidR="00912B68">
              <w:rPr>
                <w:webHidden/>
              </w:rPr>
              <w:fldChar w:fldCharType="separate"/>
            </w:r>
            <w:r w:rsidR="00912B68">
              <w:rPr>
                <w:webHidden/>
              </w:rPr>
              <w:t>66</w:t>
            </w:r>
            <w:r w:rsidR="00912B68">
              <w:rPr>
                <w:webHidden/>
              </w:rPr>
              <w:fldChar w:fldCharType="end"/>
            </w:r>
          </w:hyperlink>
        </w:p>
        <w:p w14:paraId="6712DA3D" w14:textId="247EA1B9"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4" w:history="1">
            <w:r w:rsidR="00912B68" w:rsidRPr="0019384B">
              <w:rPr>
                <w:rStyle w:val="Hyperlink"/>
              </w:rPr>
              <w:t xml:space="preserve">4.5.6 </w:t>
            </w:r>
            <w:r w:rsidR="00912B68" w:rsidRPr="0019384B">
              <w:rPr>
                <w:rStyle w:val="Hyperlink"/>
                <w:highlight w:val="yellow"/>
              </w:rPr>
              <w:t>Hyperparameter tuning</w:t>
            </w:r>
            <w:r w:rsidR="00912B68">
              <w:rPr>
                <w:webHidden/>
              </w:rPr>
              <w:tab/>
            </w:r>
            <w:r w:rsidR="00912B68">
              <w:rPr>
                <w:webHidden/>
              </w:rPr>
              <w:fldChar w:fldCharType="begin"/>
            </w:r>
            <w:r w:rsidR="00912B68">
              <w:rPr>
                <w:webHidden/>
              </w:rPr>
              <w:instrText xml:space="preserve"> PAGEREF _Toc72885604 \h </w:instrText>
            </w:r>
            <w:r w:rsidR="00912B68">
              <w:rPr>
                <w:webHidden/>
              </w:rPr>
            </w:r>
            <w:r w:rsidR="00912B68">
              <w:rPr>
                <w:webHidden/>
              </w:rPr>
              <w:fldChar w:fldCharType="separate"/>
            </w:r>
            <w:r w:rsidR="00912B68">
              <w:rPr>
                <w:webHidden/>
              </w:rPr>
              <w:t>66</w:t>
            </w:r>
            <w:r w:rsidR="00912B68">
              <w:rPr>
                <w:webHidden/>
              </w:rPr>
              <w:fldChar w:fldCharType="end"/>
            </w:r>
          </w:hyperlink>
        </w:p>
        <w:p w14:paraId="594B4CC5" w14:textId="568E11E4"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5" w:history="1">
            <w:r w:rsidR="00912B68" w:rsidRPr="0019384B">
              <w:rPr>
                <w:rStyle w:val="Hyperlink"/>
              </w:rPr>
              <w:t>4.5.7 Implementation</w:t>
            </w:r>
            <w:r w:rsidR="00912B68">
              <w:rPr>
                <w:webHidden/>
              </w:rPr>
              <w:tab/>
            </w:r>
            <w:r w:rsidR="00912B68">
              <w:rPr>
                <w:webHidden/>
              </w:rPr>
              <w:fldChar w:fldCharType="begin"/>
            </w:r>
            <w:r w:rsidR="00912B68">
              <w:rPr>
                <w:webHidden/>
              </w:rPr>
              <w:instrText xml:space="preserve"> PAGEREF _Toc72885605 \h </w:instrText>
            </w:r>
            <w:r w:rsidR="00912B68">
              <w:rPr>
                <w:webHidden/>
              </w:rPr>
            </w:r>
            <w:r w:rsidR="00912B68">
              <w:rPr>
                <w:webHidden/>
              </w:rPr>
              <w:fldChar w:fldCharType="separate"/>
            </w:r>
            <w:r w:rsidR="00912B68">
              <w:rPr>
                <w:webHidden/>
              </w:rPr>
              <w:t>66</w:t>
            </w:r>
            <w:r w:rsidR="00912B68">
              <w:rPr>
                <w:webHidden/>
              </w:rPr>
              <w:fldChar w:fldCharType="end"/>
            </w:r>
          </w:hyperlink>
        </w:p>
        <w:p w14:paraId="38CD1003" w14:textId="1CA86747"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06" w:history="1">
            <w:r w:rsidR="00912B68" w:rsidRPr="0019384B">
              <w:rPr>
                <w:rStyle w:val="Hyperlink"/>
              </w:rPr>
              <w:t>4.6 Analysis</w:t>
            </w:r>
            <w:r w:rsidR="00912B68">
              <w:rPr>
                <w:webHidden/>
              </w:rPr>
              <w:tab/>
            </w:r>
            <w:r w:rsidR="00912B68">
              <w:rPr>
                <w:webHidden/>
              </w:rPr>
              <w:fldChar w:fldCharType="begin"/>
            </w:r>
            <w:r w:rsidR="00912B68">
              <w:rPr>
                <w:webHidden/>
              </w:rPr>
              <w:instrText xml:space="preserve"> PAGEREF _Toc72885606 \h </w:instrText>
            </w:r>
            <w:r w:rsidR="00912B68">
              <w:rPr>
                <w:webHidden/>
              </w:rPr>
            </w:r>
            <w:r w:rsidR="00912B68">
              <w:rPr>
                <w:webHidden/>
              </w:rPr>
              <w:fldChar w:fldCharType="separate"/>
            </w:r>
            <w:r w:rsidR="00912B68">
              <w:rPr>
                <w:webHidden/>
              </w:rPr>
              <w:t>67</w:t>
            </w:r>
            <w:r w:rsidR="00912B68">
              <w:rPr>
                <w:webHidden/>
              </w:rPr>
              <w:fldChar w:fldCharType="end"/>
            </w:r>
          </w:hyperlink>
        </w:p>
        <w:p w14:paraId="2DEC12E4" w14:textId="1112FDCA"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7" w:history="1">
            <w:r w:rsidR="00912B68" w:rsidRPr="0019384B">
              <w:rPr>
                <w:rStyle w:val="Hyperlink"/>
              </w:rPr>
              <w:t>4.6.1 Baselines</w:t>
            </w:r>
            <w:r w:rsidR="00912B68">
              <w:rPr>
                <w:webHidden/>
              </w:rPr>
              <w:tab/>
            </w:r>
            <w:r w:rsidR="00912B68">
              <w:rPr>
                <w:webHidden/>
              </w:rPr>
              <w:fldChar w:fldCharType="begin"/>
            </w:r>
            <w:r w:rsidR="00912B68">
              <w:rPr>
                <w:webHidden/>
              </w:rPr>
              <w:instrText xml:space="preserve"> PAGEREF _Toc72885607 \h </w:instrText>
            </w:r>
            <w:r w:rsidR="00912B68">
              <w:rPr>
                <w:webHidden/>
              </w:rPr>
            </w:r>
            <w:r w:rsidR="00912B68">
              <w:rPr>
                <w:webHidden/>
              </w:rPr>
              <w:fldChar w:fldCharType="separate"/>
            </w:r>
            <w:r w:rsidR="00912B68">
              <w:rPr>
                <w:webHidden/>
              </w:rPr>
              <w:t>67</w:t>
            </w:r>
            <w:r w:rsidR="00912B68">
              <w:rPr>
                <w:webHidden/>
              </w:rPr>
              <w:fldChar w:fldCharType="end"/>
            </w:r>
          </w:hyperlink>
        </w:p>
        <w:p w14:paraId="549D7976" w14:textId="765A3351"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8" w:history="1">
            <w:r w:rsidR="00912B68" w:rsidRPr="0019384B">
              <w:rPr>
                <w:rStyle w:val="Hyperlink"/>
              </w:rPr>
              <w:t>4.6.2 Models</w:t>
            </w:r>
            <w:r w:rsidR="00912B68">
              <w:rPr>
                <w:webHidden/>
              </w:rPr>
              <w:tab/>
            </w:r>
            <w:r w:rsidR="00912B68">
              <w:rPr>
                <w:webHidden/>
              </w:rPr>
              <w:fldChar w:fldCharType="begin"/>
            </w:r>
            <w:r w:rsidR="00912B68">
              <w:rPr>
                <w:webHidden/>
              </w:rPr>
              <w:instrText xml:space="preserve"> PAGEREF _Toc72885608 \h </w:instrText>
            </w:r>
            <w:r w:rsidR="00912B68">
              <w:rPr>
                <w:webHidden/>
              </w:rPr>
            </w:r>
            <w:r w:rsidR="00912B68">
              <w:rPr>
                <w:webHidden/>
              </w:rPr>
              <w:fldChar w:fldCharType="separate"/>
            </w:r>
            <w:r w:rsidR="00912B68">
              <w:rPr>
                <w:webHidden/>
              </w:rPr>
              <w:t>67</w:t>
            </w:r>
            <w:r w:rsidR="00912B68">
              <w:rPr>
                <w:webHidden/>
              </w:rPr>
              <w:fldChar w:fldCharType="end"/>
            </w:r>
          </w:hyperlink>
        </w:p>
        <w:p w14:paraId="38498C65" w14:textId="2224243A"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9" w:history="1">
            <w:r w:rsidR="00912B68" w:rsidRPr="0019384B">
              <w:rPr>
                <w:rStyle w:val="Hyperlink"/>
              </w:rPr>
              <w:t>4.6.3 Feature selection</w:t>
            </w:r>
            <w:r w:rsidR="00912B68">
              <w:rPr>
                <w:webHidden/>
              </w:rPr>
              <w:tab/>
            </w:r>
            <w:r w:rsidR="00912B68">
              <w:rPr>
                <w:webHidden/>
              </w:rPr>
              <w:fldChar w:fldCharType="begin"/>
            </w:r>
            <w:r w:rsidR="00912B68">
              <w:rPr>
                <w:webHidden/>
              </w:rPr>
              <w:instrText xml:space="preserve"> PAGEREF _Toc72885609 \h </w:instrText>
            </w:r>
            <w:r w:rsidR="00912B68">
              <w:rPr>
                <w:webHidden/>
              </w:rPr>
            </w:r>
            <w:r w:rsidR="00912B68">
              <w:rPr>
                <w:webHidden/>
              </w:rPr>
              <w:fldChar w:fldCharType="separate"/>
            </w:r>
            <w:r w:rsidR="00912B68">
              <w:rPr>
                <w:webHidden/>
              </w:rPr>
              <w:t>68</w:t>
            </w:r>
            <w:r w:rsidR="00912B68">
              <w:rPr>
                <w:webHidden/>
              </w:rPr>
              <w:fldChar w:fldCharType="end"/>
            </w:r>
          </w:hyperlink>
        </w:p>
        <w:p w14:paraId="789BC113" w14:textId="260E2E38"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10" w:history="1">
            <w:r w:rsidR="00912B68" w:rsidRPr="0019384B">
              <w:rPr>
                <w:rStyle w:val="Hyperlink"/>
              </w:rPr>
              <w:t>4.6.4 Cross-Validation</w:t>
            </w:r>
            <w:r w:rsidR="00912B68">
              <w:rPr>
                <w:webHidden/>
              </w:rPr>
              <w:tab/>
            </w:r>
            <w:r w:rsidR="00912B68">
              <w:rPr>
                <w:webHidden/>
              </w:rPr>
              <w:fldChar w:fldCharType="begin"/>
            </w:r>
            <w:r w:rsidR="00912B68">
              <w:rPr>
                <w:webHidden/>
              </w:rPr>
              <w:instrText xml:space="preserve"> PAGEREF _Toc72885610 \h </w:instrText>
            </w:r>
            <w:r w:rsidR="00912B68">
              <w:rPr>
                <w:webHidden/>
              </w:rPr>
            </w:r>
            <w:r w:rsidR="00912B68">
              <w:rPr>
                <w:webHidden/>
              </w:rPr>
              <w:fldChar w:fldCharType="separate"/>
            </w:r>
            <w:r w:rsidR="00912B68">
              <w:rPr>
                <w:webHidden/>
              </w:rPr>
              <w:t>69</w:t>
            </w:r>
            <w:r w:rsidR="00912B68">
              <w:rPr>
                <w:webHidden/>
              </w:rPr>
              <w:fldChar w:fldCharType="end"/>
            </w:r>
          </w:hyperlink>
        </w:p>
        <w:p w14:paraId="0A4AF390" w14:textId="4E9FC56F"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11" w:history="1">
            <w:r w:rsidR="00912B68" w:rsidRPr="0019384B">
              <w:rPr>
                <w:rStyle w:val="Hyperlink"/>
              </w:rPr>
              <w:t>4.7 Model Interpretability</w:t>
            </w:r>
            <w:r w:rsidR="00912B68">
              <w:rPr>
                <w:webHidden/>
              </w:rPr>
              <w:tab/>
            </w:r>
            <w:r w:rsidR="00912B68">
              <w:rPr>
                <w:webHidden/>
              </w:rPr>
              <w:fldChar w:fldCharType="begin"/>
            </w:r>
            <w:r w:rsidR="00912B68">
              <w:rPr>
                <w:webHidden/>
              </w:rPr>
              <w:instrText xml:space="preserve"> PAGEREF _Toc72885611 \h </w:instrText>
            </w:r>
            <w:r w:rsidR="00912B68">
              <w:rPr>
                <w:webHidden/>
              </w:rPr>
            </w:r>
            <w:r w:rsidR="00912B68">
              <w:rPr>
                <w:webHidden/>
              </w:rPr>
              <w:fldChar w:fldCharType="separate"/>
            </w:r>
            <w:r w:rsidR="00912B68">
              <w:rPr>
                <w:webHidden/>
              </w:rPr>
              <w:t>70</w:t>
            </w:r>
            <w:r w:rsidR="00912B68">
              <w:rPr>
                <w:webHidden/>
              </w:rPr>
              <w:fldChar w:fldCharType="end"/>
            </w:r>
          </w:hyperlink>
        </w:p>
        <w:p w14:paraId="786E7FF3" w14:textId="6CEB6A2A"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12" w:history="1">
            <w:r w:rsidR="00912B68" w:rsidRPr="0019384B">
              <w:rPr>
                <w:rStyle w:val="Hyperlink"/>
              </w:rPr>
              <w:t>4.7.1 Model Interpretability using SHAP</w:t>
            </w:r>
            <w:r w:rsidR="00912B68">
              <w:rPr>
                <w:webHidden/>
              </w:rPr>
              <w:tab/>
            </w:r>
            <w:r w:rsidR="00912B68">
              <w:rPr>
                <w:webHidden/>
              </w:rPr>
              <w:fldChar w:fldCharType="begin"/>
            </w:r>
            <w:r w:rsidR="00912B68">
              <w:rPr>
                <w:webHidden/>
              </w:rPr>
              <w:instrText xml:space="preserve"> PAGEREF _Toc72885612 \h </w:instrText>
            </w:r>
            <w:r w:rsidR="00912B68">
              <w:rPr>
                <w:webHidden/>
              </w:rPr>
            </w:r>
            <w:r w:rsidR="00912B68">
              <w:rPr>
                <w:webHidden/>
              </w:rPr>
              <w:fldChar w:fldCharType="separate"/>
            </w:r>
            <w:r w:rsidR="00912B68">
              <w:rPr>
                <w:webHidden/>
              </w:rPr>
              <w:t>70</w:t>
            </w:r>
            <w:r w:rsidR="00912B68">
              <w:rPr>
                <w:webHidden/>
              </w:rPr>
              <w:fldChar w:fldCharType="end"/>
            </w:r>
          </w:hyperlink>
        </w:p>
        <w:p w14:paraId="422F86A9" w14:textId="33DCC5CA"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13" w:history="1">
            <w:r w:rsidR="00912B68" w:rsidRPr="0019384B">
              <w:rPr>
                <w:rStyle w:val="Hyperlink"/>
              </w:rPr>
              <w:t>4.7.2 Model Interpretability using LIME</w:t>
            </w:r>
            <w:r w:rsidR="00912B68">
              <w:rPr>
                <w:webHidden/>
              </w:rPr>
              <w:tab/>
            </w:r>
            <w:r w:rsidR="00912B68">
              <w:rPr>
                <w:webHidden/>
              </w:rPr>
              <w:fldChar w:fldCharType="begin"/>
            </w:r>
            <w:r w:rsidR="00912B68">
              <w:rPr>
                <w:webHidden/>
              </w:rPr>
              <w:instrText xml:space="preserve"> PAGEREF _Toc72885613 \h </w:instrText>
            </w:r>
            <w:r w:rsidR="00912B68">
              <w:rPr>
                <w:webHidden/>
              </w:rPr>
            </w:r>
            <w:r w:rsidR="00912B68">
              <w:rPr>
                <w:webHidden/>
              </w:rPr>
              <w:fldChar w:fldCharType="separate"/>
            </w:r>
            <w:r w:rsidR="00912B68">
              <w:rPr>
                <w:webHidden/>
              </w:rPr>
              <w:t>70</w:t>
            </w:r>
            <w:r w:rsidR="00912B68">
              <w:rPr>
                <w:webHidden/>
              </w:rPr>
              <w:fldChar w:fldCharType="end"/>
            </w:r>
          </w:hyperlink>
        </w:p>
        <w:p w14:paraId="344DE520" w14:textId="2185AD79"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14" w:history="1">
            <w:r w:rsidR="00912B68" w:rsidRPr="0019384B">
              <w:rPr>
                <w:rStyle w:val="Hyperlink"/>
              </w:rPr>
              <w:t>4.8 Summary</w:t>
            </w:r>
            <w:r w:rsidR="00912B68">
              <w:rPr>
                <w:webHidden/>
              </w:rPr>
              <w:tab/>
            </w:r>
            <w:r w:rsidR="00912B68">
              <w:rPr>
                <w:webHidden/>
              </w:rPr>
              <w:fldChar w:fldCharType="begin"/>
            </w:r>
            <w:r w:rsidR="00912B68">
              <w:rPr>
                <w:webHidden/>
              </w:rPr>
              <w:instrText xml:space="preserve"> PAGEREF _Toc72885614 \h </w:instrText>
            </w:r>
            <w:r w:rsidR="00912B68">
              <w:rPr>
                <w:webHidden/>
              </w:rPr>
            </w:r>
            <w:r w:rsidR="00912B68">
              <w:rPr>
                <w:webHidden/>
              </w:rPr>
              <w:fldChar w:fldCharType="separate"/>
            </w:r>
            <w:r w:rsidR="00912B68">
              <w:rPr>
                <w:webHidden/>
              </w:rPr>
              <w:t>70</w:t>
            </w:r>
            <w:r w:rsidR="00912B68">
              <w:rPr>
                <w:webHidden/>
              </w:rPr>
              <w:fldChar w:fldCharType="end"/>
            </w:r>
          </w:hyperlink>
        </w:p>
        <w:p w14:paraId="2B5BCD66" w14:textId="008754D9" w:rsidR="00912B68" w:rsidRDefault="00D13AD9"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615" w:history="1">
            <w:r w:rsidR="00912B68" w:rsidRPr="0019384B">
              <w:rPr>
                <w:rStyle w:val="Hyperlink"/>
              </w:rPr>
              <w:t>5.</w:t>
            </w:r>
            <w:r w:rsidR="00912B68">
              <w:rPr>
                <w:rFonts w:asciiTheme="minorHAnsi" w:eastAsiaTheme="minorEastAsia" w:hAnsiTheme="minorHAnsi" w:cstheme="minorBidi"/>
                <w:color w:val="auto"/>
                <w:sz w:val="22"/>
                <w:szCs w:val="22"/>
                <w:lang w:val="en-US"/>
              </w:rPr>
              <w:tab/>
            </w:r>
            <w:r w:rsidR="00912B68" w:rsidRPr="0019384B">
              <w:rPr>
                <w:rStyle w:val="Hyperlink"/>
              </w:rPr>
              <w:t>CHAPTER 5: RESULTS AND DISCUSSIONS</w:t>
            </w:r>
            <w:r w:rsidR="00912B68">
              <w:rPr>
                <w:webHidden/>
              </w:rPr>
              <w:tab/>
            </w:r>
            <w:r w:rsidR="00912B68">
              <w:rPr>
                <w:webHidden/>
              </w:rPr>
              <w:fldChar w:fldCharType="begin"/>
            </w:r>
            <w:r w:rsidR="00912B68">
              <w:rPr>
                <w:webHidden/>
              </w:rPr>
              <w:instrText xml:space="preserve"> PAGEREF _Toc72885615 \h </w:instrText>
            </w:r>
            <w:r w:rsidR="00912B68">
              <w:rPr>
                <w:webHidden/>
              </w:rPr>
            </w:r>
            <w:r w:rsidR="00912B68">
              <w:rPr>
                <w:webHidden/>
              </w:rPr>
              <w:fldChar w:fldCharType="separate"/>
            </w:r>
            <w:r w:rsidR="00912B68">
              <w:rPr>
                <w:webHidden/>
              </w:rPr>
              <w:t>72</w:t>
            </w:r>
            <w:r w:rsidR="00912B68">
              <w:rPr>
                <w:webHidden/>
              </w:rPr>
              <w:fldChar w:fldCharType="end"/>
            </w:r>
          </w:hyperlink>
        </w:p>
        <w:p w14:paraId="7BE3948C" w14:textId="162ADD26"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16" w:history="1">
            <w:r w:rsidR="00912B68" w:rsidRPr="0019384B">
              <w:rPr>
                <w:rStyle w:val="Hyperlink"/>
              </w:rPr>
              <w:t>5.1 Introduction</w:t>
            </w:r>
            <w:r w:rsidR="00912B68">
              <w:rPr>
                <w:webHidden/>
              </w:rPr>
              <w:tab/>
            </w:r>
            <w:r w:rsidR="00912B68">
              <w:rPr>
                <w:webHidden/>
              </w:rPr>
              <w:fldChar w:fldCharType="begin"/>
            </w:r>
            <w:r w:rsidR="00912B68">
              <w:rPr>
                <w:webHidden/>
              </w:rPr>
              <w:instrText xml:space="preserve"> PAGEREF _Toc72885616 \h </w:instrText>
            </w:r>
            <w:r w:rsidR="00912B68">
              <w:rPr>
                <w:webHidden/>
              </w:rPr>
            </w:r>
            <w:r w:rsidR="00912B68">
              <w:rPr>
                <w:webHidden/>
              </w:rPr>
              <w:fldChar w:fldCharType="separate"/>
            </w:r>
            <w:r w:rsidR="00912B68">
              <w:rPr>
                <w:webHidden/>
              </w:rPr>
              <w:t>72</w:t>
            </w:r>
            <w:r w:rsidR="00912B68">
              <w:rPr>
                <w:webHidden/>
              </w:rPr>
              <w:fldChar w:fldCharType="end"/>
            </w:r>
          </w:hyperlink>
        </w:p>
        <w:p w14:paraId="64C6BE89" w14:textId="6EF863D8"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17" w:history="1">
            <w:r w:rsidR="00912B68" w:rsidRPr="0019384B">
              <w:rPr>
                <w:rStyle w:val="Hyperlink"/>
              </w:rPr>
              <w:t>5.2 Baseline Results</w:t>
            </w:r>
            <w:r w:rsidR="00912B68">
              <w:rPr>
                <w:webHidden/>
              </w:rPr>
              <w:tab/>
            </w:r>
            <w:r w:rsidR="00912B68">
              <w:rPr>
                <w:webHidden/>
              </w:rPr>
              <w:fldChar w:fldCharType="begin"/>
            </w:r>
            <w:r w:rsidR="00912B68">
              <w:rPr>
                <w:webHidden/>
              </w:rPr>
              <w:instrText xml:space="preserve"> PAGEREF _Toc72885617 \h </w:instrText>
            </w:r>
            <w:r w:rsidR="00912B68">
              <w:rPr>
                <w:webHidden/>
              </w:rPr>
            </w:r>
            <w:r w:rsidR="00912B68">
              <w:rPr>
                <w:webHidden/>
              </w:rPr>
              <w:fldChar w:fldCharType="separate"/>
            </w:r>
            <w:r w:rsidR="00912B68">
              <w:rPr>
                <w:webHidden/>
              </w:rPr>
              <w:t>72</w:t>
            </w:r>
            <w:r w:rsidR="00912B68">
              <w:rPr>
                <w:webHidden/>
              </w:rPr>
              <w:fldChar w:fldCharType="end"/>
            </w:r>
          </w:hyperlink>
        </w:p>
        <w:p w14:paraId="37887B64" w14:textId="49D20F8D"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18" w:history="1">
            <w:r w:rsidR="00912B68" w:rsidRPr="0019384B">
              <w:rPr>
                <w:rStyle w:val="Hyperlink"/>
              </w:rPr>
              <w:t>5.3 Interpretation of Visualisations</w:t>
            </w:r>
            <w:r w:rsidR="00912B68">
              <w:rPr>
                <w:webHidden/>
              </w:rPr>
              <w:tab/>
            </w:r>
            <w:r w:rsidR="00912B68">
              <w:rPr>
                <w:webHidden/>
              </w:rPr>
              <w:fldChar w:fldCharType="begin"/>
            </w:r>
            <w:r w:rsidR="00912B68">
              <w:rPr>
                <w:webHidden/>
              </w:rPr>
              <w:instrText xml:space="preserve"> PAGEREF _Toc72885618 \h </w:instrText>
            </w:r>
            <w:r w:rsidR="00912B68">
              <w:rPr>
                <w:webHidden/>
              </w:rPr>
            </w:r>
            <w:r w:rsidR="00912B68">
              <w:rPr>
                <w:webHidden/>
              </w:rPr>
              <w:fldChar w:fldCharType="separate"/>
            </w:r>
            <w:r w:rsidR="00912B68">
              <w:rPr>
                <w:webHidden/>
              </w:rPr>
              <w:t>73</w:t>
            </w:r>
            <w:r w:rsidR="00912B68">
              <w:rPr>
                <w:webHidden/>
              </w:rPr>
              <w:fldChar w:fldCharType="end"/>
            </w:r>
          </w:hyperlink>
        </w:p>
        <w:p w14:paraId="09F27B35" w14:textId="6165FA7C"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19" w:history="1">
            <w:r w:rsidR="00912B68" w:rsidRPr="0019384B">
              <w:rPr>
                <w:rStyle w:val="Hyperlink"/>
              </w:rPr>
              <w:t>5.4 Model Results</w:t>
            </w:r>
            <w:r w:rsidR="00912B68">
              <w:rPr>
                <w:webHidden/>
              </w:rPr>
              <w:tab/>
            </w:r>
            <w:r w:rsidR="00912B68">
              <w:rPr>
                <w:webHidden/>
              </w:rPr>
              <w:fldChar w:fldCharType="begin"/>
            </w:r>
            <w:r w:rsidR="00912B68">
              <w:rPr>
                <w:webHidden/>
              </w:rPr>
              <w:instrText xml:space="preserve"> PAGEREF _Toc72885619 \h </w:instrText>
            </w:r>
            <w:r w:rsidR="00912B68">
              <w:rPr>
                <w:webHidden/>
              </w:rPr>
            </w:r>
            <w:r w:rsidR="00912B68">
              <w:rPr>
                <w:webHidden/>
              </w:rPr>
              <w:fldChar w:fldCharType="separate"/>
            </w:r>
            <w:r w:rsidR="00912B68">
              <w:rPr>
                <w:webHidden/>
              </w:rPr>
              <w:t>74</w:t>
            </w:r>
            <w:r w:rsidR="00912B68">
              <w:rPr>
                <w:webHidden/>
              </w:rPr>
              <w:fldChar w:fldCharType="end"/>
            </w:r>
          </w:hyperlink>
        </w:p>
        <w:p w14:paraId="366D457F" w14:textId="40B5A181"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20" w:history="1">
            <w:r w:rsidR="00912B68" w:rsidRPr="0019384B">
              <w:rPr>
                <w:rStyle w:val="Hyperlink"/>
              </w:rPr>
              <w:t>5.4.1 Individual Models and Ensemble Models</w:t>
            </w:r>
            <w:r w:rsidR="00912B68">
              <w:rPr>
                <w:webHidden/>
              </w:rPr>
              <w:tab/>
            </w:r>
            <w:r w:rsidR="00912B68">
              <w:rPr>
                <w:webHidden/>
              </w:rPr>
              <w:fldChar w:fldCharType="begin"/>
            </w:r>
            <w:r w:rsidR="00912B68">
              <w:rPr>
                <w:webHidden/>
              </w:rPr>
              <w:instrText xml:space="preserve"> PAGEREF _Toc72885620 \h </w:instrText>
            </w:r>
            <w:r w:rsidR="00912B68">
              <w:rPr>
                <w:webHidden/>
              </w:rPr>
            </w:r>
            <w:r w:rsidR="00912B68">
              <w:rPr>
                <w:webHidden/>
              </w:rPr>
              <w:fldChar w:fldCharType="separate"/>
            </w:r>
            <w:r w:rsidR="00912B68">
              <w:rPr>
                <w:webHidden/>
              </w:rPr>
              <w:t>74</w:t>
            </w:r>
            <w:r w:rsidR="00912B68">
              <w:rPr>
                <w:webHidden/>
              </w:rPr>
              <w:fldChar w:fldCharType="end"/>
            </w:r>
          </w:hyperlink>
        </w:p>
        <w:p w14:paraId="190FD72E" w14:textId="3B4F4263"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21" w:history="1">
            <w:r w:rsidR="00912B68" w:rsidRPr="0019384B">
              <w:rPr>
                <w:rStyle w:val="Hyperlink"/>
              </w:rPr>
              <w:t>5.4.2 Cross-Validation</w:t>
            </w:r>
            <w:r w:rsidR="00912B68">
              <w:rPr>
                <w:webHidden/>
              </w:rPr>
              <w:tab/>
            </w:r>
            <w:r w:rsidR="00912B68">
              <w:rPr>
                <w:webHidden/>
              </w:rPr>
              <w:fldChar w:fldCharType="begin"/>
            </w:r>
            <w:r w:rsidR="00912B68">
              <w:rPr>
                <w:webHidden/>
              </w:rPr>
              <w:instrText xml:space="preserve"> PAGEREF _Toc72885621 \h </w:instrText>
            </w:r>
            <w:r w:rsidR="00912B68">
              <w:rPr>
                <w:webHidden/>
              </w:rPr>
            </w:r>
            <w:r w:rsidR="00912B68">
              <w:rPr>
                <w:webHidden/>
              </w:rPr>
              <w:fldChar w:fldCharType="separate"/>
            </w:r>
            <w:r w:rsidR="00912B68">
              <w:rPr>
                <w:webHidden/>
              </w:rPr>
              <w:t>76</w:t>
            </w:r>
            <w:r w:rsidR="00912B68">
              <w:rPr>
                <w:webHidden/>
              </w:rPr>
              <w:fldChar w:fldCharType="end"/>
            </w:r>
          </w:hyperlink>
        </w:p>
        <w:p w14:paraId="0FBEC27A" w14:textId="3B74BC74"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22" w:history="1">
            <w:r w:rsidR="00912B68" w:rsidRPr="0019384B">
              <w:rPr>
                <w:rStyle w:val="Hyperlink"/>
              </w:rPr>
              <w:t>5.4.3 Results after Class Balancing</w:t>
            </w:r>
            <w:r w:rsidR="00912B68">
              <w:rPr>
                <w:webHidden/>
              </w:rPr>
              <w:tab/>
            </w:r>
            <w:r w:rsidR="00912B68">
              <w:rPr>
                <w:webHidden/>
              </w:rPr>
              <w:fldChar w:fldCharType="begin"/>
            </w:r>
            <w:r w:rsidR="00912B68">
              <w:rPr>
                <w:webHidden/>
              </w:rPr>
              <w:instrText xml:space="preserve"> PAGEREF _Toc72885622 \h </w:instrText>
            </w:r>
            <w:r w:rsidR="00912B68">
              <w:rPr>
                <w:webHidden/>
              </w:rPr>
            </w:r>
            <w:r w:rsidR="00912B68">
              <w:rPr>
                <w:webHidden/>
              </w:rPr>
              <w:fldChar w:fldCharType="separate"/>
            </w:r>
            <w:r w:rsidR="00912B68">
              <w:rPr>
                <w:webHidden/>
              </w:rPr>
              <w:t>77</w:t>
            </w:r>
            <w:r w:rsidR="00912B68">
              <w:rPr>
                <w:webHidden/>
              </w:rPr>
              <w:fldChar w:fldCharType="end"/>
            </w:r>
          </w:hyperlink>
        </w:p>
        <w:p w14:paraId="24376FBB" w14:textId="3C8C83B9"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23" w:history="1">
            <w:r w:rsidR="00912B68" w:rsidRPr="0019384B">
              <w:rPr>
                <w:rStyle w:val="Hyperlink"/>
              </w:rPr>
              <w:t>5.5 Model Interpretation using SHAP and LIME</w:t>
            </w:r>
            <w:r w:rsidR="00912B68">
              <w:rPr>
                <w:webHidden/>
              </w:rPr>
              <w:tab/>
            </w:r>
            <w:r w:rsidR="00912B68">
              <w:rPr>
                <w:webHidden/>
              </w:rPr>
              <w:fldChar w:fldCharType="begin"/>
            </w:r>
            <w:r w:rsidR="00912B68">
              <w:rPr>
                <w:webHidden/>
              </w:rPr>
              <w:instrText xml:space="preserve"> PAGEREF _Toc72885623 \h </w:instrText>
            </w:r>
            <w:r w:rsidR="00912B68">
              <w:rPr>
                <w:webHidden/>
              </w:rPr>
            </w:r>
            <w:r w:rsidR="00912B68">
              <w:rPr>
                <w:webHidden/>
              </w:rPr>
              <w:fldChar w:fldCharType="separate"/>
            </w:r>
            <w:r w:rsidR="00912B68">
              <w:rPr>
                <w:webHidden/>
              </w:rPr>
              <w:t>80</w:t>
            </w:r>
            <w:r w:rsidR="00912B68">
              <w:rPr>
                <w:webHidden/>
              </w:rPr>
              <w:fldChar w:fldCharType="end"/>
            </w:r>
          </w:hyperlink>
        </w:p>
        <w:p w14:paraId="7DC60F41" w14:textId="4C2B1485"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24" w:history="1">
            <w:r w:rsidR="00912B68" w:rsidRPr="0019384B">
              <w:rPr>
                <w:rStyle w:val="Hyperlink"/>
              </w:rPr>
              <w:t>5.6 Summary</w:t>
            </w:r>
            <w:r w:rsidR="00912B68">
              <w:rPr>
                <w:webHidden/>
              </w:rPr>
              <w:tab/>
            </w:r>
            <w:r w:rsidR="00912B68">
              <w:rPr>
                <w:webHidden/>
              </w:rPr>
              <w:fldChar w:fldCharType="begin"/>
            </w:r>
            <w:r w:rsidR="00912B68">
              <w:rPr>
                <w:webHidden/>
              </w:rPr>
              <w:instrText xml:space="preserve"> PAGEREF _Toc72885624 \h </w:instrText>
            </w:r>
            <w:r w:rsidR="00912B68">
              <w:rPr>
                <w:webHidden/>
              </w:rPr>
            </w:r>
            <w:r w:rsidR="00912B68">
              <w:rPr>
                <w:webHidden/>
              </w:rPr>
              <w:fldChar w:fldCharType="separate"/>
            </w:r>
            <w:r w:rsidR="00912B68">
              <w:rPr>
                <w:webHidden/>
              </w:rPr>
              <w:t>83</w:t>
            </w:r>
            <w:r w:rsidR="00912B68">
              <w:rPr>
                <w:webHidden/>
              </w:rPr>
              <w:fldChar w:fldCharType="end"/>
            </w:r>
          </w:hyperlink>
        </w:p>
        <w:p w14:paraId="324424E7" w14:textId="557B5BD3" w:rsidR="00912B68" w:rsidRDefault="00D13AD9"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625" w:history="1">
            <w:r w:rsidR="00912B68" w:rsidRPr="0019384B">
              <w:rPr>
                <w:rStyle w:val="Hyperlink"/>
              </w:rPr>
              <w:t>6.</w:t>
            </w:r>
            <w:r w:rsidR="00912B68">
              <w:rPr>
                <w:rFonts w:asciiTheme="minorHAnsi" w:eastAsiaTheme="minorEastAsia" w:hAnsiTheme="minorHAnsi" w:cstheme="minorBidi"/>
                <w:color w:val="auto"/>
                <w:sz w:val="22"/>
                <w:szCs w:val="22"/>
                <w:lang w:val="en-US"/>
              </w:rPr>
              <w:tab/>
            </w:r>
            <w:r w:rsidR="00912B68" w:rsidRPr="0019384B">
              <w:rPr>
                <w:rStyle w:val="Hyperlink"/>
              </w:rPr>
              <w:t>CHAPTER 6: CONCLUSIONS AND RECOMMENDATIONS</w:t>
            </w:r>
            <w:r w:rsidR="00912B68">
              <w:rPr>
                <w:webHidden/>
              </w:rPr>
              <w:tab/>
            </w:r>
            <w:r w:rsidR="00912B68">
              <w:rPr>
                <w:webHidden/>
              </w:rPr>
              <w:fldChar w:fldCharType="begin"/>
            </w:r>
            <w:r w:rsidR="00912B68">
              <w:rPr>
                <w:webHidden/>
              </w:rPr>
              <w:instrText xml:space="preserve"> PAGEREF _Toc72885625 \h </w:instrText>
            </w:r>
            <w:r w:rsidR="00912B68">
              <w:rPr>
                <w:webHidden/>
              </w:rPr>
            </w:r>
            <w:r w:rsidR="00912B68">
              <w:rPr>
                <w:webHidden/>
              </w:rPr>
              <w:fldChar w:fldCharType="separate"/>
            </w:r>
            <w:r w:rsidR="00912B68">
              <w:rPr>
                <w:webHidden/>
              </w:rPr>
              <w:t>84</w:t>
            </w:r>
            <w:r w:rsidR="00912B68">
              <w:rPr>
                <w:webHidden/>
              </w:rPr>
              <w:fldChar w:fldCharType="end"/>
            </w:r>
          </w:hyperlink>
        </w:p>
        <w:p w14:paraId="7B488828" w14:textId="3C12F932"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26" w:history="1">
            <w:r w:rsidR="00912B68" w:rsidRPr="0019384B">
              <w:rPr>
                <w:rStyle w:val="Hyperlink"/>
              </w:rPr>
              <w:t>6.1 Introduction</w:t>
            </w:r>
            <w:r w:rsidR="00912B68">
              <w:rPr>
                <w:webHidden/>
              </w:rPr>
              <w:tab/>
            </w:r>
            <w:r w:rsidR="00912B68">
              <w:rPr>
                <w:webHidden/>
              </w:rPr>
              <w:fldChar w:fldCharType="begin"/>
            </w:r>
            <w:r w:rsidR="00912B68">
              <w:rPr>
                <w:webHidden/>
              </w:rPr>
              <w:instrText xml:space="preserve"> PAGEREF _Toc72885626 \h </w:instrText>
            </w:r>
            <w:r w:rsidR="00912B68">
              <w:rPr>
                <w:webHidden/>
              </w:rPr>
            </w:r>
            <w:r w:rsidR="00912B68">
              <w:rPr>
                <w:webHidden/>
              </w:rPr>
              <w:fldChar w:fldCharType="separate"/>
            </w:r>
            <w:r w:rsidR="00912B68">
              <w:rPr>
                <w:webHidden/>
              </w:rPr>
              <w:t>84</w:t>
            </w:r>
            <w:r w:rsidR="00912B68">
              <w:rPr>
                <w:webHidden/>
              </w:rPr>
              <w:fldChar w:fldCharType="end"/>
            </w:r>
          </w:hyperlink>
        </w:p>
        <w:p w14:paraId="289C695C" w14:textId="1E3C0254"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27" w:history="1">
            <w:r w:rsidR="00912B68" w:rsidRPr="0019384B">
              <w:rPr>
                <w:rStyle w:val="Hyperlink"/>
              </w:rPr>
              <w:t>6.2 Discussion and Conclusion</w:t>
            </w:r>
            <w:r w:rsidR="00912B68">
              <w:rPr>
                <w:webHidden/>
              </w:rPr>
              <w:tab/>
            </w:r>
            <w:r w:rsidR="00912B68">
              <w:rPr>
                <w:webHidden/>
              </w:rPr>
              <w:fldChar w:fldCharType="begin"/>
            </w:r>
            <w:r w:rsidR="00912B68">
              <w:rPr>
                <w:webHidden/>
              </w:rPr>
              <w:instrText xml:space="preserve"> PAGEREF _Toc72885627 \h </w:instrText>
            </w:r>
            <w:r w:rsidR="00912B68">
              <w:rPr>
                <w:webHidden/>
              </w:rPr>
            </w:r>
            <w:r w:rsidR="00912B68">
              <w:rPr>
                <w:webHidden/>
              </w:rPr>
              <w:fldChar w:fldCharType="separate"/>
            </w:r>
            <w:r w:rsidR="00912B68">
              <w:rPr>
                <w:webHidden/>
              </w:rPr>
              <w:t>84</w:t>
            </w:r>
            <w:r w:rsidR="00912B68">
              <w:rPr>
                <w:webHidden/>
              </w:rPr>
              <w:fldChar w:fldCharType="end"/>
            </w:r>
          </w:hyperlink>
        </w:p>
        <w:p w14:paraId="1382A798" w14:textId="5D94F452"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28" w:history="1">
            <w:r w:rsidR="00912B68" w:rsidRPr="0019384B">
              <w:rPr>
                <w:rStyle w:val="Hyperlink"/>
              </w:rPr>
              <w:t>6.3 Contribution to Knowledge</w:t>
            </w:r>
            <w:r w:rsidR="00912B68">
              <w:rPr>
                <w:webHidden/>
              </w:rPr>
              <w:tab/>
            </w:r>
            <w:r w:rsidR="00912B68">
              <w:rPr>
                <w:webHidden/>
              </w:rPr>
              <w:fldChar w:fldCharType="begin"/>
            </w:r>
            <w:r w:rsidR="00912B68">
              <w:rPr>
                <w:webHidden/>
              </w:rPr>
              <w:instrText xml:space="preserve"> PAGEREF _Toc72885628 \h </w:instrText>
            </w:r>
            <w:r w:rsidR="00912B68">
              <w:rPr>
                <w:webHidden/>
              </w:rPr>
            </w:r>
            <w:r w:rsidR="00912B68">
              <w:rPr>
                <w:webHidden/>
              </w:rPr>
              <w:fldChar w:fldCharType="separate"/>
            </w:r>
            <w:r w:rsidR="00912B68">
              <w:rPr>
                <w:webHidden/>
              </w:rPr>
              <w:t>84</w:t>
            </w:r>
            <w:r w:rsidR="00912B68">
              <w:rPr>
                <w:webHidden/>
              </w:rPr>
              <w:fldChar w:fldCharType="end"/>
            </w:r>
          </w:hyperlink>
        </w:p>
        <w:p w14:paraId="16643C67" w14:textId="59E1A372"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29" w:history="1">
            <w:r w:rsidR="00912B68" w:rsidRPr="0019384B">
              <w:rPr>
                <w:rStyle w:val="Hyperlink"/>
              </w:rPr>
              <w:t>6.4 Future Recommendations</w:t>
            </w:r>
            <w:r w:rsidR="00912B68">
              <w:rPr>
                <w:webHidden/>
              </w:rPr>
              <w:tab/>
            </w:r>
            <w:r w:rsidR="00912B68">
              <w:rPr>
                <w:webHidden/>
              </w:rPr>
              <w:fldChar w:fldCharType="begin"/>
            </w:r>
            <w:r w:rsidR="00912B68">
              <w:rPr>
                <w:webHidden/>
              </w:rPr>
              <w:instrText xml:space="preserve"> PAGEREF _Toc72885629 \h </w:instrText>
            </w:r>
            <w:r w:rsidR="00912B68">
              <w:rPr>
                <w:webHidden/>
              </w:rPr>
            </w:r>
            <w:r w:rsidR="00912B68">
              <w:rPr>
                <w:webHidden/>
              </w:rPr>
              <w:fldChar w:fldCharType="separate"/>
            </w:r>
            <w:r w:rsidR="00912B68">
              <w:rPr>
                <w:webHidden/>
              </w:rPr>
              <w:t>84</w:t>
            </w:r>
            <w:r w:rsidR="00912B68">
              <w:rPr>
                <w:webHidden/>
              </w:rPr>
              <w:fldChar w:fldCharType="end"/>
            </w:r>
          </w:hyperlink>
        </w:p>
        <w:p w14:paraId="1E6DE827" w14:textId="2502DE60" w:rsidR="00912B68" w:rsidRDefault="00D13AD9"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630" w:history="1">
            <w:r w:rsidR="00912B68" w:rsidRPr="0019384B">
              <w:rPr>
                <w:rStyle w:val="Hyperlink"/>
              </w:rPr>
              <w:t>7.</w:t>
            </w:r>
            <w:r w:rsidR="00912B68">
              <w:rPr>
                <w:rFonts w:asciiTheme="minorHAnsi" w:eastAsiaTheme="minorEastAsia" w:hAnsiTheme="minorHAnsi" w:cstheme="minorBidi"/>
                <w:color w:val="auto"/>
                <w:sz w:val="22"/>
                <w:szCs w:val="22"/>
                <w:lang w:val="en-US"/>
              </w:rPr>
              <w:tab/>
            </w:r>
            <w:r w:rsidR="00912B68" w:rsidRPr="0019384B">
              <w:rPr>
                <w:rStyle w:val="Hyperlink"/>
              </w:rPr>
              <w:t>REFERENCES</w:t>
            </w:r>
            <w:r w:rsidR="00912B68">
              <w:rPr>
                <w:webHidden/>
              </w:rPr>
              <w:tab/>
            </w:r>
            <w:r w:rsidR="00912B68">
              <w:rPr>
                <w:webHidden/>
              </w:rPr>
              <w:fldChar w:fldCharType="begin"/>
            </w:r>
            <w:r w:rsidR="00912B68">
              <w:rPr>
                <w:webHidden/>
              </w:rPr>
              <w:instrText xml:space="preserve"> PAGEREF _Toc72885630 \h </w:instrText>
            </w:r>
            <w:r w:rsidR="00912B68">
              <w:rPr>
                <w:webHidden/>
              </w:rPr>
            </w:r>
            <w:r w:rsidR="00912B68">
              <w:rPr>
                <w:webHidden/>
              </w:rPr>
              <w:fldChar w:fldCharType="separate"/>
            </w:r>
            <w:r w:rsidR="00912B68">
              <w:rPr>
                <w:webHidden/>
              </w:rPr>
              <w:t>85</w:t>
            </w:r>
            <w:r w:rsidR="00912B68">
              <w:rPr>
                <w:webHidden/>
              </w:rPr>
              <w:fldChar w:fldCharType="end"/>
            </w:r>
          </w:hyperlink>
        </w:p>
        <w:p w14:paraId="796FE480" w14:textId="2412529A" w:rsidR="00912B68" w:rsidRDefault="00D13AD9"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631" w:history="1">
            <w:r w:rsidR="00912B68" w:rsidRPr="0019384B">
              <w:rPr>
                <w:rStyle w:val="Hyperlink"/>
              </w:rPr>
              <w:t>8.</w:t>
            </w:r>
            <w:r w:rsidR="00912B68">
              <w:rPr>
                <w:rFonts w:asciiTheme="minorHAnsi" w:eastAsiaTheme="minorEastAsia" w:hAnsiTheme="minorHAnsi" w:cstheme="minorBidi"/>
                <w:color w:val="auto"/>
                <w:sz w:val="22"/>
                <w:szCs w:val="22"/>
                <w:lang w:val="en-US"/>
              </w:rPr>
              <w:tab/>
            </w:r>
            <w:r w:rsidR="00912B68" w:rsidRPr="0019384B">
              <w:rPr>
                <w:rStyle w:val="Hyperlink"/>
              </w:rPr>
              <w:t>APPENDIX A: RESEARCH PLAN</w:t>
            </w:r>
            <w:r w:rsidR="00912B68">
              <w:rPr>
                <w:webHidden/>
              </w:rPr>
              <w:tab/>
            </w:r>
            <w:r w:rsidR="00912B68">
              <w:rPr>
                <w:webHidden/>
              </w:rPr>
              <w:fldChar w:fldCharType="begin"/>
            </w:r>
            <w:r w:rsidR="00912B68">
              <w:rPr>
                <w:webHidden/>
              </w:rPr>
              <w:instrText xml:space="preserve"> PAGEREF _Toc72885631 \h </w:instrText>
            </w:r>
            <w:r w:rsidR="00912B68">
              <w:rPr>
                <w:webHidden/>
              </w:rPr>
            </w:r>
            <w:r w:rsidR="00912B68">
              <w:rPr>
                <w:webHidden/>
              </w:rPr>
              <w:fldChar w:fldCharType="separate"/>
            </w:r>
            <w:r w:rsidR="00912B68">
              <w:rPr>
                <w:webHidden/>
              </w:rPr>
              <w:t>91</w:t>
            </w:r>
            <w:r w:rsidR="00912B68">
              <w:rPr>
                <w:webHidden/>
              </w:rPr>
              <w:fldChar w:fldCharType="end"/>
            </w:r>
          </w:hyperlink>
        </w:p>
        <w:p w14:paraId="549DF584" w14:textId="42010FD4" w:rsidR="00912B68" w:rsidRDefault="00D13AD9"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632" w:history="1">
            <w:r w:rsidR="00912B68" w:rsidRPr="0019384B">
              <w:rPr>
                <w:rStyle w:val="Hyperlink"/>
              </w:rPr>
              <w:t>9.</w:t>
            </w:r>
            <w:r w:rsidR="00912B68">
              <w:rPr>
                <w:rFonts w:asciiTheme="minorHAnsi" w:eastAsiaTheme="minorEastAsia" w:hAnsiTheme="minorHAnsi" w:cstheme="minorBidi"/>
                <w:color w:val="auto"/>
                <w:sz w:val="22"/>
                <w:szCs w:val="22"/>
                <w:lang w:val="en-US"/>
              </w:rPr>
              <w:tab/>
            </w:r>
            <w:r w:rsidR="00912B68" w:rsidRPr="0019384B">
              <w:rPr>
                <w:rStyle w:val="Hyperlink"/>
              </w:rPr>
              <w:t>APPENDIX B: RESEARCH PROPOSAL</w:t>
            </w:r>
            <w:r w:rsidR="00912B68">
              <w:rPr>
                <w:webHidden/>
              </w:rPr>
              <w:tab/>
            </w:r>
            <w:r w:rsidR="00912B68">
              <w:rPr>
                <w:webHidden/>
              </w:rPr>
              <w:fldChar w:fldCharType="begin"/>
            </w:r>
            <w:r w:rsidR="00912B68">
              <w:rPr>
                <w:webHidden/>
              </w:rPr>
              <w:instrText xml:space="preserve"> PAGEREF _Toc72885632 \h </w:instrText>
            </w:r>
            <w:r w:rsidR="00912B68">
              <w:rPr>
                <w:webHidden/>
              </w:rPr>
            </w:r>
            <w:r w:rsidR="00912B68">
              <w:rPr>
                <w:webHidden/>
              </w:rPr>
              <w:fldChar w:fldCharType="separate"/>
            </w:r>
            <w:r w:rsidR="00912B68">
              <w:rPr>
                <w:webHidden/>
              </w:rPr>
              <w:t>92</w:t>
            </w:r>
            <w:r w:rsidR="00912B68">
              <w:rPr>
                <w:webHidden/>
              </w:rPr>
              <w:fldChar w:fldCharType="end"/>
            </w:r>
          </w:hyperlink>
        </w:p>
        <w:p w14:paraId="3D0C9C9F" w14:textId="25705728" w:rsidR="004F0EF2" w:rsidRPr="00275BF9" w:rsidRDefault="00C152F0" w:rsidP="00912B68">
          <w:pPr>
            <w:spacing w:line="276" w:lineRule="auto"/>
          </w:pPr>
          <w:r w:rsidRPr="00275BF9">
            <w:rPr>
              <w:b/>
            </w:rPr>
            <w:fldChar w:fldCharType="end"/>
          </w:r>
        </w:p>
      </w:sdtContent>
    </w:sdt>
    <w:p w14:paraId="2CBD2012" w14:textId="77777777" w:rsidR="00897CFB" w:rsidRPr="00275BF9"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275BF9">
        <w:br w:type="page"/>
      </w:r>
    </w:p>
    <w:p w14:paraId="031777C2" w14:textId="72A7DC58" w:rsidR="00BC39C5" w:rsidRPr="00275BF9" w:rsidRDefault="00AB6C43" w:rsidP="006E6F59">
      <w:pPr>
        <w:pStyle w:val="Heading1"/>
        <w:numPr>
          <w:ilvl w:val="0"/>
          <w:numId w:val="0"/>
        </w:numPr>
        <w:jc w:val="left"/>
      </w:pPr>
      <w:bookmarkStart w:id="12" w:name="_Toc72885543"/>
      <w:r w:rsidRPr="00275BF9">
        <w:lastRenderedPageBreak/>
        <w:t>DEDICATION</w:t>
      </w:r>
      <w:bookmarkEnd w:id="12"/>
    </w:p>
    <w:p w14:paraId="368A1AD1" w14:textId="4486E0AD" w:rsidR="006F3B0F" w:rsidRPr="00275BF9" w:rsidRDefault="00E0717D" w:rsidP="00517E79">
      <w:r w:rsidRPr="00275BF9">
        <w:t>This dissertation is dedicated to my family</w:t>
      </w:r>
      <w:r w:rsidR="005F2020" w:rsidRPr="00275BF9">
        <w:t>, who</w:t>
      </w:r>
      <w:r w:rsidRPr="00275BF9">
        <w:t>se</w:t>
      </w:r>
      <w:r w:rsidR="005F2020" w:rsidRPr="00275BF9">
        <w:t xml:space="preserve"> </w:t>
      </w:r>
      <w:r w:rsidRPr="00275BF9">
        <w:t xml:space="preserve">unyielding love, support and encouragement have inspired me to pursue and complete this research. </w:t>
      </w:r>
    </w:p>
    <w:p w14:paraId="37EA3B94" w14:textId="77777777" w:rsidR="006F3B0F" w:rsidRPr="00275BF9" w:rsidRDefault="006F3B0F" w:rsidP="00517E79">
      <w:r w:rsidRPr="00275BF9">
        <w:br w:type="page"/>
      </w:r>
    </w:p>
    <w:p w14:paraId="18ECC353" w14:textId="2BADFD80" w:rsidR="003C74B3" w:rsidRPr="00275BF9" w:rsidRDefault="00BC39C5" w:rsidP="006E6F59">
      <w:pPr>
        <w:pStyle w:val="Heading1"/>
        <w:numPr>
          <w:ilvl w:val="0"/>
          <w:numId w:val="0"/>
        </w:numPr>
        <w:jc w:val="left"/>
      </w:pPr>
      <w:bookmarkStart w:id="13" w:name="_Toc72885544"/>
      <w:r w:rsidRPr="00275BF9">
        <w:lastRenderedPageBreak/>
        <w:t>A</w:t>
      </w:r>
      <w:r w:rsidR="00635CB3" w:rsidRPr="00275BF9">
        <w:t>CKNOWLEDGEMENTS</w:t>
      </w:r>
      <w:bookmarkEnd w:id="13"/>
    </w:p>
    <w:p w14:paraId="3AA1066E" w14:textId="7A8B75CD" w:rsidR="008C6A04" w:rsidRPr="00275BF9" w:rsidRDefault="00FE5162" w:rsidP="00517E79">
      <w:pPr>
        <w:pStyle w:val="BodyText"/>
      </w:pPr>
      <w:r w:rsidRPr="00275BF9">
        <w:t xml:space="preserve">I would like to acknowledge Liverpool John Moores </w:t>
      </w:r>
      <w:r w:rsidR="00890257" w:rsidRPr="00275BF9">
        <w:t>U</w:t>
      </w:r>
      <w:r w:rsidRPr="00275BF9">
        <w:t>niversity for the opportunity to learn and obtain a renowned degree.</w:t>
      </w:r>
      <w:r w:rsidR="00A941A2" w:rsidRPr="00275BF9">
        <w:t xml:space="preserve"> </w:t>
      </w:r>
      <w:r w:rsidR="00517078" w:rsidRPr="00275BF9">
        <w:t>I w</w:t>
      </w:r>
      <w:r w:rsidR="00890257" w:rsidRPr="00275BF9">
        <w:t>ant</w:t>
      </w:r>
      <w:r w:rsidR="00517078" w:rsidRPr="00275BF9">
        <w:t xml:space="preserve"> to express my </w:t>
      </w:r>
      <w:r w:rsidRPr="00275BF9">
        <w:t>heartfelt</w:t>
      </w:r>
      <w:r w:rsidR="00517078" w:rsidRPr="00275BF9">
        <w:t xml:space="preserve"> gratitude to my </w:t>
      </w:r>
      <w:r w:rsidR="008C6A04" w:rsidRPr="00275BF9">
        <w:t>thesis supervisor, Karthick Kaliannan Neelamohan</w:t>
      </w:r>
      <w:r w:rsidR="00890257" w:rsidRPr="00275BF9">
        <w:t>,</w:t>
      </w:r>
      <w:r w:rsidRPr="00275BF9">
        <w:t xml:space="preserve"> for his invaluable guidance</w:t>
      </w:r>
      <w:r w:rsidR="00153CF6" w:rsidRPr="00275BF9">
        <w:t xml:space="preserve">. He has guided and encouraged me </w:t>
      </w:r>
      <w:r w:rsidRPr="00275BF9">
        <w:t>to be professional even when the going gets tough</w:t>
      </w:r>
      <w:r w:rsidR="00890257" w:rsidRPr="00275BF9">
        <w:t>,</w:t>
      </w:r>
      <w:r w:rsidRPr="00275BF9">
        <w:t xml:space="preserve"> and I am fortunate to have him as a mentor.</w:t>
      </w:r>
    </w:p>
    <w:p w14:paraId="03688390" w14:textId="4F442342" w:rsidR="00621D1E" w:rsidRPr="00275BF9" w:rsidRDefault="008B5391" w:rsidP="00517E79">
      <w:pPr>
        <w:pStyle w:val="BodyText"/>
      </w:pPr>
      <w:r w:rsidRPr="00275BF9">
        <w:t xml:space="preserve">I </w:t>
      </w:r>
      <w:r w:rsidR="00890257" w:rsidRPr="00275BF9">
        <w:t>would like</w:t>
      </w:r>
      <w:r w:rsidRPr="00275BF9">
        <w:t xml:space="preserve"> to thank my committee members and mentors from Liverpool John Moores University for their patient advice and guidance through the research process.</w:t>
      </w:r>
      <w:r w:rsidR="00EF3575" w:rsidRPr="00275BF9">
        <w:t xml:space="preserve"> </w:t>
      </w:r>
    </w:p>
    <w:p w14:paraId="487F1804" w14:textId="61D42EBA" w:rsidR="00FE5162" w:rsidRPr="00275BF9" w:rsidRDefault="00FE5162" w:rsidP="00517E79">
      <w:pPr>
        <w:pStyle w:val="BodyText"/>
      </w:pPr>
      <w:r w:rsidRPr="00275BF9">
        <w:t>Finally, I thank my family</w:t>
      </w:r>
      <w:r w:rsidR="00890257" w:rsidRPr="00275BF9">
        <w:t>,</w:t>
      </w:r>
      <w:r w:rsidR="009C5A9C" w:rsidRPr="00275BF9">
        <w:t xml:space="preserve"> who supported me with love and understanding. Without you, I could have never reached this current level of success.</w:t>
      </w:r>
      <w:r w:rsidR="008B5391" w:rsidRPr="00275BF9">
        <w:t xml:space="preserve"> </w:t>
      </w:r>
      <w:r w:rsidR="00FE47CE" w:rsidRPr="00275BF9">
        <w:t>Thank you all for your unwavering support.</w:t>
      </w:r>
    </w:p>
    <w:p w14:paraId="3785BD22" w14:textId="6388FA07" w:rsidR="00BC39C5" w:rsidRPr="00275BF9" w:rsidRDefault="00BC39C5" w:rsidP="00517E79">
      <w:pPr>
        <w:pStyle w:val="BodyText"/>
      </w:pPr>
      <w:r w:rsidRPr="00275BF9">
        <w:br w:type="page"/>
      </w:r>
    </w:p>
    <w:p w14:paraId="0F1CA1D8" w14:textId="1D47AB36" w:rsidR="00342597" w:rsidRPr="00275BF9" w:rsidRDefault="00342597" w:rsidP="006E6F59">
      <w:pPr>
        <w:pStyle w:val="Heading1"/>
        <w:numPr>
          <w:ilvl w:val="0"/>
          <w:numId w:val="0"/>
        </w:numPr>
      </w:pPr>
      <w:bookmarkStart w:id="14" w:name="_Toc72885545"/>
      <w:r w:rsidRPr="00275BF9">
        <w:lastRenderedPageBreak/>
        <w:t>L</w:t>
      </w:r>
      <w:r w:rsidR="00635CB3" w:rsidRPr="00275BF9">
        <w:t>IST OF TABLES</w:t>
      </w:r>
      <w:bookmarkEnd w:id="14"/>
    </w:p>
    <w:p w14:paraId="617FEDD6" w14:textId="4E62B2DC" w:rsidR="003A39A1" w:rsidRPr="00275BF9" w:rsidRDefault="00AC69A7" w:rsidP="00517E79">
      <w:pPr>
        <w:pStyle w:val="BodyText"/>
      </w:pPr>
      <w:r w:rsidRPr="00275BF9">
        <w:t>Table 2.7.1: Literature Review……………………………………………………………………</w:t>
      </w:r>
      <w:r w:rsidR="00BB33F8" w:rsidRPr="00275BF9">
        <w:t>30</w:t>
      </w:r>
    </w:p>
    <w:p w14:paraId="43780128" w14:textId="76EFB9B1" w:rsidR="00B93E7C" w:rsidRPr="00275BF9" w:rsidRDefault="003C277F" w:rsidP="00513929">
      <w:pPr>
        <w:pStyle w:val="Heading1"/>
        <w:numPr>
          <w:ilvl w:val="0"/>
          <w:numId w:val="0"/>
        </w:numPr>
      </w:pPr>
      <w:bookmarkStart w:id="15" w:name="_Toc72885546"/>
      <w:r w:rsidRPr="00275BF9">
        <w:t>L</w:t>
      </w:r>
      <w:r w:rsidR="00635CB3" w:rsidRPr="00275BF9">
        <w:t>IST OF FIGURES</w:t>
      </w:r>
      <w:bookmarkEnd w:id="15"/>
    </w:p>
    <w:p w14:paraId="3FE9098E" w14:textId="1176DE3A" w:rsidR="007A37A9"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275BF9">
        <w:fldChar w:fldCharType="begin"/>
      </w:r>
      <w:r w:rsidRPr="00275BF9">
        <w:instrText xml:space="preserve"> TOC \h \z \c "Figure" </w:instrText>
      </w:r>
      <w:r w:rsidRPr="00275BF9">
        <w:fldChar w:fldCharType="separate"/>
      </w:r>
      <w:hyperlink w:anchor="_Toc72887087" w:history="1">
        <w:r w:rsidR="007A37A9" w:rsidRPr="00CE35DE">
          <w:rPr>
            <w:rStyle w:val="Hyperlink"/>
          </w:rPr>
          <w:t>Figure 1.1: Most significant challenges faced by the industry (Digital transformation for 2020 and beyond eight telco considerations, 2021)</w:t>
        </w:r>
        <w:r w:rsidR="007A37A9">
          <w:rPr>
            <w:webHidden/>
          </w:rPr>
          <w:tab/>
        </w:r>
        <w:r w:rsidR="007A37A9">
          <w:rPr>
            <w:webHidden/>
          </w:rPr>
          <w:fldChar w:fldCharType="begin"/>
        </w:r>
        <w:r w:rsidR="007A37A9">
          <w:rPr>
            <w:webHidden/>
          </w:rPr>
          <w:instrText xml:space="preserve"> PAGEREF _Toc72887087 \h </w:instrText>
        </w:r>
        <w:r w:rsidR="007A37A9">
          <w:rPr>
            <w:webHidden/>
          </w:rPr>
        </w:r>
        <w:r w:rsidR="007A37A9">
          <w:rPr>
            <w:webHidden/>
          </w:rPr>
          <w:fldChar w:fldCharType="separate"/>
        </w:r>
        <w:r w:rsidR="007A37A9">
          <w:rPr>
            <w:webHidden/>
          </w:rPr>
          <w:t>13</w:t>
        </w:r>
        <w:r w:rsidR="007A37A9">
          <w:rPr>
            <w:webHidden/>
          </w:rPr>
          <w:fldChar w:fldCharType="end"/>
        </w:r>
      </w:hyperlink>
    </w:p>
    <w:p w14:paraId="6A206D8A" w14:textId="41F9C21A"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88" w:history="1">
        <w:r w:rsidR="007A37A9" w:rsidRPr="00CE35DE">
          <w:rPr>
            <w:rStyle w:val="Hyperlink"/>
          </w:rPr>
          <w:t>Figure 2.1: Types of Churners (Saraswat, S. &amp; Tiwari, 2018)</w:t>
        </w:r>
        <w:r w:rsidR="007A37A9">
          <w:rPr>
            <w:webHidden/>
          </w:rPr>
          <w:tab/>
        </w:r>
        <w:r w:rsidR="007A37A9">
          <w:rPr>
            <w:webHidden/>
          </w:rPr>
          <w:fldChar w:fldCharType="begin"/>
        </w:r>
        <w:r w:rsidR="007A37A9">
          <w:rPr>
            <w:webHidden/>
          </w:rPr>
          <w:instrText xml:space="preserve"> PAGEREF _Toc72887088 \h </w:instrText>
        </w:r>
        <w:r w:rsidR="007A37A9">
          <w:rPr>
            <w:webHidden/>
          </w:rPr>
        </w:r>
        <w:r w:rsidR="007A37A9">
          <w:rPr>
            <w:webHidden/>
          </w:rPr>
          <w:fldChar w:fldCharType="separate"/>
        </w:r>
        <w:r w:rsidR="007A37A9">
          <w:rPr>
            <w:webHidden/>
          </w:rPr>
          <w:t>19</w:t>
        </w:r>
        <w:r w:rsidR="007A37A9">
          <w:rPr>
            <w:webHidden/>
          </w:rPr>
          <w:fldChar w:fldCharType="end"/>
        </w:r>
      </w:hyperlink>
    </w:p>
    <w:p w14:paraId="791748FB" w14:textId="3203754C"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89" w:history="1">
        <w:r w:rsidR="007A37A9" w:rsidRPr="00CE35DE">
          <w:rPr>
            <w:rStyle w:val="Hyperlink"/>
          </w:rPr>
          <w:t>Figure 2.2: Visual Data Exploration</w:t>
        </w:r>
        <w:r w:rsidR="007A37A9">
          <w:rPr>
            <w:webHidden/>
          </w:rPr>
          <w:tab/>
        </w:r>
        <w:r w:rsidR="007A37A9">
          <w:rPr>
            <w:webHidden/>
          </w:rPr>
          <w:fldChar w:fldCharType="begin"/>
        </w:r>
        <w:r w:rsidR="007A37A9">
          <w:rPr>
            <w:webHidden/>
          </w:rPr>
          <w:instrText xml:space="preserve"> PAGEREF _Toc72887089 \h </w:instrText>
        </w:r>
        <w:r w:rsidR="007A37A9">
          <w:rPr>
            <w:webHidden/>
          </w:rPr>
        </w:r>
        <w:r w:rsidR="007A37A9">
          <w:rPr>
            <w:webHidden/>
          </w:rPr>
          <w:fldChar w:fldCharType="separate"/>
        </w:r>
        <w:r w:rsidR="007A37A9">
          <w:rPr>
            <w:webHidden/>
          </w:rPr>
          <w:t>25</w:t>
        </w:r>
        <w:r w:rsidR="007A37A9">
          <w:rPr>
            <w:webHidden/>
          </w:rPr>
          <w:fldChar w:fldCharType="end"/>
        </w:r>
      </w:hyperlink>
    </w:p>
    <w:p w14:paraId="0D57BD13" w14:textId="23AB307C"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90" w:history="1">
        <w:r w:rsidR="007A37A9" w:rsidRPr="00CE35DE">
          <w:rPr>
            <w:rStyle w:val="Hyperlink"/>
          </w:rPr>
          <w:t>Figure 2.3: Visual Representation of Error Rate</w:t>
        </w:r>
        <w:r w:rsidR="007A37A9">
          <w:rPr>
            <w:webHidden/>
          </w:rPr>
          <w:tab/>
        </w:r>
        <w:r w:rsidR="007A37A9">
          <w:rPr>
            <w:webHidden/>
          </w:rPr>
          <w:fldChar w:fldCharType="begin"/>
        </w:r>
        <w:r w:rsidR="007A37A9">
          <w:rPr>
            <w:webHidden/>
          </w:rPr>
          <w:instrText xml:space="preserve"> PAGEREF _Toc72887090 \h </w:instrText>
        </w:r>
        <w:r w:rsidR="007A37A9">
          <w:rPr>
            <w:webHidden/>
          </w:rPr>
        </w:r>
        <w:r w:rsidR="007A37A9">
          <w:rPr>
            <w:webHidden/>
          </w:rPr>
          <w:fldChar w:fldCharType="separate"/>
        </w:r>
        <w:r w:rsidR="007A37A9">
          <w:rPr>
            <w:webHidden/>
          </w:rPr>
          <w:t>31</w:t>
        </w:r>
        <w:r w:rsidR="007A37A9">
          <w:rPr>
            <w:webHidden/>
          </w:rPr>
          <w:fldChar w:fldCharType="end"/>
        </w:r>
      </w:hyperlink>
    </w:p>
    <w:p w14:paraId="79FD26FD" w14:textId="4B2525AB"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91" w:history="1">
        <w:r w:rsidR="007A37A9" w:rsidRPr="00CE35DE">
          <w:rPr>
            <w:rStyle w:val="Hyperlink"/>
          </w:rPr>
          <w:t>Figure 3.1: Distribution of Churn (Target variable)</w:t>
        </w:r>
        <w:r w:rsidR="007A37A9">
          <w:rPr>
            <w:webHidden/>
          </w:rPr>
          <w:tab/>
        </w:r>
        <w:r w:rsidR="007A37A9">
          <w:rPr>
            <w:webHidden/>
          </w:rPr>
          <w:fldChar w:fldCharType="begin"/>
        </w:r>
        <w:r w:rsidR="007A37A9">
          <w:rPr>
            <w:webHidden/>
          </w:rPr>
          <w:instrText xml:space="preserve"> PAGEREF _Toc72887091 \h </w:instrText>
        </w:r>
        <w:r w:rsidR="007A37A9">
          <w:rPr>
            <w:webHidden/>
          </w:rPr>
        </w:r>
        <w:r w:rsidR="007A37A9">
          <w:rPr>
            <w:webHidden/>
          </w:rPr>
          <w:fldChar w:fldCharType="separate"/>
        </w:r>
        <w:r w:rsidR="007A37A9">
          <w:rPr>
            <w:webHidden/>
          </w:rPr>
          <w:t>42</w:t>
        </w:r>
        <w:r w:rsidR="007A37A9">
          <w:rPr>
            <w:webHidden/>
          </w:rPr>
          <w:fldChar w:fldCharType="end"/>
        </w:r>
      </w:hyperlink>
    </w:p>
    <w:p w14:paraId="7FCDB4BD" w14:textId="2E46BB36"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92" w:history="1">
        <w:r w:rsidR="007A37A9" w:rsidRPr="00CE35DE">
          <w:rPr>
            <w:rStyle w:val="Hyperlink"/>
          </w:rPr>
          <w:t>Figure 3.2: Distribution of Contract, Partner, Gender</w:t>
        </w:r>
        <w:r w:rsidR="007A37A9">
          <w:rPr>
            <w:webHidden/>
          </w:rPr>
          <w:tab/>
        </w:r>
        <w:r w:rsidR="007A37A9">
          <w:rPr>
            <w:webHidden/>
          </w:rPr>
          <w:fldChar w:fldCharType="begin"/>
        </w:r>
        <w:r w:rsidR="007A37A9">
          <w:rPr>
            <w:webHidden/>
          </w:rPr>
          <w:instrText xml:space="preserve"> PAGEREF _Toc72887092 \h </w:instrText>
        </w:r>
        <w:r w:rsidR="007A37A9">
          <w:rPr>
            <w:webHidden/>
          </w:rPr>
        </w:r>
        <w:r w:rsidR="007A37A9">
          <w:rPr>
            <w:webHidden/>
          </w:rPr>
          <w:fldChar w:fldCharType="separate"/>
        </w:r>
        <w:r w:rsidR="007A37A9">
          <w:rPr>
            <w:webHidden/>
          </w:rPr>
          <w:t>43</w:t>
        </w:r>
        <w:r w:rsidR="007A37A9">
          <w:rPr>
            <w:webHidden/>
          </w:rPr>
          <w:fldChar w:fldCharType="end"/>
        </w:r>
      </w:hyperlink>
    </w:p>
    <w:p w14:paraId="119BA82E" w14:textId="2CD9701E"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93" w:history="1">
        <w:r w:rsidR="007A37A9" w:rsidRPr="00CE35DE">
          <w:rPr>
            <w:rStyle w:val="Hyperlink"/>
          </w:rPr>
          <w:t>Figure 3.3: Distribution of Monthly Charges</w:t>
        </w:r>
        <w:r w:rsidR="007A37A9">
          <w:rPr>
            <w:webHidden/>
          </w:rPr>
          <w:tab/>
        </w:r>
        <w:r w:rsidR="007A37A9">
          <w:rPr>
            <w:webHidden/>
          </w:rPr>
          <w:fldChar w:fldCharType="begin"/>
        </w:r>
        <w:r w:rsidR="007A37A9">
          <w:rPr>
            <w:webHidden/>
          </w:rPr>
          <w:instrText xml:space="preserve"> PAGEREF _Toc72887093 \h </w:instrText>
        </w:r>
        <w:r w:rsidR="007A37A9">
          <w:rPr>
            <w:webHidden/>
          </w:rPr>
        </w:r>
        <w:r w:rsidR="007A37A9">
          <w:rPr>
            <w:webHidden/>
          </w:rPr>
          <w:fldChar w:fldCharType="separate"/>
        </w:r>
        <w:r w:rsidR="007A37A9">
          <w:rPr>
            <w:webHidden/>
          </w:rPr>
          <w:t>43</w:t>
        </w:r>
        <w:r w:rsidR="007A37A9">
          <w:rPr>
            <w:webHidden/>
          </w:rPr>
          <w:fldChar w:fldCharType="end"/>
        </w:r>
      </w:hyperlink>
    </w:p>
    <w:p w14:paraId="1B8FA762" w14:textId="524DE871"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94" w:history="1">
        <w:r w:rsidR="007A37A9" w:rsidRPr="00CE35DE">
          <w:rPr>
            <w:rStyle w:val="Hyperlink"/>
          </w:rPr>
          <w:t>Figure 3.4: Correlation Matrix using Pearson's correlation coefficient (r)</w:t>
        </w:r>
        <w:r w:rsidR="007A37A9">
          <w:rPr>
            <w:webHidden/>
          </w:rPr>
          <w:tab/>
        </w:r>
        <w:r w:rsidR="007A37A9">
          <w:rPr>
            <w:webHidden/>
          </w:rPr>
          <w:fldChar w:fldCharType="begin"/>
        </w:r>
        <w:r w:rsidR="007A37A9">
          <w:rPr>
            <w:webHidden/>
          </w:rPr>
          <w:instrText xml:space="preserve"> PAGEREF _Toc72887094 \h </w:instrText>
        </w:r>
        <w:r w:rsidR="007A37A9">
          <w:rPr>
            <w:webHidden/>
          </w:rPr>
        </w:r>
        <w:r w:rsidR="007A37A9">
          <w:rPr>
            <w:webHidden/>
          </w:rPr>
          <w:fldChar w:fldCharType="separate"/>
        </w:r>
        <w:r w:rsidR="007A37A9">
          <w:rPr>
            <w:webHidden/>
          </w:rPr>
          <w:t>43</w:t>
        </w:r>
        <w:r w:rsidR="007A37A9">
          <w:rPr>
            <w:webHidden/>
          </w:rPr>
          <w:fldChar w:fldCharType="end"/>
        </w:r>
      </w:hyperlink>
    </w:p>
    <w:p w14:paraId="711516B1" w14:textId="0D7606EE"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95" w:history="1">
        <w:r w:rsidR="007A37A9" w:rsidRPr="00CE35DE">
          <w:rPr>
            <w:rStyle w:val="Hyperlink"/>
          </w:rPr>
          <w:t>Figure 3.5: Distribution of Monthly Charges based on Churn</w:t>
        </w:r>
        <w:r w:rsidR="007A37A9">
          <w:rPr>
            <w:webHidden/>
          </w:rPr>
          <w:tab/>
        </w:r>
        <w:r w:rsidR="007A37A9">
          <w:rPr>
            <w:webHidden/>
          </w:rPr>
          <w:fldChar w:fldCharType="begin"/>
        </w:r>
        <w:r w:rsidR="007A37A9">
          <w:rPr>
            <w:webHidden/>
          </w:rPr>
          <w:instrText xml:space="preserve"> PAGEREF _Toc72887095 \h </w:instrText>
        </w:r>
        <w:r w:rsidR="007A37A9">
          <w:rPr>
            <w:webHidden/>
          </w:rPr>
        </w:r>
        <w:r w:rsidR="007A37A9">
          <w:rPr>
            <w:webHidden/>
          </w:rPr>
          <w:fldChar w:fldCharType="separate"/>
        </w:r>
        <w:r w:rsidR="007A37A9">
          <w:rPr>
            <w:webHidden/>
          </w:rPr>
          <w:t>44</w:t>
        </w:r>
        <w:r w:rsidR="007A37A9">
          <w:rPr>
            <w:webHidden/>
          </w:rPr>
          <w:fldChar w:fldCharType="end"/>
        </w:r>
      </w:hyperlink>
    </w:p>
    <w:p w14:paraId="51147810" w14:textId="1CF8B92C"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96" w:history="1">
        <w:r w:rsidR="007A37A9" w:rsidRPr="00CE35DE">
          <w:rPr>
            <w:rStyle w:val="Hyperlink"/>
          </w:rPr>
          <w:t>Figure 3.6: Model Building Process</w:t>
        </w:r>
        <w:r w:rsidR="007A37A9">
          <w:rPr>
            <w:webHidden/>
          </w:rPr>
          <w:tab/>
        </w:r>
        <w:r w:rsidR="007A37A9">
          <w:rPr>
            <w:webHidden/>
          </w:rPr>
          <w:fldChar w:fldCharType="begin"/>
        </w:r>
        <w:r w:rsidR="007A37A9">
          <w:rPr>
            <w:webHidden/>
          </w:rPr>
          <w:instrText xml:space="preserve"> PAGEREF _Toc72887096 \h </w:instrText>
        </w:r>
        <w:r w:rsidR="007A37A9">
          <w:rPr>
            <w:webHidden/>
          </w:rPr>
        </w:r>
        <w:r w:rsidR="007A37A9">
          <w:rPr>
            <w:webHidden/>
          </w:rPr>
          <w:fldChar w:fldCharType="separate"/>
        </w:r>
        <w:r w:rsidR="007A37A9">
          <w:rPr>
            <w:webHidden/>
          </w:rPr>
          <w:t>46</w:t>
        </w:r>
        <w:r w:rsidR="007A37A9">
          <w:rPr>
            <w:webHidden/>
          </w:rPr>
          <w:fldChar w:fldCharType="end"/>
        </w:r>
      </w:hyperlink>
    </w:p>
    <w:p w14:paraId="194EF015" w14:textId="467B98D5"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97" w:history="1">
        <w:r w:rsidR="007A37A9" w:rsidRPr="00CE35DE">
          <w:rPr>
            <w:rStyle w:val="Hyperlink"/>
          </w:rPr>
          <w:t>Figure 4.1: Distribution of variables (by percentage)</w:t>
        </w:r>
        <w:r w:rsidR="007A37A9">
          <w:rPr>
            <w:webHidden/>
          </w:rPr>
          <w:tab/>
        </w:r>
        <w:r w:rsidR="007A37A9">
          <w:rPr>
            <w:webHidden/>
          </w:rPr>
          <w:fldChar w:fldCharType="begin"/>
        </w:r>
        <w:r w:rsidR="007A37A9">
          <w:rPr>
            <w:webHidden/>
          </w:rPr>
          <w:instrText xml:space="preserve"> PAGEREF _Toc72887097 \h </w:instrText>
        </w:r>
        <w:r w:rsidR="007A37A9">
          <w:rPr>
            <w:webHidden/>
          </w:rPr>
        </w:r>
        <w:r w:rsidR="007A37A9">
          <w:rPr>
            <w:webHidden/>
          </w:rPr>
          <w:fldChar w:fldCharType="separate"/>
        </w:r>
        <w:r w:rsidR="007A37A9">
          <w:rPr>
            <w:webHidden/>
          </w:rPr>
          <w:t>52</w:t>
        </w:r>
        <w:r w:rsidR="007A37A9">
          <w:rPr>
            <w:webHidden/>
          </w:rPr>
          <w:fldChar w:fldCharType="end"/>
        </w:r>
      </w:hyperlink>
    </w:p>
    <w:p w14:paraId="045D092F" w14:textId="1BB2807A"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98" w:history="1">
        <w:r w:rsidR="007A37A9" w:rsidRPr="00CE35DE">
          <w:rPr>
            <w:rStyle w:val="Hyperlink"/>
          </w:rPr>
          <w:t>Figure 4.2: Distribution of variables (by absolute values)</w:t>
        </w:r>
        <w:r w:rsidR="007A37A9">
          <w:rPr>
            <w:webHidden/>
          </w:rPr>
          <w:tab/>
        </w:r>
        <w:r w:rsidR="007A37A9">
          <w:rPr>
            <w:webHidden/>
          </w:rPr>
          <w:fldChar w:fldCharType="begin"/>
        </w:r>
        <w:r w:rsidR="007A37A9">
          <w:rPr>
            <w:webHidden/>
          </w:rPr>
          <w:instrText xml:space="preserve"> PAGEREF _Toc72887098 \h </w:instrText>
        </w:r>
        <w:r w:rsidR="007A37A9">
          <w:rPr>
            <w:webHidden/>
          </w:rPr>
        </w:r>
        <w:r w:rsidR="007A37A9">
          <w:rPr>
            <w:webHidden/>
          </w:rPr>
          <w:fldChar w:fldCharType="separate"/>
        </w:r>
        <w:r w:rsidR="007A37A9">
          <w:rPr>
            <w:webHidden/>
          </w:rPr>
          <w:t>53</w:t>
        </w:r>
        <w:r w:rsidR="007A37A9">
          <w:rPr>
            <w:webHidden/>
          </w:rPr>
          <w:fldChar w:fldCharType="end"/>
        </w:r>
      </w:hyperlink>
    </w:p>
    <w:p w14:paraId="0036025B" w14:textId="3658A559"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99" w:history="1">
        <w:r w:rsidR="007A37A9" w:rsidRPr="00CE35DE">
          <w:rPr>
            <w:rStyle w:val="Hyperlink"/>
          </w:rPr>
          <w:t>Figure 4.3: No missing values - Nullity by column for IBM Teleco Data</w:t>
        </w:r>
        <w:r w:rsidR="007A37A9">
          <w:rPr>
            <w:webHidden/>
          </w:rPr>
          <w:tab/>
        </w:r>
        <w:r w:rsidR="007A37A9">
          <w:rPr>
            <w:webHidden/>
          </w:rPr>
          <w:fldChar w:fldCharType="begin"/>
        </w:r>
        <w:r w:rsidR="007A37A9">
          <w:rPr>
            <w:webHidden/>
          </w:rPr>
          <w:instrText xml:space="preserve"> PAGEREF _Toc72887099 \h </w:instrText>
        </w:r>
        <w:r w:rsidR="007A37A9">
          <w:rPr>
            <w:webHidden/>
          </w:rPr>
        </w:r>
        <w:r w:rsidR="007A37A9">
          <w:rPr>
            <w:webHidden/>
          </w:rPr>
          <w:fldChar w:fldCharType="separate"/>
        </w:r>
        <w:r w:rsidR="007A37A9">
          <w:rPr>
            <w:webHidden/>
          </w:rPr>
          <w:t>54</w:t>
        </w:r>
        <w:r w:rsidR="007A37A9">
          <w:rPr>
            <w:webHidden/>
          </w:rPr>
          <w:fldChar w:fldCharType="end"/>
        </w:r>
      </w:hyperlink>
    </w:p>
    <w:p w14:paraId="33050BF7" w14:textId="675FDCF1"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00" w:history="1">
        <w:r w:rsidR="007A37A9" w:rsidRPr="00CE35DE">
          <w:rPr>
            <w:rStyle w:val="Hyperlink"/>
          </w:rPr>
          <w:t>Figure 4.4 Boxplots of Churn versus Total Charges and Churn versus Monthly Charges</w:t>
        </w:r>
        <w:r w:rsidR="007A37A9">
          <w:rPr>
            <w:webHidden/>
          </w:rPr>
          <w:tab/>
        </w:r>
        <w:r w:rsidR="007A37A9">
          <w:rPr>
            <w:webHidden/>
          </w:rPr>
          <w:fldChar w:fldCharType="begin"/>
        </w:r>
        <w:r w:rsidR="007A37A9">
          <w:rPr>
            <w:webHidden/>
          </w:rPr>
          <w:instrText xml:space="preserve"> PAGEREF _Toc72887100 \h </w:instrText>
        </w:r>
        <w:r w:rsidR="007A37A9">
          <w:rPr>
            <w:webHidden/>
          </w:rPr>
        </w:r>
        <w:r w:rsidR="007A37A9">
          <w:rPr>
            <w:webHidden/>
          </w:rPr>
          <w:fldChar w:fldCharType="separate"/>
        </w:r>
        <w:r w:rsidR="007A37A9">
          <w:rPr>
            <w:webHidden/>
          </w:rPr>
          <w:t>55</w:t>
        </w:r>
        <w:r w:rsidR="007A37A9">
          <w:rPr>
            <w:webHidden/>
          </w:rPr>
          <w:fldChar w:fldCharType="end"/>
        </w:r>
      </w:hyperlink>
    </w:p>
    <w:p w14:paraId="63A8D154" w14:textId="04C458B7"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01" w:history="1">
        <w:r w:rsidR="007A37A9" w:rsidRPr="00CE35DE">
          <w:rPr>
            <w:rStyle w:val="Hyperlink"/>
          </w:rPr>
          <w:t>Figure 4.5 Scatter plot of Monthly Charges versus Total Charges</w:t>
        </w:r>
        <w:r w:rsidR="007A37A9">
          <w:rPr>
            <w:webHidden/>
          </w:rPr>
          <w:tab/>
        </w:r>
        <w:r w:rsidR="007A37A9">
          <w:rPr>
            <w:webHidden/>
          </w:rPr>
          <w:fldChar w:fldCharType="begin"/>
        </w:r>
        <w:r w:rsidR="007A37A9">
          <w:rPr>
            <w:webHidden/>
          </w:rPr>
          <w:instrText xml:space="preserve"> PAGEREF _Toc72887101 \h </w:instrText>
        </w:r>
        <w:r w:rsidR="007A37A9">
          <w:rPr>
            <w:webHidden/>
          </w:rPr>
        </w:r>
        <w:r w:rsidR="007A37A9">
          <w:rPr>
            <w:webHidden/>
          </w:rPr>
          <w:fldChar w:fldCharType="separate"/>
        </w:r>
        <w:r w:rsidR="007A37A9">
          <w:rPr>
            <w:webHidden/>
          </w:rPr>
          <w:t>56</w:t>
        </w:r>
        <w:r w:rsidR="007A37A9">
          <w:rPr>
            <w:webHidden/>
          </w:rPr>
          <w:fldChar w:fldCharType="end"/>
        </w:r>
      </w:hyperlink>
    </w:p>
    <w:p w14:paraId="5E73807F" w14:textId="400C4FC6"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02" w:history="1">
        <w:r w:rsidR="007A37A9" w:rsidRPr="00CE35DE">
          <w:rPr>
            <w:rStyle w:val="Hyperlink"/>
          </w:rPr>
          <w:t>Figure 4.6: Univariate Analysis of numerical features of IBM Teleco Data</w:t>
        </w:r>
        <w:r w:rsidR="007A37A9">
          <w:rPr>
            <w:webHidden/>
          </w:rPr>
          <w:tab/>
        </w:r>
        <w:r w:rsidR="007A37A9">
          <w:rPr>
            <w:webHidden/>
          </w:rPr>
          <w:fldChar w:fldCharType="begin"/>
        </w:r>
        <w:r w:rsidR="007A37A9">
          <w:rPr>
            <w:webHidden/>
          </w:rPr>
          <w:instrText xml:space="preserve"> PAGEREF _Toc72887102 \h </w:instrText>
        </w:r>
        <w:r w:rsidR="007A37A9">
          <w:rPr>
            <w:webHidden/>
          </w:rPr>
        </w:r>
        <w:r w:rsidR="007A37A9">
          <w:rPr>
            <w:webHidden/>
          </w:rPr>
          <w:fldChar w:fldCharType="separate"/>
        </w:r>
        <w:r w:rsidR="007A37A9">
          <w:rPr>
            <w:webHidden/>
          </w:rPr>
          <w:t>57</w:t>
        </w:r>
        <w:r w:rsidR="007A37A9">
          <w:rPr>
            <w:webHidden/>
          </w:rPr>
          <w:fldChar w:fldCharType="end"/>
        </w:r>
      </w:hyperlink>
    </w:p>
    <w:p w14:paraId="10156114" w14:textId="4B8CFE0E"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03" w:history="1">
        <w:r w:rsidR="007A37A9" w:rsidRPr="00CE35DE">
          <w:rPr>
            <w:rStyle w:val="Hyperlink"/>
          </w:rPr>
          <w:t>Figure 4.7: Distribution of Demographic Attributes with respect to Churn</w:t>
        </w:r>
        <w:r w:rsidR="007A37A9">
          <w:rPr>
            <w:webHidden/>
          </w:rPr>
          <w:tab/>
        </w:r>
        <w:r w:rsidR="007A37A9">
          <w:rPr>
            <w:webHidden/>
          </w:rPr>
          <w:fldChar w:fldCharType="begin"/>
        </w:r>
        <w:r w:rsidR="007A37A9">
          <w:rPr>
            <w:webHidden/>
          </w:rPr>
          <w:instrText xml:space="preserve"> PAGEREF _Toc72887103 \h </w:instrText>
        </w:r>
        <w:r w:rsidR="007A37A9">
          <w:rPr>
            <w:webHidden/>
          </w:rPr>
        </w:r>
        <w:r w:rsidR="007A37A9">
          <w:rPr>
            <w:webHidden/>
          </w:rPr>
          <w:fldChar w:fldCharType="separate"/>
        </w:r>
        <w:r w:rsidR="007A37A9">
          <w:rPr>
            <w:webHidden/>
          </w:rPr>
          <w:t>58</w:t>
        </w:r>
        <w:r w:rsidR="007A37A9">
          <w:rPr>
            <w:webHidden/>
          </w:rPr>
          <w:fldChar w:fldCharType="end"/>
        </w:r>
      </w:hyperlink>
    </w:p>
    <w:p w14:paraId="1F3A070C" w14:textId="3F7C2C99"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04" w:history="1">
        <w:r w:rsidR="007A37A9" w:rsidRPr="00CE35DE">
          <w:rPr>
            <w:rStyle w:val="Hyperlink"/>
          </w:rPr>
          <w:t>Figure 4.8: Internet Service, Streaming Movies and Contract  plotted with respect to the target variable - Churn</w:t>
        </w:r>
        <w:r w:rsidR="007A37A9">
          <w:rPr>
            <w:webHidden/>
          </w:rPr>
          <w:tab/>
        </w:r>
        <w:r w:rsidR="007A37A9">
          <w:rPr>
            <w:webHidden/>
          </w:rPr>
          <w:fldChar w:fldCharType="begin"/>
        </w:r>
        <w:r w:rsidR="007A37A9">
          <w:rPr>
            <w:webHidden/>
          </w:rPr>
          <w:instrText xml:space="preserve"> PAGEREF _Toc72887104 \h </w:instrText>
        </w:r>
        <w:r w:rsidR="007A37A9">
          <w:rPr>
            <w:webHidden/>
          </w:rPr>
        </w:r>
        <w:r w:rsidR="007A37A9">
          <w:rPr>
            <w:webHidden/>
          </w:rPr>
          <w:fldChar w:fldCharType="separate"/>
        </w:r>
        <w:r w:rsidR="007A37A9">
          <w:rPr>
            <w:webHidden/>
          </w:rPr>
          <w:t>59</w:t>
        </w:r>
        <w:r w:rsidR="007A37A9">
          <w:rPr>
            <w:webHidden/>
          </w:rPr>
          <w:fldChar w:fldCharType="end"/>
        </w:r>
      </w:hyperlink>
    </w:p>
    <w:p w14:paraId="102D157A" w14:textId="05739FA1"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05" w:history="1">
        <w:r w:rsidR="007A37A9" w:rsidRPr="00CE35DE">
          <w:rPr>
            <w:rStyle w:val="Hyperlink"/>
          </w:rPr>
          <w:t>Figure 4.9: Distribution of all features with respect to Churn</w:t>
        </w:r>
        <w:r w:rsidR="007A37A9">
          <w:rPr>
            <w:webHidden/>
          </w:rPr>
          <w:tab/>
        </w:r>
        <w:r w:rsidR="007A37A9">
          <w:rPr>
            <w:webHidden/>
          </w:rPr>
          <w:fldChar w:fldCharType="begin"/>
        </w:r>
        <w:r w:rsidR="007A37A9">
          <w:rPr>
            <w:webHidden/>
          </w:rPr>
          <w:instrText xml:space="preserve"> PAGEREF _Toc72887105 \h </w:instrText>
        </w:r>
        <w:r w:rsidR="007A37A9">
          <w:rPr>
            <w:webHidden/>
          </w:rPr>
        </w:r>
        <w:r w:rsidR="007A37A9">
          <w:rPr>
            <w:webHidden/>
          </w:rPr>
          <w:fldChar w:fldCharType="separate"/>
        </w:r>
        <w:r w:rsidR="007A37A9">
          <w:rPr>
            <w:webHidden/>
          </w:rPr>
          <w:t>60</w:t>
        </w:r>
        <w:r w:rsidR="007A37A9">
          <w:rPr>
            <w:webHidden/>
          </w:rPr>
          <w:fldChar w:fldCharType="end"/>
        </w:r>
      </w:hyperlink>
    </w:p>
    <w:p w14:paraId="2C9DB30D" w14:textId="41CBEB70"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06" w:history="1">
        <w:r w:rsidR="007A37A9" w:rsidRPr="00CE35DE">
          <w:rPr>
            <w:rStyle w:val="Hyperlink"/>
          </w:rPr>
          <w:t>Figure 4.10: Correlation between quantitative variables</w:t>
        </w:r>
        <w:r w:rsidR="007A37A9">
          <w:rPr>
            <w:webHidden/>
          </w:rPr>
          <w:tab/>
        </w:r>
        <w:r w:rsidR="007A37A9">
          <w:rPr>
            <w:webHidden/>
          </w:rPr>
          <w:fldChar w:fldCharType="begin"/>
        </w:r>
        <w:r w:rsidR="007A37A9">
          <w:rPr>
            <w:webHidden/>
          </w:rPr>
          <w:instrText xml:space="preserve"> PAGEREF _Toc72887106 \h </w:instrText>
        </w:r>
        <w:r w:rsidR="007A37A9">
          <w:rPr>
            <w:webHidden/>
          </w:rPr>
        </w:r>
        <w:r w:rsidR="007A37A9">
          <w:rPr>
            <w:webHidden/>
          </w:rPr>
          <w:fldChar w:fldCharType="separate"/>
        </w:r>
        <w:r w:rsidR="007A37A9">
          <w:rPr>
            <w:webHidden/>
          </w:rPr>
          <w:t>61</w:t>
        </w:r>
        <w:r w:rsidR="007A37A9">
          <w:rPr>
            <w:webHidden/>
          </w:rPr>
          <w:fldChar w:fldCharType="end"/>
        </w:r>
      </w:hyperlink>
    </w:p>
    <w:p w14:paraId="38EAC95F" w14:textId="2B655179"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07" w:history="1">
        <w:r w:rsidR="007A37A9" w:rsidRPr="00CE35DE">
          <w:rPr>
            <w:rStyle w:val="Hyperlink"/>
          </w:rPr>
          <w:t>Figure 4.11: Correlation between qualitative variables</w:t>
        </w:r>
        <w:r w:rsidR="007A37A9">
          <w:rPr>
            <w:webHidden/>
          </w:rPr>
          <w:tab/>
        </w:r>
        <w:r w:rsidR="007A37A9">
          <w:rPr>
            <w:webHidden/>
          </w:rPr>
          <w:fldChar w:fldCharType="begin"/>
        </w:r>
        <w:r w:rsidR="007A37A9">
          <w:rPr>
            <w:webHidden/>
          </w:rPr>
          <w:instrText xml:space="preserve"> PAGEREF _Toc72887107 \h </w:instrText>
        </w:r>
        <w:r w:rsidR="007A37A9">
          <w:rPr>
            <w:webHidden/>
          </w:rPr>
        </w:r>
        <w:r w:rsidR="007A37A9">
          <w:rPr>
            <w:webHidden/>
          </w:rPr>
          <w:fldChar w:fldCharType="separate"/>
        </w:r>
        <w:r w:rsidR="007A37A9">
          <w:rPr>
            <w:webHidden/>
          </w:rPr>
          <w:t>62</w:t>
        </w:r>
        <w:r w:rsidR="007A37A9">
          <w:rPr>
            <w:webHidden/>
          </w:rPr>
          <w:fldChar w:fldCharType="end"/>
        </w:r>
      </w:hyperlink>
    </w:p>
    <w:p w14:paraId="223C1E93" w14:textId="281B75E0"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08" w:history="1">
        <w:r w:rsidR="007A37A9" w:rsidRPr="00CE35DE">
          <w:rPr>
            <w:rStyle w:val="Hyperlink"/>
          </w:rPr>
          <w:t>Figure 4.12: Top 20 features based on chi-squared weights</w:t>
        </w:r>
        <w:r w:rsidR="007A37A9">
          <w:rPr>
            <w:webHidden/>
          </w:rPr>
          <w:tab/>
        </w:r>
        <w:r w:rsidR="007A37A9">
          <w:rPr>
            <w:webHidden/>
          </w:rPr>
          <w:fldChar w:fldCharType="begin"/>
        </w:r>
        <w:r w:rsidR="007A37A9">
          <w:rPr>
            <w:webHidden/>
          </w:rPr>
          <w:instrText xml:space="preserve"> PAGEREF _Toc72887108 \h </w:instrText>
        </w:r>
        <w:r w:rsidR="007A37A9">
          <w:rPr>
            <w:webHidden/>
          </w:rPr>
        </w:r>
        <w:r w:rsidR="007A37A9">
          <w:rPr>
            <w:webHidden/>
          </w:rPr>
          <w:fldChar w:fldCharType="separate"/>
        </w:r>
        <w:r w:rsidR="007A37A9">
          <w:rPr>
            <w:webHidden/>
          </w:rPr>
          <w:t>63</w:t>
        </w:r>
        <w:r w:rsidR="007A37A9">
          <w:rPr>
            <w:webHidden/>
          </w:rPr>
          <w:fldChar w:fldCharType="end"/>
        </w:r>
      </w:hyperlink>
    </w:p>
    <w:p w14:paraId="776DB7CE" w14:textId="71FD1A01"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09" w:history="1">
        <w:r w:rsidR="007A37A9" w:rsidRPr="00CE35DE">
          <w:rPr>
            <w:rStyle w:val="Hyperlink"/>
          </w:rPr>
          <w:t>Figure 4.13: Plot of train data after SMOTE-NC is applied</w:t>
        </w:r>
        <w:r w:rsidR="007A37A9">
          <w:rPr>
            <w:webHidden/>
          </w:rPr>
          <w:tab/>
        </w:r>
        <w:r w:rsidR="007A37A9">
          <w:rPr>
            <w:webHidden/>
          </w:rPr>
          <w:fldChar w:fldCharType="begin"/>
        </w:r>
        <w:r w:rsidR="007A37A9">
          <w:rPr>
            <w:webHidden/>
          </w:rPr>
          <w:instrText xml:space="preserve"> PAGEREF _Toc72887109 \h </w:instrText>
        </w:r>
        <w:r w:rsidR="007A37A9">
          <w:rPr>
            <w:webHidden/>
          </w:rPr>
        </w:r>
        <w:r w:rsidR="007A37A9">
          <w:rPr>
            <w:webHidden/>
          </w:rPr>
          <w:fldChar w:fldCharType="separate"/>
        </w:r>
        <w:r w:rsidR="007A37A9">
          <w:rPr>
            <w:webHidden/>
          </w:rPr>
          <w:t>65</w:t>
        </w:r>
        <w:r w:rsidR="007A37A9">
          <w:rPr>
            <w:webHidden/>
          </w:rPr>
          <w:fldChar w:fldCharType="end"/>
        </w:r>
      </w:hyperlink>
    </w:p>
    <w:p w14:paraId="473141D6" w14:textId="7D6A5DE9"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10" w:history="1">
        <w:r w:rsidR="007A37A9" w:rsidRPr="00CE35DE">
          <w:rPr>
            <w:rStyle w:val="Hyperlink"/>
          </w:rPr>
          <w:t>Figure 4.14: Feature Selection using Gradient Boosting Classifier</w:t>
        </w:r>
        <w:r w:rsidR="007A37A9">
          <w:rPr>
            <w:webHidden/>
          </w:rPr>
          <w:tab/>
        </w:r>
        <w:r w:rsidR="007A37A9">
          <w:rPr>
            <w:webHidden/>
          </w:rPr>
          <w:fldChar w:fldCharType="begin"/>
        </w:r>
        <w:r w:rsidR="007A37A9">
          <w:rPr>
            <w:webHidden/>
          </w:rPr>
          <w:instrText xml:space="preserve"> PAGEREF _Toc72887110 \h </w:instrText>
        </w:r>
        <w:r w:rsidR="007A37A9">
          <w:rPr>
            <w:webHidden/>
          </w:rPr>
        </w:r>
        <w:r w:rsidR="007A37A9">
          <w:rPr>
            <w:webHidden/>
          </w:rPr>
          <w:fldChar w:fldCharType="separate"/>
        </w:r>
        <w:r w:rsidR="007A37A9">
          <w:rPr>
            <w:webHidden/>
          </w:rPr>
          <w:t>67</w:t>
        </w:r>
        <w:r w:rsidR="007A37A9">
          <w:rPr>
            <w:webHidden/>
          </w:rPr>
          <w:fldChar w:fldCharType="end"/>
        </w:r>
      </w:hyperlink>
    </w:p>
    <w:p w14:paraId="47B78D14" w14:textId="314F8648"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11" w:history="1">
        <w:r w:rsidR="007A37A9" w:rsidRPr="00CE35DE">
          <w:rPr>
            <w:rStyle w:val="Hyperlink"/>
          </w:rPr>
          <w:t>Figure 4.15: Feature Selection using Gradient Boosting Classifier and Light GBM</w:t>
        </w:r>
        <w:r w:rsidR="007A37A9">
          <w:rPr>
            <w:webHidden/>
          </w:rPr>
          <w:tab/>
        </w:r>
        <w:r w:rsidR="007A37A9">
          <w:rPr>
            <w:webHidden/>
          </w:rPr>
          <w:fldChar w:fldCharType="begin"/>
        </w:r>
        <w:r w:rsidR="007A37A9">
          <w:rPr>
            <w:webHidden/>
          </w:rPr>
          <w:instrText xml:space="preserve"> PAGEREF _Toc72887111 \h </w:instrText>
        </w:r>
        <w:r w:rsidR="007A37A9">
          <w:rPr>
            <w:webHidden/>
          </w:rPr>
        </w:r>
        <w:r w:rsidR="007A37A9">
          <w:rPr>
            <w:webHidden/>
          </w:rPr>
          <w:fldChar w:fldCharType="separate"/>
        </w:r>
        <w:r w:rsidR="007A37A9">
          <w:rPr>
            <w:webHidden/>
          </w:rPr>
          <w:t>68</w:t>
        </w:r>
        <w:r w:rsidR="007A37A9">
          <w:rPr>
            <w:webHidden/>
          </w:rPr>
          <w:fldChar w:fldCharType="end"/>
        </w:r>
      </w:hyperlink>
    </w:p>
    <w:p w14:paraId="67AC060A" w14:textId="7E99C86E"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12" w:history="1">
        <w:r w:rsidR="007A37A9" w:rsidRPr="00CE35DE">
          <w:rPr>
            <w:rStyle w:val="Hyperlink"/>
          </w:rPr>
          <w:t>Figure 5.1: Train-Test Scores of Models</w:t>
        </w:r>
        <w:r w:rsidR="007A37A9">
          <w:rPr>
            <w:webHidden/>
          </w:rPr>
          <w:tab/>
        </w:r>
        <w:r w:rsidR="007A37A9">
          <w:rPr>
            <w:webHidden/>
          </w:rPr>
          <w:fldChar w:fldCharType="begin"/>
        </w:r>
        <w:r w:rsidR="007A37A9">
          <w:rPr>
            <w:webHidden/>
          </w:rPr>
          <w:instrText xml:space="preserve"> PAGEREF _Toc72887112 \h </w:instrText>
        </w:r>
        <w:r w:rsidR="007A37A9">
          <w:rPr>
            <w:webHidden/>
          </w:rPr>
        </w:r>
        <w:r w:rsidR="007A37A9">
          <w:rPr>
            <w:webHidden/>
          </w:rPr>
          <w:fldChar w:fldCharType="separate"/>
        </w:r>
        <w:r w:rsidR="007A37A9">
          <w:rPr>
            <w:webHidden/>
          </w:rPr>
          <w:t>74</w:t>
        </w:r>
        <w:r w:rsidR="007A37A9">
          <w:rPr>
            <w:webHidden/>
          </w:rPr>
          <w:fldChar w:fldCharType="end"/>
        </w:r>
      </w:hyperlink>
    </w:p>
    <w:p w14:paraId="4D709C4D" w14:textId="7769202D"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13" w:history="1">
        <w:r w:rsidR="007A37A9" w:rsidRPr="00CE35DE">
          <w:rPr>
            <w:rStyle w:val="Hyperlink"/>
          </w:rPr>
          <w:t>Figure 5.2: Chart depicting the mean of Cross-Validation Scores</w:t>
        </w:r>
        <w:r w:rsidR="007A37A9">
          <w:rPr>
            <w:webHidden/>
          </w:rPr>
          <w:tab/>
        </w:r>
        <w:r w:rsidR="007A37A9">
          <w:rPr>
            <w:webHidden/>
          </w:rPr>
          <w:fldChar w:fldCharType="begin"/>
        </w:r>
        <w:r w:rsidR="007A37A9">
          <w:rPr>
            <w:webHidden/>
          </w:rPr>
          <w:instrText xml:space="preserve"> PAGEREF _Toc72887113 \h </w:instrText>
        </w:r>
        <w:r w:rsidR="007A37A9">
          <w:rPr>
            <w:webHidden/>
          </w:rPr>
        </w:r>
        <w:r w:rsidR="007A37A9">
          <w:rPr>
            <w:webHidden/>
          </w:rPr>
          <w:fldChar w:fldCharType="separate"/>
        </w:r>
        <w:r w:rsidR="007A37A9">
          <w:rPr>
            <w:webHidden/>
          </w:rPr>
          <w:t>76</w:t>
        </w:r>
        <w:r w:rsidR="007A37A9">
          <w:rPr>
            <w:webHidden/>
          </w:rPr>
          <w:fldChar w:fldCharType="end"/>
        </w:r>
      </w:hyperlink>
    </w:p>
    <w:p w14:paraId="74291AAC" w14:textId="6486CB55"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14" w:history="1">
        <w:r w:rsidR="007A37A9" w:rsidRPr="00CE35DE">
          <w:rPr>
            <w:rStyle w:val="Hyperlink"/>
          </w:rPr>
          <w:t>Figure 5.3: CatBoost Charts: Feature Importance Measures, ROC Curve, Precision vs Recall chart</w:t>
        </w:r>
        <w:r w:rsidR="007A37A9">
          <w:rPr>
            <w:webHidden/>
          </w:rPr>
          <w:tab/>
        </w:r>
        <w:r w:rsidR="007A37A9">
          <w:rPr>
            <w:webHidden/>
          </w:rPr>
          <w:fldChar w:fldCharType="begin"/>
        </w:r>
        <w:r w:rsidR="007A37A9">
          <w:rPr>
            <w:webHidden/>
          </w:rPr>
          <w:instrText xml:space="preserve"> PAGEREF _Toc72887114 \h </w:instrText>
        </w:r>
        <w:r w:rsidR="007A37A9">
          <w:rPr>
            <w:webHidden/>
          </w:rPr>
        </w:r>
        <w:r w:rsidR="007A37A9">
          <w:rPr>
            <w:webHidden/>
          </w:rPr>
          <w:fldChar w:fldCharType="separate"/>
        </w:r>
        <w:r w:rsidR="007A37A9">
          <w:rPr>
            <w:webHidden/>
          </w:rPr>
          <w:t>78</w:t>
        </w:r>
        <w:r w:rsidR="007A37A9">
          <w:rPr>
            <w:webHidden/>
          </w:rPr>
          <w:fldChar w:fldCharType="end"/>
        </w:r>
      </w:hyperlink>
    </w:p>
    <w:p w14:paraId="67F13D7B" w14:textId="0BBBF0B4"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15" w:history="1">
        <w:r w:rsidR="007A37A9" w:rsidRPr="00CE35DE">
          <w:rPr>
            <w:rStyle w:val="Hyperlink"/>
          </w:rPr>
          <w:t>Figure 5.4: Multiple Classifiers - ROC Curve and Precision versus Recall Plots</w:t>
        </w:r>
        <w:r w:rsidR="007A37A9">
          <w:rPr>
            <w:webHidden/>
          </w:rPr>
          <w:tab/>
        </w:r>
        <w:r w:rsidR="007A37A9">
          <w:rPr>
            <w:webHidden/>
          </w:rPr>
          <w:fldChar w:fldCharType="begin"/>
        </w:r>
        <w:r w:rsidR="007A37A9">
          <w:rPr>
            <w:webHidden/>
          </w:rPr>
          <w:instrText xml:space="preserve"> PAGEREF _Toc72887115 \h </w:instrText>
        </w:r>
        <w:r w:rsidR="007A37A9">
          <w:rPr>
            <w:webHidden/>
          </w:rPr>
        </w:r>
        <w:r w:rsidR="007A37A9">
          <w:rPr>
            <w:webHidden/>
          </w:rPr>
          <w:fldChar w:fldCharType="separate"/>
        </w:r>
        <w:r w:rsidR="007A37A9">
          <w:rPr>
            <w:webHidden/>
          </w:rPr>
          <w:t>79</w:t>
        </w:r>
        <w:r w:rsidR="007A37A9">
          <w:rPr>
            <w:webHidden/>
          </w:rPr>
          <w:fldChar w:fldCharType="end"/>
        </w:r>
      </w:hyperlink>
    </w:p>
    <w:p w14:paraId="2CD08169" w14:textId="39F4BC9A"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16" w:history="1">
        <w:r w:rsidR="007A37A9" w:rsidRPr="00CE35DE">
          <w:rPr>
            <w:rStyle w:val="Hyperlink"/>
          </w:rPr>
          <w:t>Figure 5.5: Model Interpretability with LIME</w:t>
        </w:r>
        <w:r w:rsidR="007A37A9">
          <w:rPr>
            <w:webHidden/>
          </w:rPr>
          <w:tab/>
        </w:r>
        <w:r w:rsidR="007A37A9">
          <w:rPr>
            <w:webHidden/>
          </w:rPr>
          <w:fldChar w:fldCharType="begin"/>
        </w:r>
        <w:r w:rsidR="007A37A9">
          <w:rPr>
            <w:webHidden/>
          </w:rPr>
          <w:instrText xml:space="preserve"> PAGEREF _Toc72887116 \h </w:instrText>
        </w:r>
        <w:r w:rsidR="007A37A9">
          <w:rPr>
            <w:webHidden/>
          </w:rPr>
        </w:r>
        <w:r w:rsidR="007A37A9">
          <w:rPr>
            <w:webHidden/>
          </w:rPr>
          <w:fldChar w:fldCharType="separate"/>
        </w:r>
        <w:r w:rsidR="007A37A9">
          <w:rPr>
            <w:webHidden/>
          </w:rPr>
          <w:t>80</w:t>
        </w:r>
        <w:r w:rsidR="007A37A9">
          <w:rPr>
            <w:webHidden/>
          </w:rPr>
          <w:fldChar w:fldCharType="end"/>
        </w:r>
      </w:hyperlink>
    </w:p>
    <w:p w14:paraId="6B4189EA" w14:textId="262DA393" w:rsidR="00DF0AC7" w:rsidRPr="00275BF9" w:rsidRDefault="00874EA6" w:rsidP="00C75C57">
      <w:pPr>
        <w:pStyle w:val="BodyText"/>
      </w:pPr>
      <w:r w:rsidRPr="00275BF9">
        <w:fldChar w:fldCharType="end"/>
      </w:r>
    </w:p>
    <w:p w14:paraId="79802B37" w14:textId="77777777" w:rsidR="00C140A8" w:rsidRPr="00275BF9"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04F66988" w14:textId="2D0A26D3" w:rsidR="00CD02CE" w:rsidRPr="00275BF9" w:rsidRDefault="00CD02CE" w:rsidP="00513929">
      <w:pPr>
        <w:pStyle w:val="Heading1"/>
        <w:numPr>
          <w:ilvl w:val="0"/>
          <w:numId w:val="0"/>
        </w:numPr>
      </w:pPr>
      <w:bookmarkStart w:id="16" w:name="_Toc72885547"/>
      <w:r w:rsidRPr="00275BF9">
        <w:lastRenderedPageBreak/>
        <w:t>L</w:t>
      </w:r>
      <w:r w:rsidR="00635CB3" w:rsidRPr="00275BF9">
        <w:t>IST OF ABBREVIATIONS</w:t>
      </w:r>
      <w:bookmarkEnd w:id="16"/>
    </w:p>
    <w:tbl>
      <w:tblPr>
        <w:tblW w:w="6835" w:type="dxa"/>
        <w:tblLook w:val="04A0" w:firstRow="1" w:lastRow="0" w:firstColumn="1" w:lastColumn="0" w:noHBand="0" w:noVBand="1"/>
      </w:tblPr>
      <w:tblGrid>
        <w:gridCol w:w="1615"/>
        <w:gridCol w:w="5220"/>
      </w:tblGrid>
      <w:tr w:rsidR="001A1D9A" w:rsidRPr="00275BF9"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275BF9" w:rsidRDefault="001A1D9A" w:rsidP="00BD6FEB">
            <w:pPr>
              <w:spacing w:line="240" w:lineRule="auto"/>
              <w:jc w:val="left"/>
            </w:pPr>
            <w:r w:rsidRPr="00275BF9">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275BF9" w:rsidRDefault="001A1D9A" w:rsidP="00BD6FEB">
            <w:pPr>
              <w:spacing w:line="240" w:lineRule="auto"/>
            </w:pPr>
            <w:r w:rsidRPr="00275BF9">
              <w:t>Adaptive Boosting</w:t>
            </w:r>
          </w:p>
        </w:tc>
      </w:tr>
      <w:tr w:rsidR="00DA6F07" w:rsidRPr="00275BF9"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275BF9" w:rsidRDefault="00DA6F07" w:rsidP="00BD6FEB">
            <w:pPr>
              <w:spacing w:line="240" w:lineRule="auto"/>
              <w:jc w:val="left"/>
            </w:pPr>
            <w:r>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275BF9" w:rsidRDefault="00DA6F07" w:rsidP="00BD6FEB">
            <w:pPr>
              <w:spacing w:line="240" w:lineRule="auto"/>
            </w:pPr>
            <w:r>
              <w:t>Analysis of Variance</w:t>
            </w:r>
          </w:p>
        </w:tc>
      </w:tr>
      <w:tr w:rsidR="00D6649D" w:rsidRPr="00275BF9"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275BF9" w:rsidRDefault="00D6649D" w:rsidP="00BD6FEB">
            <w:pPr>
              <w:spacing w:line="240" w:lineRule="auto"/>
              <w:jc w:val="left"/>
            </w:pPr>
            <w:r w:rsidRPr="00275BF9">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275BF9" w:rsidRDefault="00D6649D" w:rsidP="00BD6FEB">
            <w:pPr>
              <w:spacing w:line="240" w:lineRule="auto"/>
            </w:pPr>
            <w:r w:rsidRPr="00275BF9">
              <w:t>Area under ROC Curve</w:t>
            </w:r>
          </w:p>
        </w:tc>
      </w:tr>
      <w:tr w:rsidR="00BA15D2" w:rsidRPr="00275BF9"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275BF9" w:rsidRDefault="00BA15D2" w:rsidP="00BD6FEB">
            <w:pPr>
              <w:spacing w:line="240" w:lineRule="auto"/>
              <w:jc w:val="left"/>
            </w:pPr>
            <w:r w:rsidRPr="00275BF9">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275BF9" w:rsidRDefault="00BA15D2" w:rsidP="00BD6FEB">
            <w:pPr>
              <w:spacing w:line="240" w:lineRule="auto"/>
            </w:pPr>
            <w:r w:rsidRPr="00275BF9">
              <w:t>Customer Relationship Management</w:t>
            </w:r>
          </w:p>
        </w:tc>
      </w:tr>
      <w:tr w:rsidR="00762344" w:rsidRPr="00275BF9"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275BF9" w:rsidRDefault="00762344" w:rsidP="00BD6FEB">
            <w:pPr>
              <w:spacing w:line="240" w:lineRule="auto"/>
              <w:jc w:val="left"/>
            </w:pPr>
            <w:r>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275BF9" w:rsidRDefault="00762344" w:rsidP="00BD6FEB">
            <w:pPr>
              <w:spacing w:line="240" w:lineRule="auto"/>
            </w:pPr>
            <w:r>
              <w:t>Cross Validation</w:t>
            </w:r>
          </w:p>
        </w:tc>
      </w:tr>
      <w:tr w:rsidR="00BA15D2" w:rsidRPr="00275BF9"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275BF9" w:rsidRDefault="00BA15D2" w:rsidP="00BD6FEB">
            <w:pPr>
              <w:spacing w:line="240" w:lineRule="auto"/>
              <w:jc w:val="left"/>
            </w:pPr>
            <w:r w:rsidRPr="00275BF9">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275BF9" w:rsidRDefault="00BA15D2" w:rsidP="00BD6FEB">
            <w:pPr>
              <w:spacing w:line="240" w:lineRule="auto"/>
            </w:pPr>
            <w:r w:rsidRPr="00275BF9">
              <w:t>Exploratory Data Analysis</w:t>
            </w:r>
          </w:p>
        </w:tc>
      </w:tr>
      <w:tr w:rsidR="007E7B1C" w:rsidRPr="00275BF9"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275BF9" w:rsidRDefault="007E7B1C" w:rsidP="00BD6FEB">
            <w:pPr>
              <w:spacing w:line="240" w:lineRule="auto"/>
              <w:jc w:val="left"/>
            </w:pPr>
            <w:r w:rsidRPr="00275BF9">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275BF9" w:rsidRDefault="007E7B1C" w:rsidP="00BD6FEB">
            <w:pPr>
              <w:spacing w:line="240" w:lineRule="auto"/>
            </w:pPr>
            <w:r w:rsidRPr="00275BF9">
              <w:t>Gradient Boosting Machine</w:t>
            </w:r>
          </w:p>
        </w:tc>
      </w:tr>
      <w:tr w:rsidR="00BA15D2" w:rsidRPr="00275BF9"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275BF9" w:rsidRDefault="00BA15D2" w:rsidP="00BD6FEB">
            <w:pPr>
              <w:spacing w:line="240" w:lineRule="auto"/>
              <w:jc w:val="left"/>
            </w:pPr>
            <w:r w:rsidRPr="00275BF9">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275BF9" w:rsidRDefault="00BA15D2" w:rsidP="00BD6FEB">
            <w:pPr>
              <w:spacing w:line="240" w:lineRule="auto"/>
            </w:pPr>
            <w:r w:rsidRPr="00275BF9">
              <w:t>K Nearest Neighbour</w:t>
            </w:r>
          </w:p>
        </w:tc>
      </w:tr>
      <w:tr w:rsidR="00BA15D2" w:rsidRPr="00275BF9"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275BF9" w:rsidRDefault="00BA15D2" w:rsidP="00BD6FEB">
            <w:pPr>
              <w:spacing w:line="240" w:lineRule="auto"/>
              <w:jc w:val="left"/>
            </w:pPr>
            <w:r w:rsidRPr="00275BF9">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275BF9" w:rsidRDefault="00BA15D2" w:rsidP="00BD6FEB">
            <w:pPr>
              <w:spacing w:line="240" w:lineRule="auto"/>
            </w:pPr>
            <w:r w:rsidRPr="00275BF9">
              <w:t>Linear Discriminant Analysis</w:t>
            </w:r>
          </w:p>
        </w:tc>
      </w:tr>
      <w:tr w:rsidR="002A5706" w:rsidRPr="00275BF9"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275BF9" w:rsidRDefault="002A5706" w:rsidP="00BD6FEB">
            <w:pPr>
              <w:spacing w:line="240" w:lineRule="auto"/>
              <w:jc w:val="left"/>
            </w:pPr>
            <w:r w:rsidRPr="00275BF9">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275BF9" w:rsidRDefault="002A5706" w:rsidP="00BD6FEB">
            <w:pPr>
              <w:spacing w:line="240" w:lineRule="auto"/>
            </w:pPr>
            <w:r w:rsidRPr="00275BF9">
              <w:t>Locally Interpretable Model-Agnostic Explanations</w:t>
            </w:r>
          </w:p>
        </w:tc>
      </w:tr>
      <w:tr w:rsidR="00BA15D2" w:rsidRPr="00275BF9"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275BF9" w:rsidRDefault="00BA15D2" w:rsidP="00BD6FEB">
            <w:pPr>
              <w:spacing w:line="240" w:lineRule="auto"/>
              <w:jc w:val="left"/>
            </w:pPr>
            <w:r w:rsidRPr="00275BF9">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275BF9" w:rsidRDefault="00BA15D2" w:rsidP="00BD6FEB">
            <w:pPr>
              <w:spacing w:line="240" w:lineRule="auto"/>
            </w:pPr>
            <w:r w:rsidRPr="00275BF9">
              <w:t xml:space="preserve">Projection Pursuit Random Forest </w:t>
            </w:r>
          </w:p>
        </w:tc>
      </w:tr>
      <w:tr w:rsidR="00BA15D2" w:rsidRPr="00275BF9"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275BF9" w:rsidRDefault="00BA15D2" w:rsidP="00BD6FEB">
            <w:pPr>
              <w:spacing w:line="240" w:lineRule="auto"/>
              <w:jc w:val="left"/>
            </w:pPr>
            <w:r w:rsidRPr="00275BF9">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275BF9" w:rsidRDefault="00BA15D2" w:rsidP="00BD6FEB">
            <w:pPr>
              <w:spacing w:line="240" w:lineRule="auto"/>
            </w:pPr>
            <w:r w:rsidRPr="00275BF9">
              <w:t>Receiver Operating Characteristics</w:t>
            </w:r>
          </w:p>
        </w:tc>
      </w:tr>
      <w:tr w:rsidR="00B84768" w:rsidRPr="00275BF9"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275BF9" w:rsidRDefault="00B84768" w:rsidP="00BD6FEB">
            <w:pPr>
              <w:spacing w:line="240" w:lineRule="auto"/>
              <w:jc w:val="left"/>
            </w:pPr>
            <w:r>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275BF9" w:rsidRDefault="00B84768" w:rsidP="00BD6FEB">
            <w:pPr>
              <w:spacing w:line="240" w:lineRule="auto"/>
            </w:pPr>
            <w:r>
              <w:t>Radial Basis Function</w:t>
            </w:r>
          </w:p>
        </w:tc>
      </w:tr>
      <w:tr w:rsidR="00BA15D2" w:rsidRPr="00275BF9"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275BF9" w:rsidRDefault="00BA15D2" w:rsidP="00BD6FEB">
            <w:pPr>
              <w:spacing w:line="240" w:lineRule="auto"/>
              <w:jc w:val="left"/>
            </w:pPr>
            <w:r w:rsidRPr="00275BF9">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275BF9" w:rsidRDefault="00BA15D2" w:rsidP="00BD6FEB">
            <w:pPr>
              <w:spacing w:line="240" w:lineRule="auto"/>
            </w:pPr>
            <w:r w:rsidRPr="00275BF9">
              <w:t>Synthetic Minority Oversampling Technique</w:t>
            </w:r>
          </w:p>
        </w:tc>
      </w:tr>
      <w:tr w:rsidR="009355E8" w:rsidRPr="00275BF9"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275BF9" w:rsidRDefault="009355E8" w:rsidP="0097355E">
            <w:pPr>
              <w:jc w:val="left"/>
            </w:pPr>
            <w:r w:rsidRPr="00275BF9">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275BF9" w:rsidRDefault="009355E8" w:rsidP="00BD6FEB">
            <w:pPr>
              <w:spacing w:line="240" w:lineRule="auto"/>
            </w:pPr>
            <w:r w:rsidRPr="00275BF9">
              <w:t xml:space="preserve">Synthetic Minority Over-sampling Technique </w:t>
            </w:r>
            <w:r w:rsidRPr="00275BF9">
              <w:br/>
              <w:t>for Nominal and Continuous features</w:t>
            </w:r>
          </w:p>
        </w:tc>
      </w:tr>
      <w:tr w:rsidR="00BA15D2" w:rsidRPr="00275BF9"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275BF9" w:rsidRDefault="00BA15D2" w:rsidP="00BD6FEB">
            <w:pPr>
              <w:spacing w:line="240" w:lineRule="auto"/>
              <w:jc w:val="left"/>
            </w:pPr>
            <w:r w:rsidRPr="00275BF9">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275BF9" w:rsidRDefault="00BA15D2" w:rsidP="00BD6FEB">
            <w:pPr>
              <w:spacing w:line="240" w:lineRule="auto"/>
            </w:pPr>
            <w:r w:rsidRPr="00275BF9">
              <w:t>Support Vector Machine</w:t>
            </w:r>
          </w:p>
        </w:tc>
      </w:tr>
      <w:tr w:rsidR="00BD6FEB" w:rsidRPr="00275BF9"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275BF9" w:rsidRDefault="00BD6FEB" w:rsidP="00BD6FEB">
            <w:pPr>
              <w:spacing w:line="240" w:lineRule="auto"/>
              <w:jc w:val="left"/>
            </w:pPr>
            <w:r>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275BF9" w:rsidRDefault="00BD6FEB" w:rsidP="00BD6FEB">
            <w:pPr>
              <w:spacing w:line="240" w:lineRule="auto"/>
            </w:pPr>
            <w:r>
              <w:t>Support Vector Classification</w:t>
            </w:r>
          </w:p>
        </w:tc>
      </w:tr>
      <w:tr w:rsidR="00BA15D2" w:rsidRPr="00275BF9"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275BF9" w:rsidRDefault="00BA15D2" w:rsidP="007E7B1C">
            <w:pPr>
              <w:spacing w:line="276" w:lineRule="auto"/>
              <w:jc w:val="left"/>
            </w:pPr>
            <w:r w:rsidRPr="00275BF9">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275BF9" w:rsidRDefault="00BA15D2" w:rsidP="007E7B1C">
            <w:pPr>
              <w:spacing w:line="276" w:lineRule="auto"/>
            </w:pPr>
            <w:r w:rsidRPr="00275BF9">
              <w:t>Extreme Gradient Boosting</w:t>
            </w:r>
          </w:p>
        </w:tc>
      </w:tr>
    </w:tbl>
    <w:p w14:paraId="6524CB3C" w14:textId="4408CB35" w:rsidR="00642D74" w:rsidRPr="00275BF9" w:rsidRDefault="003B1F77" w:rsidP="00117EB7">
      <w:pPr>
        <w:pStyle w:val="Heading1"/>
        <w:numPr>
          <w:ilvl w:val="0"/>
          <w:numId w:val="45"/>
        </w:numPr>
      </w:pPr>
      <w:bookmarkStart w:id="17" w:name="_Toc72885548"/>
      <w:bookmarkStart w:id="18" w:name="background-and-related-research"/>
      <w:bookmarkEnd w:id="10"/>
      <w:bookmarkEnd w:id="11"/>
      <w:r w:rsidRPr="00275BF9">
        <w:lastRenderedPageBreak/>
        <w:t>C</w:t>
      </w:r>
      <w:r w:rsidR="00635CB3" w:rsidRPr="00275BF9">
        <w:t>HAPTER</w:t>
      </w:r>
      <w:r w:rsidRPr="00275BF9">
        <w:t xml:space="preserve"> 1</w:t>
      </w:r>
      <w:r w:rsidR="00635CB3" w:rsidRPr="00275BF9">
        <w:t>:</w:t>
      </w:r>
      <w:r w:rsidRPr="00275BF9">
        <w:t xml:space="preserve"> </w:t>
      </w:r>
      <w:r w:rsidR="00635CB3" w:rsidRPr="00275BF9">
        <w:t>INTRODUCTION</w:t>
      </w:r>
      <w:bookmarkEnd w:id="17"/>
    </w:p>
    <w:p w14:paraId="5F58531C" w14:textId="2E24AE44" w:rsidR="009F5D56" w:rsidRPr="00275BF9" w:rsidRDefault="00B74F8C" w:rsidP="00517E79">
      <w:pPr>
        <w:rPr>
          <w:rFonts w:eastAsiaTheme="majorEastAsia"/>
          <w:b/>
          <w:bCs/>
          <w:color w:val="4F81BD" w:themeColor="accent1"/>
          <w:sz w:val="32"/>
          <w:szCs w:val="32"/>
        </w:rPr>
      </w:pPr>
      <w:bookmarkStart w:id="19" w:name="_Toc61617410"/>
      <w:r w:rsidRPr="00275BF9">
        <w:t xml:space="preserve">With the increase in the number of options consumers have </w:t>
      </w:r>
      <w:r w:rsidR="00B06647" w:rsidRPr="00275BF9">
        <w:t>in</w:t>
      </w:r>
      <w:r w:rsidRPr="00275BF9">
        <w:t xml:space="preserve"> the </w:t>
      </w:r>
      <w:r w:rsidR="00515313" w:rsidRPr="00275BF9">
        <w:t xml:space="preserve">Digital Age, </w:t>
      </w:r>
      <w:r w:rsidR="005F3CED">
        <w:t>a company needs to keep costs low and profits high for a company to be successful</w:t>
      </w:r>
      <w:r w:rsidR="00B2514F" w:rsidRPr="00275BF9">
        <w:t xml:space="preserve">. </w:t>
      </w:r>
      <w:r w:rsidR="00515313" w:rsidRPr="00275BF9">
        <w:t xml:space="preserve">One of the most effective ways to do this is to retain the existing customer base and focus the </w:t>
      </w:r>
      <w:r w:rsidR="00547CAC" w:rsidRPr="00275BF9">
        <w:t>remaining</w:t>
      </w:r>
      <w:r w:rsidR="00515313" w:rsidRPr="00275BF9">
        <w:t xml:space="preserve"> budget on </w:t>
      </w:r>
      <w:r w:rsidR="00890257" w:rsidRPr="00275BF9">
        <w:t>acquiring</w:t>
      </w:r>
      <w:r w:rsidR="005D5BAE" w:rsidRPr="00275BF9">
        <w:t xml:space="preserve"> </w:t>
      </w:r>
      <w:r w:rsidR="00515313" w:rsidRPr="00275BF9">
        <w:t>new customers.</w:t>
      </w:r>
    </w:p>
    <w:p w14:paraId="2C628FC5" w14:textId="2DF17695" w:rsidR="008344B7" w:rsidRPr="00275BF9" w:rsidRDefault="00D818D6" w:rsidP="00261525">
      <w:pPr>
        <w:pStyle w:val="Heading2"/>
      </w:pPr>
      <w:bookmarkStart w:id="20" w:name="_Toc72885549"/>
      <w:r w:rsidRPr="00275BF9">
        <w:t xml:space="preserve">1.1 </w:t>
      </w:r>
      <w:r w:rsidR="0021550A" w:rsidRPr="00275BF9">
        <w:t>Background of the Study</w:t>
      </w:r>
      <w:bookmarkEnd w:id="20"/>
    </w:p>
    <w:p w14:paraId="06FA57EA" w14:textId="7BA14FCF" w:rsidR="00434639" w:rsidRPr="00275BF9" w:rsidRDefault="00434639" w:rsidP="00517E79">
      <w:r w:rsidRPr="00275BF9">
        <w:t xml:space="preserve">With the increase in the number of options consumers have in the Digital Age, </w:t>
      </w:r>
      <w:r w:rsidR="005F3CED">
        <w:t>a company needs to keep costs low and profits high for a company to be successful</w:t>
      </w:r>
      <w:r w:rsidRPr="00275BF9">
        <w:t xml:space="preserve">. One of the most effective ways to do this is to retain the existing customer base and focus the remaining budget on </w:t>
      </w:r>
      <w:r w:rsidR="00890257" w:rsidRPr="00275BF9">
        <w:t>acquiring</w:t>
      </w:r>
      <w:r w:rsidRPr="00275BF9">
        <w:t xml:space="preserve"> new customers.</w:t>
      </w:r>
      <w:r w:rsidR="00F565E0" w:rsidRPr="00275BF9">
        <w:t xml:space="preserve"> </w:t>
      </w:r>
      <w:r w:rsidRPr="00275BF9">
        <w:t xml:space="preserve">The retention of the existing customer base in a focused and systemic manner is to be done, or </w:t>
      </w:r>
      <w:r w:rsidR="00890257" w:rsidRPr="00275BF9">
        <w:t>it</w:t>
      </w:r>
      <w:r w:rsidRPr="00275BF9">
        <w:t xml:space="preserve">s bottom line can be affected. A targeted way to approach the end goal of customer retention is to flag customers that have a high probability </w:t>
      </w:r>
      <w:r w:rsidR="00834195" w:rsidRPr="00275BF9">
        <w:t>of</w:t>
      </w:r>
      <w:r w:rsidRPr="00275BF9">
        <w:t xml:space="preserve"> churn. Based on customer behaviour and attributes, the </w:t>
      </w:r>
      <w:r w:rsidR="00F837F0" w:rsidRPr="00275BF9">
        <w:t>likel</w:t>
      </w:r>
      <w:r w:rsidR="007E254B" w:rsidRPr="00275BF9">
        <w:t>ihood</w:t>
      </w:r>
      <w:r w:rsidR="00F837F0" w:rsidRPr="00275BF9">
        <w:t xml:space="preserve"> to churn customers</w:t>
      </w:r>
      <w:r w:rsidR="00CC1112" w:rsidRPr="00275BF9">
        <w:t xml:space="preserve"> can be flagged</w:t>
      </w:r>
      <w:r w:rsidRPr="00275BF9">
        <w:t>,</w:t>
      </w:r>
      <w:r w:rsidR="005B7461" w:rsidRPr="00275BF9">
        <w:t xml:space="preserve"> and</w:t>
      </w:r>
      <w:r w:rsidRPr="00275BF9">
        <w:t xml:space="preserve"> targeted campaigns </w:t>
      </w:r>
      <w:r w:rsidR="00CC1112" w:rsidRPr="00275BF9">
        <w:t xml:space="preserve">can be run </w:t>
      </w:r>
      <w:r w:rsidRPr="00275BF9">
        <w:t>to retain customers</w:t>
      </w:r>
      <w:r w:rsidR="00334620" w:rsidRPr="00275BF9">
        <w:t xml:space="preserve"> </w:t>
      </w:r>
      <w:r w:rsidR="00334620" w:rsidRPr="00275BF9">
        <w:fldChar w:fldCharType="begin" w:fldLock="1"/>
      </w:r>
      <w:r w:rsidR="0092361A"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75BF9">
        <w:fldChar w:fldCharType="separate"/>
      </w:r>
      <w:r w:rsidR="00334620" w:rsidRPr="00275BF9">
        <w:t>(Jain et al., 2021)</w:t>
      </w:r>
      <w:r w:rsidR="00334620" w:rsidRPr="00275BF9">
        <w:fldChar w:fldCharType="end"/>
      </w:r>
      <w:r w:rsidRPr="00275BF9">
        <w:t>.</w:t>
      </w:r>
      <w:r w:rsidR="00790439" w:rsidRPr="00275BF9">
        <w:t xml:space="preserve"> </w:t>
      </w:r>
      <w:r w:rsidR="00790439" w:rsidRPr="00275BF9">
        <w:tab/>
      </w:r>
    </w:p>
    <w:p w14:paraId="416135AA" w14:textId="7585E16C" w:rsidR="00434639" w:rsidRPr="00275BF9" w:rsidRDefault="004840A9" w:rsidP="00261525">
      <w:pPr>
        <w:pStyle w:val="Heading3"/>
      </w:pPr>
      <w:bookmarkStart w:id="21" w:name="_Toc61885859"/>
      <w:bookmarkStart w:id="22" w:name="_Toc72885550"/>
      <w:r w:rsidRPr="00275BF9">
        <w:t>1.1.1</w:t>
      </w:r>
      <w:r w:rsidR="00661EC7" w:rsidRPr="00275BF9">
        <w:t xml:space="preserve"> </w:t>
      </w:r>
      <w:r w:rsidR="00434639" w:rsidRPr="00275BF9">
        <w:t>Churn Analysis</w:t>
      </w:r>
      <w:bookmarkEnd w:id="21"/>
      <w:r w:rsidR="00124E70" w:rsidRPr="00275BF9">
        <w:t xml:space="preserve"> in the Telecom Industry</w:t>
      </w:r>
      <w:bookmarkEnd w:id="22"/>
    </w:p>
    <w:p w14:paraId="68B719D0" w14:textId="1262ADB0" w:rsidR="009550DF" w:rsidRPr="00275BF9" w:rsidRDefault="00661EC7" w:rsidP="00517E79">
      <w:r w:rsidRPr="00275BF9">
        <w:t>The ability to retain customers showcases the company</w:t>
      </w:r>
      <w:r w:rsidR="00C235BC" w:rsidRPr="00275BF9">
        <w:t>'</w:t>
      </w:r>
      <w:r w:rsidRPr="00275BF9">
        <w:t xml:space="preserve">s ability to run the business. With the digital age, where everything is online, any business needs to </w:t>
      </w:r>
      <w:r w:rsidR="00F837F0" w:rsidRPr="00275BF9">
        <w:t>virtually understand customer behaviour and mentalit</w:t>
      </w:r>
      <w:r w:rsidRPr="00275BF9">
        <w:t xml:space="preserve">y. The cost of customer churn in the Telecom Industry is approximately $10 billion annually </w:t>
      </w:r>
      <w:r w:rsidRPr="00275BF9">
        <w:fldChar w:fldCharType="begin" w:fldLock="1"/>
      </w:r>
      <w:r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75BF9">
        <w:fldChar w:fldCharType="separate"/>
      </w:r>
      <w:r w:rsidRPr="00275BF9">
        <w:t>(</w:t>
      </w:r>
      <w:r w:rsidRPr="00275BF9">
        <w:rPr>
          <w:rStyle w:val="ReferenceLinkChar"/>
          <w:color w:val="auto"/>
        </w:rPr>
        <w:t>Castanedo et al., 2014</w:t>
      </w:r>
      <w:r w:rsidRPr="00275BF9">
        <w:t>)</w:t>
      </w:r>
      <w:r w:rsidRPr="00275BF9">
        <w:fldChar w:fldCharType="end"/>
      </w:r>
      <w:r w:rsidRPr="00275BF9">
        <w:t xml:space="preserve">.  Customer acquisition costs are higher than customer retention by 700%; if customer retention rates </w:t>
      </w:r>
      <w:r w:rsidR="00833C7D" w:rsidRPr="00275BF9">
        <w:t xml:space="preserve">were increased </w:t>
      </w:r>
      <w:r w:rsidRPr="00275BF9">
        <w:t xml:space="preserve">by just 5%, profits could see an increase from 25% to even 95% </w:t>
      </w:r>
      <w:r w:rsidRPr="00275BF9">
        <w:fldChar w:fldCharType="begin" w:fldLock="1"/>
      </w:r>
      <w:r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75BF9">
        <w:fldChar w:fldCharType="separate"/>
      </w:r>
      <w:r w:rsidRPr="00275BF9">
        <w:t>(</w:t>
      </w:r>
      <w:r w:rsidRPr="00275BF9">
        <w:rPr>
          <w:rStyle w:val="ReferenceLinkChar"/>
          <w:color w:val="auto"/>
        </w:rPr>
        <w:t>Hadden et al., 2006</w:t>
      </w:r>
      <w:r w:rsidRPr="00275BF9">
        <w:t>)</w:t>
      </w:r>
      <w:r w:rsidRPr="00275BF9">
        <w:fldChar w:fldCharType="end"/>
      </w:r>
      <w:r w:rsidRPr="00275BF9">
        <w:t xml:space="preserve">. For a company to be profitable, it is essential to take pre-emptive action to retain customers that may churn. Churn is defined as customers who stop using their specific services and plans for long periods. </w:t>
      </w:r>
      <w:r w:rsidR="002C0753" w:rsidRPr="00275BF9">
        <w:t>Churn can occur due to various reasons and can be broadly classified into voluntary and involuntary churn.</w:t>
      </w:r>
      <w:r w:rsidR="009550DF" w:rsidRPr="00275BF9">
        <w:br w:type="page"/>
      </w:r>
    </w:p>
    <w:p w14:paraId="73EF7552" w14:textId="13828CDD" w:rsidR="00434639" w:rsidRPr="00275BF9" w:rsidRDefault="00661EC7" w:rsidP="00517E79">
      <w:r w:rsidRPr="00275BF9">
        <w:lastRenderedPageBreak/>
        <w:t xml:space="preserve">In this post-pandemic age, where virtual presence via calls and </w:t>
      </w:r>
      <w:r w:rsidR="00B907CD" w:rsidRPr="00275BF9">
        <w:t>the internet</w:t>
      </w:r>
      <w:r w:rsidRPr="00275BF9">
        <w:t xml:space="preserve"> is the top priority, customers </w:t>
      </w:r>
      <w:r w:rsidR="005F3CED">
        <w:t>try</w:t>
      </w:r>
      <w:r w:rsidRPr="00275BF9">
        <w:t xml:space="preserve"> to reduce their monthly expenditure</w:t>
      </w:r>
      <w:r w:rsidR="00B907CD" w:rsidRPr="00275BF9">
        <w:t xml:space="preserve"> month to month</w:t>
      </w:r>
      <w:r w:rsidRPr="00275BF9">
        <w:t>. Competitors are employing low prices or value-add services to get consumers to switch</w:t>
      </w:r>
      <w:r w:rsidR="00B907CD" w:rsidRPr="00275BF9">
        <w:t xml:space="preserve"> telecom operators</w:t>
      </w:r>
      <w:r w:rsidRPr="00275BF9">
        <w:t>. After acquiring a significant customer base, the companies moneti</w:t>
      </w:r>
      <w:r w:rsidR="00890257" w:rsidRPr="00275BF9">
        <w:t>s</w:t>
      </w:r>
      <w:r w:rsidRPr="00275BF9">
        <w:t>e their customer base and profit</w:t>
      </w:r>
      <w:r w:rsidR="00B907CD" w:rsidRPr="00275BF9">
        <w:t xml:space="preserve"> in the long</w:t>
      </w:r>
      <w:r w:rsidR="005B7461" w:rsidRPr="00275BF9">
        <w:t xml:space="preserve"> </w:t>
      </w:r>
      <w:r w:rsidR="00B907CD" w:rsidRPr="00275BF9">
        <w:t>term</w:t>
      </w:r>
      <w:r w:rsidR="009353D9" w:rsidRPr="00275BF9">
        <w:t xml:space="preserve"> </w:t>
      </w:r>
      <w:r w:rsidR="0092361A" w:rsidRPr="00275BF9">
        <w:fldChar w:fldCharType="begin" w:fldLock="1"/>
      </w:r>
      <w:r w:rsidR="00A9797F"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75BF9">
        <w:fldChar w:fldCharType="separate"/>
      </w:r>
      <w:r w:rsidR="0092361A" w:rsidRPr="00275BF9">
        <w:t>(Jain et al., 2021)</w:t>
      </w:r>
      <w:r w:rsidR="0092361A" w:rsidRPr="00275BF9">
        <w:fldChar w:fldCharType="end"/>
      </w:r>
      <w:r w:rsidRPr="00275BF9">
        <w:t xml:space="preserve">. </w:t>
      </w:r>
      <w:r w:rsidR="001A4BA9" w:rsidRPr="00275BF9">
        <w:t>The c</w:t>
      </w:r>
      <w:r w:rsidRPr="00275BF9">
        <w:t xml:space="preserve">ompanies that identify the </w:t>
      </w:r>
      <w:r w:rsidR="00B907CD" w:rsidRPr="00275BF9">
        <w:t>segment</w:t>
      </w:r>
      <w:r w:rsidRPr="00275BF9">
        <w:t xml:space="preserve"> of </w:t>
      </w:r>
      <w:r w:rsidR="001A4BA9" w:rsidRPr="00275BF9">
        <w:t>customers</w:t>
      </w:r>
      <w:r w:rsidRPr="00275BF9">
        <w:t xml:space="preserve"> that are likely to leave and run targeted campaigns to showcase more value in their current offerings at a minimal budget are the ones that will be successful in the long run.</w:t>
      </w:r>
      <w:r w:rsidR="00EE40A4" w:rsidRPr="00275BF9">
        <w:rPr>
          <w:b/>
          <w:bCs/>
          <w:sz w:val="32"/>
          <w:szCs w:val="32"/>
        </w:rPr>
        <w:t xml:space="preserve"> </w:t>
      </w:r>
    </w:p>
    <w:p w14:paraId="17E76069" w14:textId="5BD10939" w:rsidR="004840A9" w:rsidRPr="00275BF9" w:rsidRDefault="004840A9" w:rsidP="00261525">
      <w:pPr>
        <w:pStyle w:val="Heading3"/>
      </w:pPr>
      <w:bookmarkStart w:id="23" w:name="_Toc61885860"/>
      <w:bookmarkStart w:id="24" w:name="_Toc72885551"/>
      <w:r w:rsidRPr="00275BF9">
        <w:t>1.1.2 Flagging customers and retention policies</w:t>
      </w:r>
      <w:bookmarkEnd w:id="23"/>
      <w:bookmarkEnd w:id="24"/>
    </w:p>
    <w:p w14:paraId="53DA9258" w14:textId="622CE11E" w:rsidR="00E4219E" w:rsidRPr="00275BF9" w:rsidRDefault="00E4219E" w:rsidP="00517E79">
      <w:r w:rsidRPr="00275BF9">
        <w:t>As service providers contend for a customer</w:t>
      </w:r>
      <w:r w:rsidR="00C235BC" w:rsidRPr="00275BF9">
        <w:t>'</w:t>
      </w:r>
      <w:r w:rsidRPr="00275BF9">
        <w:t>s rights, customers are free to choose a service</w:t>
      </w:r>
      <w:r w:rsidR="005B7461" w:rsidRPr="00275BF9">
        <w:t xml:space="preserve"> </w:t>
      </w:r>
      <w:r w:rsidRPr="00275BF9">
        <w:t xml:space="preserve">provider from an ever-increasing set of corporations. This increase in competition has led customers to expect tailor-made products at a fraction of the price </w:t>
      </w:r>
      <w:r w:rsidRPr="00275BF9">
        <w:fldChar w:fldCharType="begin" w:fldLock="1"/>
      </w:r>
      <w:r w:rsidRPr="00275BF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75BF9">
        <w:fldChar w:fldCharType="separate"/>
      </w:r>
      <w:r w:rsidRPr="00275BF9">
        <w:t>(Kuo et al., 2009)</w:t>
      </w:r>
      <w:r w:rsidRPr="00275BF9">
        <w:fldChar w:fldCharType="end"/>
      </w:r>
      <w:r w:rsidRPr="00275BF9">
        <w:t xml:space="preserve">. Churned customers move from one service provider to another </w:t>
      </w:r>
      <w:r w:rsidRPr="00275BF9">
        <w:fldChar w:fldCharType="begin" w:fldLock="1"/>
      </w:r>
      <w:r w:rsidRPr="00275BF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75BF9">
        <w:fldChar w:fldCharType="separate"/>
      </w:r>
      <w:r w:rsidRPr="00275BF9">
        <w:t>(Ahmad et al., n.d.)</w:t>
      </w:r>
      <w:r w:rsidRPr="00275BF9">
        <w:fldChar w:fldCharType="end"/>
      </w:r>
      <w:r w:rsidRPr="00275BF9">
        <w:t xml:space="preserve"> </w:t>
      </w:r>
      <w:r w:rsidRPr="00275BF9">
        <w:fldChar w:fldCharType="begin" w:fldLock="1"/>
      </w:r>
      <w:r w:rsidRPr="00275BF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75BF9">
        <w:fldChar w:fldCharType="separate"/>
      </w:r>
      <w:r w:rsidRPr="00275BF9">
        <w:t>(Andrews, 2019)</w:t>
      </w:r>
      <w:r w:rsidRPr="00275BF9">
        <w:fldChar w:fldCharType="end"/>
      </w:r>
      <w:r w:rsidRPr="00275BF9">
        <w:t xml:space="preserve">. </w:t>
      </w:r>
      <w:r w:rsidR="001A4BA9" w:rsidRPr="00275BF9">
        <w:t>Customer c</w:t>
      </w:r>
      <w:r w:rsidRPr="00275BF9">
        <w:t>hurn can be due to the non-satisfaction of current services, better offerings from other service providers</w:t>
      </w:r>
      <w:r w:rsidR="001A4BA9" w:rsidRPr="00275BF9">
        <w:t>, new industry trends</w:t>
      </w:r>
      <w:r w:rsidRPr="00275BF9">
        <w:t xml:space="preserve"> and lifestyle changes. Companies use retention strategies </w:t>
      </w:r>
      <w:r w:rsidRPr="00275BF9">
        <w:fldChar w:fldCharType="begin" w:fldLock="1"/>
      </w:r>
      <w:r w:rsidRPr="00275BF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75BF9">
        <w:fldChar w:fldCharType="separate"/>
      </w:r>
      <w:r w:rsidRPr="00275BF9">
        <w:t>(Jahromi et al., 2014)</w:t>
      </w:r>
      <w:r w:rsidRPr="00275BF9">
        <w:fldChar w:fldCharType="end"/>
      </w:r>
      <w:r w:rsidRPr="00275BF9">
        <w:t xml:space="preserve"> to maximi</w:t>
      </w:r>
      <w:r w:rsidR="00890257" w:rsidRPr="00275BF9">
        <w:t>s</w:t>
      </w:r>
      <w:r w:rsidRPr="00275BF9">
        <w:t xml:space="preserve">e customer lifetime value by increasing the associated tenure. For telecom companies to reduce churn, it is vital to </w:t>
      </w:r>
      <w:r w:rsidR="001A4BA9" w:rsidRPr="00275BF9">
        <w:t xml:space="preserve">analyse and </w:t>
      </w:r>
      <w:r w:rsidRPr="00275BF9">
        <w:t xml:space="preserve">predict </w:t>
      </w:r>
      <w:r w:rsidR="001A4BA9" w:rsidRPr="00275BF9">
        <w:t>key performance indicators</w:t>
      </w:r>
      <w:r w:rsidRPr="00275BF9">
        <w:t xml:space="preserve"> </w:t>
      </w:r>
      <w:r w:rsidR="001A4BA9" w:rsidRPr="00275BF9">
        <w:t xml:space="preserve">to identify </w:t>
      </w:r>
      <w:r w:rsidRPr="00275BF9">
        <w:t xml:space="preserve">high-risk customers, estimated time to attrite and likelihood to churn. </w:t>
      </w:r>
    </w:p>
    <w:p w14:paraId="032D0DF8" w14:textId="1EB5673D" w:rsidR="00E4219E" w:rsidRPr="00275BF9" w:rsidRDefault="00E4219E" w:rsidP="00517E79">
      <w:r w:rsidRPr="00275BF9">
        <w:t>The learnings from multiple such</w:t>
      </w:r>
      <w:r w:rsidR="00F80BEB" w:rsidRPr="00275BF9">
        <w:t xml:space="preserve"> experiments</w:t>
      </w:r>
      <w:r w:rsidRPr="00275BF9">
        <w:t xml:space="preserve"> have been introduced as deployable machine learning algorithms that have been iterated and refined based on the evolving need to flag </w:t>
      </w:r>
      <w:r w:rsidR="00F80BEB" w:rsidRPr="00275BF9">
        <w:t>prone patrons</w:t>
      </w:r>
      <w:r w:rsidRPr="00275BF9">
        <w:t xml:space="preserve"> more accurately. The </w:t>
      </w:r>
      <w:r w:rsidR="00F80BEB" w:rsidRPr="00275BF9">
        <w:t xml:space="preserve">choice of the </w:t>
      </w:r>
      <w:r w:rsidRPr="00275BF9">
        <w:t xml:space="preserve">techniques to </w:t>
      </w:r>
      <w:r w:rsidR="00F80BEB" w:rsidRPr="00275BF9">
        <w:t>utili</w:t>
      </w:r>
      <w:r w:rsidR="00BD6AB6" w:rsidRPr="00275BF9">
        <w:t>s</w:t>
      </w:r>
      <w:r w:rsidR="00F80BEB" w:rsidRPr="00275BF9">
        <w:t>e</w:t>
      </w:r>
      <w:r w:rsidRPr="00275BF9">
        <w:t xml:space="preserve"> will depend on the model</w:t>
      </w:r>
      <w:r w:rsidR="00C235BC" w:rsidRPr="00275BF9">
        <w:t>'</w:t>
      </w:r>
      <w:r w:rsidRPr="00275BF9">
        <w:t>s performance on the selected dataset, be it meta-heuristic, data mining, machine learning or even deep</w:t>
      </w:r>
      <w:r w:rsidR="00F80BEB" w:rsidRPr="00275BF9">
        <w:t>-</w:t>
      </w:r>
      <w:r w:rsidRPr="00275BF9">
        <w:t>learning techniques. In the customer</w:t>
      </w:r>
      <w:r w:rsidR="00C235BC" w:rsidRPr="00275BF9">
        <w:t>'</w:t>
      </w:r>
      <w:r w:rsidRPr="00275BF9">
        <w:t xml:space="preserve">s behaviour patterns, there </w:t>
      </w:r>
      <w:r w:rsidR="005F3CED">
        <w:t>are likely to be a few significant indicators of</w:t>
      </w:r>
      <w:r w:rsidRPr="00275BF9">
        <w:t xml:space="preserve"> why the customer is willing to take the active step of moving across service providers. </w:t>
      </w:r>
      <w:r w:rsidR="00F837F0" w:rsidRPr="00275BF9">
        <w:t>Identifying</w:t>
      </w:r>
      <w:r w:rsidRPr="00275BF9">
        <w:t xml:space="preserve"> attributes that indicate </w:t>
      </w:r>
      <w:r w:rsidR="00B9681C" w:rsidRPr="00275BF9">
        <w:t xml:space="preserve">if a customer is likely to </w:t>
      </w:r>
      <w:r w:rsidRPr="00275BF9">
        <w:t xml:space="preserve">churn in our methodology </w:t>
      </w:r>
      <w:r w:rsidR="00833C7D" w:rsidRPr="00275BF9">
        <w:t xml:space="preserve">will be </w:t>
      </w:r>
      <w:r w:rsidR="005B7461" w:rsidRPr="00275BF9">
        <w:t>mad</w:t>
      </w:r>
      <w:r w:rsidR="00833C7D" w:rsidRPr="00275BF9">
        <w:t xml:space="preserve">e </w:t>
      </w:r>
      <w:r w:rsidRPr="00275BF9">
        <w:t>through this research.</w:t>
      </w:r>
      <w:r w:rsidR="00100005" w:rsidRPr="00275BF9">
        <w:t xml:space="preserve"> </w:t>
      </w:r>
      <w:r w:rsidR="009118F4" w:rsidRPr="00275BF9">
        <w:t>Identifying the right attributes from the model will improve interpretability and help the customer relationship management move from a reactive to a proactive approach</w:t>
      </w:r>
      <w:r w:rsidR="00546479" w:rsidRPr="00275BF9">
        <w:t xml:space="preserve"> to increase </w:t>
      </w:r>
      <w:r w:rsidR="00B47559" w:rsidRPr="00275BF9">
        <w:t>customer retention rate</w:t>
      </w:r>
      <w:r w:rsidR="00546479" w:rsidRPr="00275BF9">
        <w:t>.</w:t>
      </w:r>
    </w:p>
    <w:p w14:paraId="7D5BC065" w14:textId="77777777" w:rsidR="00E4219E" w:rsidRPr="00275BF9" w:rsidRDefault="00E4219E" w:rsidP="00517E79">
      <w:pPr>
        <w:pStyle w:val="BodyText"/>
      </w:pPr>
    </w:p>
    <w:p w14:paraId="6250ECBB" w14:textId="77777777" w:rsidR="00546B70" w:rsidRPr="00275BF9" w:rsidRDefault="008F2BB1" w:rsidP="00261525">
      <w:pPr>
        <w:pStyle w:val="Heading2"/>
      </w:pPr>
      <w:bookmarkStart w:id="25" w:name="_Toc72885552"/>
      <w:r w:rsidRPr="00275BF9">
        <w:lastRenderedPageBreak/>
        <w:t>1.</w:t>
      </w:r>
      <w:r w:rsidR="00546B70" w:rsidRPr="00275BF9">
        <w:t>2</w:t>
      </w:r>
      <w:r w:rsidRPr="00275BF9">
        <w:t xml:space="preserve"> </w:t>
      </w:r>
      <w:r w:rsidR="0041003C" w:rsidRPr="00275BF9">
        <w:t>Struggles of the Telecom Industry</w:t>
      </w:r>
      <w:bookmarkEnd w:id="25"/>
    </w:p>
    <w:p w14:paraId="6FE365F1" w14:textId="0D5D1007" w:rsidR="008C5EE6" w:rsidRPr="00275BF9" w:rsidRDefault="00546B70" w:rsidP="00517E79">
      <w:pPr>
        <w:pStyle w:val="BodyText"/>
      </w:pPr>
      <w:r w:rsidRPr="00275BF9">
        <w:t>The telecom industry has been struggling for years now. Telecom businesses have struggled to launch 5.58 products annually. The Huthwaite study shows that telecom companies have at least a new product failure annually</w:t>
      </w:r>
      <w:r w:rsidR="005F3CED">
        <w:t>, costing</w:t>
      </w:r>
      <w:r w:rsidRPr="00275BF9">
        <w:t xml:space="preserve"> millions of dollars annually. Rather than developing strategies that meet evolving customer needs, telecom operators</w:t>
      </w:r>
      <w:r w:rsidR="00561865" w:rsidRPr="00275BF9">
        <w:t xml:space="preserve"> </w:t>
      </w:r>
      <w:r w:rsidR="00A32359" w:rsidRPr="00275BF9">
        <w:t>follow</w:t>
      </w:r>
      <w:r w:rsidRPr="00275BF9">
        <w:t xml:space="preserve"> the traditional cycle of setting up networks, building cross-channel pres</w:t>
      </w:r>
      <w:r w:rsidR="00063173" w:rsidRPr="00275BF9">
        <w:t>e</w:t>
      </w:r>
      <w:r w:rsidRPr="00275BF9">
        <w:t xml:space="preserve">nce, and </w:t>
      </w:r>
      <w:r w:rsidR="00561865" w:rsidRPr="00275BF9">
        <w:t>offering revamped plans. The losses</w:t>
      </w:r>
      <w:r w:rsidR="00063173" w:rsidRPr="00275BF9">
        <w:t>,</w:t>
      </w:r>
      <w:r w:rsidR="00561865" w:rsidRPr="00275BF9">
        <w:t xml:space="preserve"> as seen by the industry</w:t>
      </w:r>
      <w:r w:rsidR="00063173" w:rsidRPr="00275BF9">
        <w:t>,</w:t>
      </w:r>
      <w:r w:rsidR="00561865" w:rsidRPr="00275BF9">
        <w:t xml:space="preserve"> highlights the fundamental fl</w:t>
      </w:r>
      <w:r w:rsidR="00063173" w:rsidRPr="00275BF9">
        <w:t>a</w:t>
      </w:r>
      <w:r w:rsidR="00561865" w:rsidRPr="00275BF9">
        <w:t>w in the approach.</w:t>
      </w:r>
      <w:r w:rsidR="00A46156" w:rsidRPr="00275BF9">
        <w:t xml:space="preserve"> A study by Capgemini showed that most companies showed a Net Promoter Score between zero and negative</w:t>
      </w:r>
      <w:r w:rsidR="00417894" w:rsidRPr="00275BF9">
        <w:t xml:space="preserve"> </w:t>
      </w:r>
      <w:r w:rsidR="00417894" w:rsidRPr="00275BF9">
        <w:fldChar w:fldCharType="begin" w:fldLock="1"/>
      </w:r>
      <w:r w:rsidR="00FF3EC6" w:rsidRPr="00275BF9">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275BF9">
        <w:fldChar w:fldCharType="separate"/>
      </w:r>
      <w:r w:rsidR="00417894" w:rsidRPr="00275BF9">
        <w:t>(Why is the telecom industry struggling with product success?, 2021)</w:t>
      </w:r>
      <w:r w:rsidR="00417894" w:rsidRPr="00275BF9">
        <w:fldChar w:fldCharType="end"/>
      </w:r>
      <w:r w:rsidR="00A46156" w:rsidRPr="00275BF9">
        <w:t>.</w:t>
      </w:r>
      <w:r w:rsidR="00E201E0" w:rsidRPr="00275BF9">
        <w:t xml:space="preserve"> The telecom industry is rife with disruption </w:t>
      </w:r>
      <w:r w:rsidR="0014077B" w:rsidRPr="00275BF9">
        <w:t>in all areas. The pandemic has changed how everyday communication supplements and enhances discussion between customers and brands.</w:t>
      </w:r>
    </w:p>
    <w:p w14:paraId="6BBD1738" w14:textId="7CA80752" w:rsidR="00776D98" w:rsidRPr="00275BF9" w:rsidRDefault="008C5EE6" w:rsidP="00776D98">
      <w:pPr>
        <w:pStyle w:val="ImageFont"/>
        <w:keepNext/>
      </w:pPr>
      <w:r w:rsidRPr="00275BF9">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58014" cy="2884339"/>
                    </a:xfrm>
                    <a:prstGeom prst="rect">
                      <a:avLst/>
                    </a:prstGeom>
                  </pic:spPr>
                </pic:pic>
              </a:graphicData>
            </a:graphic>
          </wp:inline>
        </w:drawing>
      </w:r>
    </w:p>
    <w:p w14:paraId="2F188558" w14:textId="5615DCEE" w:rsidR="008C5EE6" w:rsidRPr="00275BF9" w:rsidRDefault="00776D98" w:rsidP="00324EF1">
      <w:pPr>
        <w:pStyle w:val="Caption"/>
        <w:jc w:val="center"/>
      </w:pPr>
      <w:bookmarkStart w:id="26" w:name="_Toc72887087"/>
      <w:r w:rsidRPr="00275BF9">
        <w:t xml:space="preserve">Figure </w:t>
      </w:r>
      <w:r w:rsidR="003338DF">
        <w:fldChar w:fldCharType="begin"/>
      </w:r>
      <w:r w:rsidR="003338DF">
        <w:instrText xml:space="preserve"> STYLEREF 1 \s </w:instrText>
      </w:r>
      <w:r w:rsidR="003338DF">
        <w:fldChar w:fldCharType="separate"/>
      </w:r>
      <w:r w:rsidR="003338DF">
        <w:t>1</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Most significant challenges faced by the industry</w:t>
      </w:r>
      <w:r w:rsidR="00FF3EC6" w:rsidRPr="00275BF9">
        <w:br/>
      </w:r>
      <w:r w:rsidR="00FF3EC6" w:rsidRPr="00275BF9">
        <w:fldChar w:fldCharType="begin" w:fldLock="1"/>
      </w:r>
      <w:r w:rsidR="002A6E17" w:rsidRPr="00275BF9">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275BF9">
        <w:fldChar w:fldCharType="separate"/>
      </w:r>
      <w:r w:rsidR="00FF3EC6" w:rsidRPr="00275BF9">
        <w:t>(Digital transformation for 2020 and beyond eight telco considerations, 2021)</w:t>
      </w:r>
      <w:bookmarkEnd w:id="26"/>
      <w:r w:rsidR="00FF3EC6" w:rsidRPr="00275BF9">
        <w:fldChar w:fldCharType="end"/>
      </w:r>
    </w:p>
    <w:p w14:paraId="6B36E3A9" w14:textId="7D711947" w:rsidR="00BD3847" w:rsidRPr="00275BF9" w:rsidRDefault="007C35A5" w:rsidP="009A7485">
      <w:pPr>
        <w:pStyle w:val="ImageFont"/>
        <w:jc w:val="both"/>
      </w:pPr>
      <w:r w:rsidRPr="00275BF9">
        <w:t xml:space="preserve">Disruptive competition is the primary reason why telecom operators are struggling globally. </w:t>
      </w:r>
      <w:r w:rsidR="004A2AD6" w:rsidRPr="00275BF9">
        <w:t>Cu</w:t>
      </w:r>
      <w:r w:rsidR="00926D52" w:rsidRPr="00275BF9">
        <w:t>stome</w:t>
      </w:r>
      <w:r w:rsidR="004A2AD6" w:rsidRPr="00275BF9">
        <w:t>r attr</w:t>
      </w:r>
      <w:r w:rsidR="00926D52" w:rsidRPr="00275BF9">
        <w:t>it</w:t>
      </w:r>
      <w:r w:rsidR="004A2AD6" w:rsidRPr="00275BF9">
        <w:t>ion is the</w:t>
      </w:r>
      <w:r w:rsidRPr="00275BF9">
        <w:t xml:space="preserve"> main reason </w:t>
      </w:r>
      <w:r w:rsidR="00B36607" w:rsidRPr="00275BF9">
        <w:t>to</w:t>
      </w:r>
      <w:r w:rsidR="004A2AD6" w:rsidRPr="00275BF9">
        <w:t xml:space="preserve"> track at-risk customers </w:t>
      </w:r>
      <w:r w:rsidR="002A3E59" w:rsidRPr="00275BF9">
        <w:t>that may</w:t>
      </w:r>
      <w:r w:rsidR="004A2AD6" w:rsidRPr="00275BF9">
        <w:t xml:space="preserve"> churn and target programs</w:t>
      </w:r>
      <w:r w:rsidRPr="00275BF9">
        <w:t xml:space="preserve"> to retain them.</w:t>
      </w:r>
      <w:r w:rsidR="004F5D4E" w:rsidRPr="00275BF9">
        <w:t xml:space="preserve"> This </w:t>
      </w:r>
      <w:r w:rsidR="004A2AD6" w:rsidRPr="00275BF9">
        <w:t>targeted effort will help retain customers and ultimately</w:t>
      </w:r>
      <w:r w:rsidR="004F5D4E" w:rsidRPr="00275BF9">
        <w:t xml:space="preserve"> </w:t>
      </w:r>
      <w:r w:rsidR="00A850AC" w:rsidRPr="00275BF9">
        <w:t xml:space="preserve">increase the </w:t>
      </w:r>
      <w:r w:rsidR="00A31B9F" w:rsidRPr="00275BF9">
        <w:t>telecom company's profits</w:t>
      </w:r>
      <w:r w:rsidR="00A850AC" w:rsidRPr="00275BF9">
        <w:t xml:space="preserve"> </w:t>
      </w:r>
      <w:r w:rsidR="00A31B9F" w:rsidRPr="00275BF9">
        <w:t xml:space="preserve">by </w:t>
      </w:r>
      <w:r w:rsidR="00A850AC" w:rsidRPr="00275BF9">
        <w:t>employing churn prediction strategies</w:t>
      </w:r>
      <w:r w:rsidR="004F5D4E" w:rsidRPr="00275BF9">
        <w:t>.</w:t>
      </w:r>
      <w:r w:rsidR="009A7485" w:rsidRPr="00275BF9">
        <w:t xml:space="preserve"> </w:t>
      </w:r>
      <w:r w:rsidR="00BD3847" w:rsidRPr="00275BF9">
        <w:br w:type="page"/>
      </w:r>
    </w:p>
    <w:p w14:paraId="524DED4C" w14:textId="107450C1" w:rsidR="0021550A" w:rsidRPr="00275BF9" w:rsidRDefault="0021550A" w:rsidP="00261525">
      <w:pPr>
        <w:pStyle w:val="Heading2"/>
      </w:pPr>
      <w:bookmarkStart w:id="27" w:name="_Toc72885553"/>
      <w:r w:rsidRPr="00275BF9">
        <w:lastRenderedPageBreak/>
        <w:t>1.</w:t>
      </w:r>
      <w:r w:rsidR="005B28AA" w:rsidRPr="00275BF9">
        <w:t>3</w:t>
      </w:r>
      <w:r w:rsidRPr="00275BF9">
        <w:t xml:space="preserve"> Problem Statement</w:t>
      </w:r>
      <w:bookmarkEnd w:id="27"/>
    </w:p>
    <w:p w14:paraId="200BF955" w14:textId="48824A24" w:rsidR="00947329" w:rsidRPr="00275BF9" w:rsidRDefault="00195137" w:rsidP="00517E79">
      <w:pPr>
        <w:pStyle w:val="BodyText"/>
      </w:pPr>
      <w:r w:rsidRPr="00275BF9">
        <w:t>The reduction of attrition of customers from a company is vital to a company</w:t>
      </w:r>
      <w:r w:rsidR="00C235BC" w:rsidRPr="00275BF9">
        <w:t>'</w:t>
      </w:r>
      <w:r w:rsidRPr="00275BF9">
        <w:t>s bottom line. T</w:t>
      </w:r>
      <w:r w:rsidR="00C1070E" w:rsidRPr="00275BF9">
        <w:t xml:space="preserve">o </w:t>
      </w:r>
      <w:r w:rsidRPr="00275BF9">
        <w:t xml:space="preserve">maintain a </w:t>
      </w:r>
      <w:r w:rsidR="005F61A5" w:rsidRPr="00275BF9">
        <w:t>good</w:t>
      </w:r>
      <w:r w:rsidRPr="00275BF9">
        <w:t xml:space="preserve"> market share in the </w:t>
      </w:r>
      <w:r w:rsidR="00EF4119" w:rsidRPr="00275BF9">
        <w:t xml:space="preserve">competitive telecom industry, understand and tackle the root cause </w:t>
      </w:r>
      <w:r w:rsidR="0082673F" w:rsidRPr="00275BF9">
        <w:t>of</w:t>
      </w:r>
      <w:r w:rsidR="00EF4119" w:rsidRPr="00275BF9">
        <w:t xml:space="preserve"> why a customer might shift their service provider. </w:t>
      </w:r>
      <w:r w:rsidR="00947329" w:rsidRPr="00275BF9">
        <w:t xml:space="preserve">This research will help telecom companies leverage their </w:t>
      </w:r>
      <w:r w:rsidR="00EF4119" w:rsidRPr="00275BF9">
        <w:t xml:space="preserve">existing consumer </w:t>
      </w:r>
      <w:r w:rsidR="00947329" w:rsidRPr="00275BF9">
        <w:t>database</w:t>
      </w:r>
      <w:r w:rsidR="00EF4119" w:rsidRPr="00275BF9">
        <w:t xml:space="preserve"> </w:t>
      </w:r>
      <w:r w:rsidR="00947329" w:rsidRPr="00275BF9">
        <w:t xml:space="preserve">to predict and actively target campaigns to customers </w:t>
      </w:r>
      <w:r w:rsidR="00EF4119" w:rsidRPr="00275BF9">
        <w:t>likely to</w:t>
      </w:r>
      <w:r w:rsidR="00947329" w:rsidRPr="00275BF9">
        <w:t xml:space="preserve"> churn. The </w:t>
      </w:r>
      <w:r w:rsidR="007C3781" w:rsidRPr="00275BF9">
        <w:t xml:space="preserve">machine learning </w:t>
      </w:r>
      <w:r w:rsidR="00947329" w:rsidRPr="00275BF9">
        <w:t xml:space="preserve">methodology </w:t>
      </w:r>
      <w:r w:rsidR="00EF4119" w:rsidRPr="00275BF9">
        <w:t xml:space="preserve">employed </w:t>
      </w:r>
      <w:r w:rsidR="00947329" w:rsidRPr="00275BF9">
        <w:t xml:space="preserve">can be </w:t>
      </w:r>
      <w:r w:rsidR="007C3781" w:rsidRPr="00275BF9">
        <w:t>personali</w:t>
      </w:r>
      <w:r w:rsidR="00BD6AB6" w:rsidRPr="00275BF9">
        <w:t>s</w:t>
      </w:r>
      <w:r w:rsidR="007C3781" w:rsidRPr="00275BF9">
        <w:t>ed to the use</w:t>
      </w:r>
      <w:r w:rsidR="007A7EAE">
        <w:t xml:space="preserve"> </w:t>
      </w:r>
      <w:r w:rsidR="007C3781" w:rsidRPr="00275BF9">
        <w:t>case based on the operator</w:t>
      </w:r>
      <w:r w:rsidR="0006358F" w:rsidRPr="00275BF9">
        <w:t>.</w:t>
      </w:r>
      <w:r w:rsidR="00947329" w:rsidRPr="00275BF9">
        <w:t xml:space="preserve"> </w:t>
      </w:r>
      <w:r w:rsidR="0006358F" w:rsidRPr="00275BF9">
        <w:t>W</w:t>
      </w:r>
      <w:r w:rsidR="007C3781" w:rsidRPr="00275BF9">
        <w:t xml:space="preserve">hen </w:t>
      </w:r>
      <w:r w:rsidR="00BD6AB6" w:rsidRPr="00275BF9">
        <w:t>a</w:t>
      </w:r>
      <w:r w:rsidR="0006358F" w:rsidRPr="00275BF9">
        <w:t xml:space="preserve"> </w:t>
      </w:r>
      <w:r w:rsidR="00E31715" w:rsidRPr="00275BF9">
        <w:t>suitable</w:t>
      </w:r>
      <w:r w:rsidR="0006358F" w:rsidRPr="00275BF9">
        <w:t xml:space="preserve"> set of </w:t>
      </w:r>
      <w:r w:rsidR="00947329" w:rsidRPr="00275BF9">
        <w:t xml:space="preserve">machine learning algorithms run on a newer dataset, the </w:t>
      </w:r>
      <w:r w:rsidR="008C226C" w:rsidRPr="00275BF9">
        <w:t>model</w:t>
      </w:r>
      <w:r w:rsidR="00C235BC" w:rsidRPr="00275BF9">
        <w:t>'</w:t>
      </w:r>
      <w:r w:rsidR="008C226C" w:rsidRPr="00275BF9">
        <w:t>s evaluation metrics</w:t>
      </w:r>
      <w:r w:rsidR="00B36607" w:rsidRPr="00275BF9">
        <w:t xml:space="preserve"> can be monitored</w:t>
      </w:r>
      <w:r w:rsidR="00947329" w:rsidRPr="00275BF9">
        <w:t xml:space="preserve">, and </w:t>
      </w:r>
      <w:r w:rsidR="007C3781" w:rsidRPr="00275BF9">
        <w:t xml:space="preserve">high-risk </w:t>
      </w:r>
      <w:r w:rsidR="00947329" w:rsidRPr="00275BF9">
        <w:t>customers can be appropriately targeted.</w:t>
      </w:r>
    </w:p>
    <w:p w14:paraId="3CA4557A" w14:textId="0CFA2A19" w:rsidR="000802DD" w:rsidRPr="00275BF9" w:rsidRDefault="00947329" w:rsidP="00517E79">
      <w:pPr>
        <w:pStyle w:val="BodyText"/>
      </w:pPr>
      <w:r w:rsidRPr="00275BF9">
        <w:t>The recommended model</w:t>
      </w:r>
      <w:r w:rsidR="00C235BC" w:rsidRPr="00275BF9">
        <w:t>'</w:t>
      </w:r>
      <w:r w:rsidRPr="00275BF9">
        <w:t xml:space="preserve">s primary users will be </w:t>
      </w:r>
      <w:r w:rsidR="007747FC" w:rsidRPr="00275BF9">
        <w:t>t</w:t>
      </w:r>
      <w:r w:rsidRPr="00275BF9">
        <w:t>elecom</w:t>
      </w:r>
      <w:r w:rsidR="00237FB8" w:rsidRPr="00275BF9">
        <w:t xml:space="preserve"> </w:t>
      </w:r>
      <w:r w:rsidR="007747FC" w:rsidRPr="00275BF9">
        <w:t>c</w:t>
      </w:r>
      <w:r w:rsidR="00237FB8" w:rsidRPr="00275BF9">
        <w:t>onglomerates</w:t>
      </w:r>
      <w:r w:rsidRPr="00275BF9">
        <w:t xml:space="preserve"> that wish to reduce customer attrition</w:t>
      </w:r>
      <w:r w:rsidR="007747FC" w:rsidRPr="00275BF9">
        <w:t xml:space="preserve"> and improve their profitability in the market.</w:t>
      </w:r>
      <w:r w:rsidRPr="00275BF9">
        <w:t xml:space="preserve"> </w:t>
      </w:r>
      <w:r w:rsidR="007747FC" w:rsidRPr="00275BF9">
        <w:t>This needs to be done</w:t>
      </w:r>
      <w:r w:rsidR="00BD6AB6" w:rsidRPr="00275BF9">
        <w:t>,</w:t>
      </w:r>
      <w:r w:rsidR="007747FC" w:rsidRPr="00275BF9">
        <w:t xml:space="preserve"> keeping in mind overhead costs. The set cadence a</w:t>
      </w:r>
      <w:r w:rsidR="008C226C" w:rsidRPr="00275BF9">
        <w:t>nd</w:t>
      </w:r>
      <w:r w:rsidR="007747FC" w:rsidRPr="00275BF9">
        <w:t xml:space="preserve"> the hardware resources used for the same will be optimi</w:t>
      </w:r>
      <w:r w:rsidR="00BD6AB6" w:rsidRPr="00275BF9">
        <w:t>s</w:t>
      </w:r>
      <w:r w:rsidR="007747FC" w:rsidRPr="00275BF9">
        <w:t>ed to keep overhead costs nominal</w:t>
      </w:r>
      <w:r w:rsidRPr="00275BF9">
        <w:t>.</w:t>
      </w:r>
    </w:p>
    <w:p w14:paraId="318EB66E" w14:textId="214A8503" w:rsidR="0021550A" w:rsidRPr="00275BF9" w:rsidRDefault="0021550A" w:rsidP="00261525">
      <w:pPr>
        <w:pStyle w:val="Heading2"/>
      </w:pPr>
      <w:bookmarkStart w:id="28" w:name="_Toc72885554"/>
      <w:r w:rsidRPr="00275BF9">
        <w:t>1.</w:t>
      </w:r>
      <w:r w:rsidR="005B28AA" w:rsidRPr="00275BF9">
        <w:t>4</w:t>
      </w:r>
      <w:r w:rsidRPr="00275BF9">
        <w:t xml:space="preserve"> Aim and Objectives</w:t>
      </w:r>
      <w:bookmarkEnd w:id="28"/>
    </w:p>
    <w:p w14:paraId="1EF921F8" w14:textId="519CC008" w:rsidR="002306AC" w:rsidRPr="00275BF9" w:rsidRDefault="00947329" w:rsidP="00517E79">
      <w:pPr>
        <w:pStyle w:val="BodyText"/>
      </w:pPr>
      <w:r w:rsidRPr="00275BF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75BF9" w:rsidRDefault="00947329" w:rsidP="00517E79">
      <w:pPr>
        <w:pStyle w:val="BodyText"/>
      </w:pPr>
      <w:r w:rsidRPr="00275BF9">
        <w:t>The objectives of the research are based on the above aim and are as follows:</w:t>
      </w:r>
    </w:p>
    <w:p w14:paraId="09D71B9A" w14:textId="6F1EC2A8" w:rsidR="00947329" w:rsidRPr="00275BF9" w:rsidRDefault="00947329" w:rsidP="00517E79">
      <w:pPr>
        <w:pStyle w:val="BodyText"/>
        <w:numPr>
          <w:ilvl w:val="0"/>
          <w:numId w:val="32"/>
        </w:numPr>
      </w:pPr>
      <w:r w:rsidRPr="00275BF9">
        <w:t>To analy</w:t>
      </w:r>
      <w:r w:rsidR="00890257" w:rsidRPr="00275BF9">
        <w:t>s</w:t>
      </w:r>
      <w:r w:rsidRPr="00275BF9">
        <w:t>e the relationship and visuali</w:t>
      </w:r>
      <w:r w:rsidR="00890257" w:rsidRPr="00275BF9">
        <w:t>s</w:t>
      </w:r>
      <w:r w:rsidRPr="00275BF9">
        <w:t>e patterns of customer behaviour to indicate to the telecom company if a customer is going to churn</w:t>
      </w:r>
    </w:p>
    <w:p w14:paraId="1C4A9320" w14:textId="6135AF8E" w:rsidR="00947329" w:rsidRPr="00275BF9" w:rsidRDefault="00947329" w:rsidP="00517E79">
      <w:pPr>
        <w:pStyle w:val="BodyText"/>
        <w:numPr>
          <w:ilvl w:val="0"/>
          <w:numId w:val="32"/>
        </w:numPr>
      </w:pPr>
      <w:r w:rsidRPr="00275BF9">
        <w:t>To suggest suitable feature engineering steps to extract the most value from the data</w:t>
      </w:r>
      <w:r w:rsidR="00890257" w:rsidRPr="00275BF9">
        <w:t>,</w:t>
      </w:r>
      <w:r w:rsidRPr="00275BF9">
        <w:t xml:space="preserve"> including picking the most significant features</w:t>
      </w:r>
    </w:p>
    <w:p w14:paraId="73FB0498" w14:textId="75C9479E" w:rsidR="00947329" w:rsidRPr="00275BF9" w:rsidRDefault="00947329" w:rsidP="00517E79">
      <w:pPr>
        <w:pStyle w:val="BodyText"/>
        <w:numPr>
          <w:ilvl w:val="0"/>
          <w:numId w:val="32"/>
        </w:numPr>
      </w:pPr>
      <w:r w:rsidRPr="00275BF9">
        <w:t>To find appropriate balancing techniques to enhance the model performance on the dataset</w:t>
      </w:r>
      <w:r w:rsidR="00D369C5">
        <w:br/>
      </w:r>
    </w:p>
    <w:p w14:paraId="7FEC307A" w14:textId="77777777" w:rsidR="00947329" w:rsidRPr="00275BF9" w:rsidRDefault="00947329" w:rsidP="00517E79">
      <w:pPr>
        <w:pStyle w:val="BodyText"/>
        <w:numPr>
          <w:ilvl w:val="0"/>
          <w:numId w:val="32"/>
        </w:numPr>
      </w:pPr>
      <w:r w:rsidRPr="00275BF9">
        <w:lastRenderedPageBreak/>
        <w:t>To compare the classification or predictive models to identify the most accurate model to determine the customers that will churn</w:t>
      </w:r>
    </w:p>
    <w:p w14:paraId="230CC2DD" w14:textId="77777777" w:rsidR="00947329" w:rsidRPr="00275BF9" w:rsidRDefault="00947329" w:rsidP="00517E79">
      <w:pPr>
        <w:pStyle w:val="BodyText"/>
        <w:numPr>
          <w:ilvl w:val="0"/>
          <w:numId w:val="32"/>
        </w:numPr>
      </w:pPr>
      <w:r w:rsidRPr="00275BF9">
        <w:t>To understand the factors and behaviour of consumers that leads to customer attrition in the telecom industry</w:t>
      </w:r>
    </w:p>
    <w:p w14:paraId="069EF23F" w14:textId="2EB69EFE" w:rsidR="004A4060" w:rsidRPr="00275BF9" w:rsidRDefault="00947329" w:rsidP="00517E79">
      <w:pPr>
        <w:pStyle w:val="BodyText"/>
        <w:numPr>
          <w:ilvl w:val="0"/>
          <w:numId w:val="32"/>
        </w:numPr>
      </w:pPr>
      <w:r w:rsidRPr="00275BF9">
        <w:t>To evaluate the performance of the models to identify the appropriate models</w:t>
      </w:r>
      <w:r w:rsidR="004147CC" w:rsidRPr="00275BF9">
        <w:tab/>
      </w:r>
    </w:p>
    <w:p w14:paraId="06C7027B" w14:textId="4876E25C" w:rsidR="0021550A" w:rsidRPr="00275BF9" w:rsidRDefault="0021550A" w:rsidP="00261525">
      <w:pPr>
        <w:pStyle w:val="Heading2"/>
      </w:pPr>
      <w:bookmarkStart w:id="29" w:name="_Toc72885555"/>
      <w:r w:rsidRPr="00275BF9">
        <w:t>1.</w:t>
      </w:r>
      <w:r w:rsidR="005B28AA" w:rsidRPr="00275BF9">
        <w:t>5</w:t>
      </w:r>
      <w:r w:rsidRPr="00275BF9">
        <w:t xml:space="preserve"> Research Questions</w:t>
      </w:r>
      <w:bookmarkEnd w:id="29"/>
    </w:p>
    <w:p w14:paraId="22C57AFC" w14:textId="77777777" w:rsidR="00264CB4" w:rsidRPr="00275BF9" w:rsidRDefault="00264CB4" w:rsidP="00517E79">
      <w:pPr>
        <w:pStyle w:val="BodyText"/>
      </w:pPr>
      <w:r w:rsidRPr="00275BF9">
        <w:t>The following research questions have been formulated based on the literature review done so far in the field of customer churn:</w:t>
      </w:r>
    </w:p>
    <w:p w14:paraId="0D0BE56D" w14:textId="32145847" w:rsidR="00264CB4" w:rsidRPr="00275BF9" w:rsidRDefault="00264CB4" w:rsidP="00517E79">
      <w:pPr>
        <w:pStyle w:val="BodyText"/>
        <w:numPr>
          <w:ilvl w:val="0"/>
          <w:numId w:val="33"/>
        </w:numPr>
      </w:pPr>
      <w:r w:rsidRPr="00275BF9">
        <w:t xml:space="preserve">Is there a clear conclusion </w:t>
      </w:r>
      <w:r w:rsidR="00890257" w:rsidRPr="00275BF9">
        <w:t>regarding</w:t>
      </w:r>
      <w:r w:rsidRPr="00275BF9">
        <w:t xml:space="preserve"> the best overall modelling approach, be it classical machine learning or more complicated algorithms?</w:t>
      </w:r>
    </w:p>
    <w:p w14:paraId="1C6D2BD7" w14:textId="6E159A8E" w:rsidR="00264CB4" w:rsidRPr="00275BF9" w:rsidRDefault="00264CB4" w:rsidP="00517E79">
      <w:pPr>
        <w:pStyle w:val="BodyText"/>
        <w:numPr>
          <w:ilvl w:val="0"/>
          <w:numId w:val="33"/>
        </w:numPr>
      </w:pPr>
      <w:r w:rsidRPr="00275BF9">
        <w:t>Does the presence of multicollinearity, outliers</w:t>
      </w:r>
      <w:r w:rsidR="00890257" w:rsidRPr="00275BF9">
        <w:t>, or missing values in the training data impact customer churn prediction accuracy</w:t>
      </w:r>
      <w:r w:rsidRPr="00275BF9">
        <w:t>?</w:t>
      </w:r>
    </w:p>
    <w:p w14:paraId="23379526" w14:textId="77777777" w:rsidR="00264CB4" w:rsidRPr="00275BF9" w:rsidRDefault="00264CB4" w:rsidP="00517E79">
      <w:pPr>
        <w:pStyle w:val="BodyText"/>
        <w:numPr>
          <w:ilvl w:val="0"/>
          <w:numId w:val="33"/>
        </w:numPr>
      </w:pPr>
      <w:r w:rsidRPr="00275BF9">
        <w:t>Do techniques such as hyperparameter tuning result in significantly better models?</w:t>
      </w:r>
    </w:p>
    <w:p w14:paraId="26619591" w14:textId="3FC507BE" w:rsidR="00264CB4" w:rsidRPr="00275BF9" w:rsidRDefault="00264CB4" w:rsidP="00517E79">
      <w:pPr>
        <w:pStyle w:val="BodyText"/>
        <w:numPr>
          <w:ilvl w:val="0"/>
          <w:numId w:val="33"/>
        </w:numPr>
      </w:pPr>
      <w:r w:rsidRPr="00275BF9">
        <w:t xml:space="preserve">Can balancing techniques </w:t>
      </w:r>
      <w:r w:rsidR="0093535D" w:rsidRPr="00275BF9">
        <w:t xml:space="preserve">be suggested to increase </w:t>
      </w:r>
      <w:r w:rsidRPr="00275BF9">
        <w:t>the accuracy of the model?</w:t>
      </w:r>
    </w:p>
    <w:p w14:paraId="08B3AF73" w14:textId="18CC9ACE" w:rsidR="00264CB4" w:rsidRPr="00275BF9" w:rsidRDefault="003C4225" w:rsidP="00517E79">
      <w:pPr>
        <w:pStyle w:val="BodyText"/>
        <w:numPr>
          <w:ilvl w:val="0"/>
          <w:numId w:val="33"/>
        </w:numPr>
      </w:pPr>
      <w:r w:rsidRPr="00275BF9">
        <w:t xml:space="preserve">Are </w:t>
      </w:r>
      <w:r w:rsidR="00264CB4" w:rsidRPr="00275BF9">
        <w:t>the results obtained from interpretable models</w:t>
      </w:r>
      <w:r w:rsidRPr="00275BF9">
        <w:t xml:space="preserve"> reliable</w:t>
      </w:r>
      <w:r w:rsidR="00264CB4" w:rsidRPr="00275BF9">
        <w:t xml:space="preserve">? </w:t>
      </w:r>
    </w:p>
    <w:p w14:paraId="2A96791B" w14:textId="379B9F23" w:rsidR="00264CB4" w:rsidRPr="00275BF9" w:rsidRDefault="00264CB4" w:rsidP="00517E79">
      <w:pPr>
        <w:pStyle w:val="BodyText"/>
        <w:numPr>
          <w:ilvl w:val="0"/>
          <w:numId w:val="33"/>
        </w:numPr>
      </w:pPr>
      <w:r w:rsidRPr="00275BF9">
        <w:t>Do statistically significant features mean that the business can take actionable insights directly?</w:t>
      </w:r>
    </w:p>
    <w:p w14:paraId="4DF252C8" w14:textId="22CC61BE" w:rsidR="0021550A" w:rsidRPr="00275BF9"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t>1.</w:t>
      </w:r>
      <w:r w:rsidR="005B28AA" w:rsidRPr="00275BF9">
        <w:rPr>
          <w:rFonts w:eastAsiaTheme="majorEastAsia"/>
          <w:b/>
          <w:bCs/>
          <w:color w:val="345A8A" w:themeColor="accent1" w:themeShade="B5"/>
          <w:sz w:val="40"/>
          <w:szCs w:val="32"/>
        </w:rPr>
        <w:t>6</w:t>
      </w:r>
      <w:r w:rsidRPr="00275BF9">
        <w:rPr>
          <w:rFonts w:eastAsiaTheme="majorEastAsia"/>
          <w:b/>
          <w:bCs/>
          <w:color w:val="345A8A" w:themeColor="accent1" w:themeShade="B5"/>
          <w:sz w:val="40"/>
          <w:szCs w:val="32"/>
        </w:rPr>
        <w:t xml:space="preserve"> Scope of </w:t>
      </w:r>
      <w:r w:rsidR="00890257" w:rsidRPr="00275BF9">
        <w:rPr>
          <w:rFonts w:eastAsiaTheme="majorEastAsia"/>
          <w:b/>
          <w:bCs/>
          <w:color w:val="345A8A" w:themeColor="accent1" w:themeShade="B5"/>
          <w:sz w:val="40"/>
          <w:szCs w:val="32"/>
        </w:rPr>
        <w:t xml:space="preserve">the </w:t>
      </w:r>
      <w:r w:rsidRPr="00275BF9">
        <w:rPr>
          <w:rFonts w:eastAsiaTheme="majorEastAsia"/>
          <w:b/>
          <w:bCs/>
          <w:color w:val="345A8A" w:themeColor="accent1" w:themeShade="B5"/>
          <w:sz w:val="40"/>
          <w:szCs w:val="32"/>
        </w:rPr>
        <w:t>Study</w:t>
      </w:r>
    </w:p>
    <w:p w14:paraId="4054B197" w14:textId="605C93A4" w:rsidR="00AB5DBF" w:rsidRPr="00275BF9" w:rsidRDefault="00AB5DBF" w:rsidP="00517E79">
      <w:pPr>
        <w:pStyle w:val="BodyText"/>
      </w:pPr>
      <w:r w:rsidRPr="00275BF9">
        <w:t xml:space="preserve">Due to the limitation of the time frame in this research, the scope of the </w:t>
      </w:r>
      <w:r w:rsidR="00890257" w:rsidRPr="00275BF9">
        <w:t>study</w:t>
      </w:r>
      <w:r w:rsidRPr="00275BF9">
        <w:t xml:space="preserve"> will be limited to the below points:</w:t>
      </w:r>
      <w:r w:rsidR="0007413B" w:rsidRPr="00275BF9">
        <w:tab/>
      </w:r>
    </w:p>
    <w:p w14:paraId="0C2DCFDD" w14:textId="53E027AE" w:rsidR="00AB5DBF" w:rsidRPr="00275BF9" w:rsidRDefault="00AB5DBF" w:rsidP="00517E79">
      <w:pPr>
        <w:pStyle w:val="BodyText"/>
        <w:numPr>
          <w:ilvl w:val="0"/>
          <w:numId w:val="34"/>
        </w:numPr>
      </w:pPr>
      <w:r w:rsidRPr="00275BF9">
        <w:t>The data for the study has directly been obtained from the authori</w:t>
      </w:r>
      <w:r w:rsidR="00890257" w:rsidRPr="00275BF9">
        <w:t>s</w:t>
      </w:r>
      <w:r w:rsidRPr="00275BF9">
        <w:t>ed source, and data validation will not be part of this research</w:t>
      </w:r>
    </w:p>
    <w:p w14:paraId="548C1B3D" w14:textId="77777777" w:rsidR="00AB5DBF" w:rsidRPr="00275BF9" w:rsidRDefault="00AB5DBF" w:rsidP="00517E79">
      <w:pPr>
        <w:pStyle w:val="BodyText"/>
        <w:numPr>
          <w:ilvl w:val="0"/>
          <w:numId w:val="34"/>
        </w:numPr>
      </w:pPr>
      <w:r w:rsidRPr="00275BF9">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275BF9" w:rsidRDefault="00AB5DBF" w:rsidP="00517E79">
      <w:pPr>
        <w:pStyle w:val="BodyText"/>
        <w:numPr>
          <w:ilvl w:val="0"/>
          <w:numId w:val="34"/>
        </w:numPr>
      </w:pPr>
      <w:r w:rsidRPr="00275BF9">
        <w:t xml:space="preserve">The study will limit the use of classification algorithms such as logistic </w:t>
      </w:r>
      <w:r w:rsidR="00892B5B" w:rsidRPr="00275BF9">
        <w:t>r</w:t>
      </w:r>
      <w:r w:rsidRPr="00275BF9">
        <w:t>egression, decision tree, K-nearest Neighbour as a part of interpretable models, whereas random forest, support vector machine, gradient boosting</w:t>
      </w:r>
      <w:r w:rsidR="00890257" w:rsidRPr="00275BF9">
        <w:t>,</w:t>
      </w:r>
      <w:r w:rsidRPr="00275BF9">
        <w:t xml:space="preserve"> and XGBoost will be leveraged as black-box models for this study</w:t>
      </w:r>
    </w:p>
    <w:p w14:paraId="4C6DF005" w14:textId="214DC3A3" w:rsidR="00AB5DBF" w:rsidRPr="00275BF9" w:rsidRDefault="00B66ECC" w:rsidP="00517E79">
      <w:pPr>
        <w:pStyle w:val="BodyText"/>
        <w:numPr>
          <w:ilvl w:val="0"/>
          <w:numId w:val="34"/>
        </w:numPr>
      </w:pPr>
      <w:r w:rsidRPr="00275BF9">
        <w:t xml:space="preserve">The </w:t>
      </w:r>
      <w:r w:rsidR="00AB5DBF" w:rsidRPr="00275BF9">
        <w:t xml:space="preserve">focus </w:t>
      </w:r>
      <w:r w:rsidRPr="00275BF9">
        <w:t xml:space="preserve">of the research is </w:t>
      </w:r>
      <w:r w:rsidR="00AB5DBF" w:rsidRPr="00275BF9">
        <w:t xml:space="preserve">on </w:t>
      </w:r>
      <w:r w:rsidR="00890257" w:rsidRPr="00275BF9">
        <w:t>interpretable models</w:t>
      </w:r>
      <w:r w:rsidR="00AB5DBF" w:rsidRPr="00275BF9">
        <w:t xml:space="preserve">. If time permits, </w:t>
      </w:r>
      <w:r w:rsidRPr="00275BF9">
        <w:t>an</w:t>
      </w:r>
      <w:r w:rsidR="00AB5DBF" w:rsidRPr="00275BF9">
        <w:t xml:space="preserve"> attempt to use other models to perform customer attrition analysis</w:t>
      </w:r>
      <w:r w:rsidRPr="00275BF9">
        <w:t xml:space="preserve"> can be made</w:t>
      </w:r>
    </w:p>
    <w:p w14:paraId="34F848C5" w14:textId="5FFEE17C" w:rsidR="0021550A" w:rsidRPr="00275BF9" w:rsidRDefault="0021550A" w:rsidP="00261525">
      <w:pPr>
        <w:pStyle w:val="Heading2"/>
      </w:pPr>
      <w:bookmarkStart w:id="30" w:name="_Toc72885556"/>
      <w:r w:rsidRPr="00275BF9">
        <w:t>1.</w:t>
      </w:r>
      <w:r w:rsidR="005B28AA" w:rsidRPr="00275BF9">
        <w:t>7</w:t>
      </w:r>
      <w:r w:rsidRPr="00275BF9">
        <w:t xml:space="preserve"> Significance of </w:t>
      </w:r>
      <w:r w:rsidR="00890257" w:rsidRPr="00275BF9">
        <w:t xml:space="preserve">the </w:t>
      </w:r>
      <w:r w:rsidRPr="00275BF9">
        <w:t>Study</w:t>
      </w:r>
      <w:bookmarkEnd w:id="30"/>
    </w:p>
    <w:p w14:paraId="35BD0FF9" w14:textId="6C56E75F" w:rsidR="00207D75" w:rsidRPr="00275BF9" w:rsidRDefault="00D858BC" w:rsidP="00207D75">
      <w:pPr>
        <w:pStyle w:val="BodyText"/>
      </w:pPr>
      <w:r w:rsidRPr="00275BF9">
        <w:t xml:space="preserve">The research </w:t>
      </w:r>
      <w:r w:rsidR="00890257" w:rsidRPr="00275BF9">
        <w:t>contributes to explain and interpret various predictive models to support decision-making and increase the company</w:t>
      </w:r>
      <w:r w:rsidR="00C235BC" w:rsidRPr="00275BF9">
        <w:t>'</w:t>
      </w:r>
      <w:r w:rsidR="00890257" w:rsidRPr="00275BF9">
        <w:t>s bottom line</w:t>
      </w:r>
      <w:r w:rsidRPr="00275BF9">
        <w:t xml:space="preserve"> by flagging customers that are going to churn. This will help </w:t>
      </w:r>
      <w:r w:rsidR="006A001D" w:rsidRPr="00275BF9">
        <w:t>the telecom company</w:t>
      </w:r>
      <w:r w:rsidRPr="00275BF9">
        <w:t xml:space="preserve"> allocate </w:t>
      </w:r>
      <w:r w:rsidR="006A001D" w:rsidRPr="00275BF9">
        <w:t xml:space="preserve">the optimal </w:t>
      </w:r>
      <w:r w:rsidRPr="00275BF9">
        <w:t xml:space="preserve">budget and </w:t>
      </w:r>
      <w:r w:rsidR="006A001D" w:rsidRPr="00275BF9">
        <w:t>effort</w:t>
      </w:r>
      <w:r w:rsidRPr="00275BF9">
        <w:t xml:space="preserve"> </w:t>
      </w:r>
      <w:r w:rsidR="006A001D" w:rsidRPr="00275BF9">
        <w:t>directed at</w:t>
      </w:r>
      <w:r w:rsidRPr="00275BF9">
        <w:t xml:space="preserve"> customers likely to churn by running targeted campaigns. The sales team will be able to offer value</w:t>
      </w:r>
      <w:r w:rsidR="005B5451" w:rsidRPr="00275BF9">
        <w:t xml:space="preserve"> </w:t>
      </w:r>
      <w:r w:rsidRPr="00275BF9">
        <w:t>add</w:t>
      </w:r>
      <w:r w:rsidR="005B5451" w:rsidRPr="00275BF9">
        <w:t>-ons</w:t>
      </w:r>
      <w:r w:rsidRPr="00275BF9">
        <w:t xml:space="preserve"> to high-risk and high-value customers. This can help the company </w:t>
      </w:r>
      <w:r w:rsidR="005B5451" w:rsidRPr="00275BF9">
        <w:t>recogni</w:t>
      </w:r>
      <w:r w:rsidR="00BD6AB6" w:rsidRPr="00275BF9">
        <w:t>s</w:t>
      </w:r>
      <w:r w:rsidR="005B5451" w:rsidRPr="00275BF9">
        <w:t>e</w:t>
      </w:r>
      <w:r w:rsidRPr="00275BF9">
        <w:t xml:space="preserve"> </w:t>
      </w:r>
      <w:r w:rsidR="00890257" w:rsidRPr="00275BF9">
        <w:t>its customers</w:t>
      </w:r>
      <w:r w:rsidR="00C235BC" w:rsidRPr="00275BF9">
        <w:t>'</w:t>
      </w:r>
      <w:r w:rsidR="00890257" w:rsidRPr="00275BF9">
        <w:t xml:space="preserve"> pain point</w:t>
      </w:r>
      <w:r w:rsidRPr="00275BF9">
        <w:t>s and ultimately help in fundamental policy changes that can increase the overall profit.</w:t>
      </w:r>
      <w:r w:rsidR="00C25755" w:rsidRPr="00275BF9">
        <w:t xml:space="preserve"> With the recent struggles of the telecom companies becoming dire where the top companies are wiping out or acquiring the competition, telecom operators </w:t>
      </w:r>
      <w:r w:rsidR="005F3CED">
        <w:t>must</w:t>
      </w:r>
      <w:r w:rsidR="00C25755" w:rsidRPr="00275BF9">
        <w:t xml:space="preserve"> maintain a s</w:t>
      </w:r>
      <w:r w:rsidR="009118F4" w:rsidRPr="00275BF9">
        <w:t>olid</w:t>
      </w:r>
      <w:r w:rsidR="00C25755" w:rsidRPr="00275BF9">
        <w:t xml:space="preserve"> customer base to remain steadfast in this fiercely competitive environment</w:t>
      </w:r>
      <w:r w:rsidR="000A175A" w:rsidRPr="00275BF9">
        <w:t>.</w:t>
      </w:r>
    </w:p>
    <w:p w14:paraId="7CD13EBF" w14:textId="13CCB993" w:rsidR="00E94DE3" w:rsidRPr="00275BF9" w:rsidRDefault="000A175A" w:rsidP="006F5E2E">
      <w:pPr>
        <w:pStyle w:val="BodyText"/>
        <w:rPr>
          <w:rFonts w:eastAsiaTheme="majorEastAsia"/>
          <w:b/>
          <w:bCs/>
          <w:color w:val="345A8A" w:themeColor="accent1" w:themeShade="B5"/>
          <w:sz w:val="40"/>
          <w:szCs w:val="32"/>
        </w:rPr>
      </w:pPr>
      <w:r w:rsidRPr="00275BF9">
        <w:t xml:space="preserve">The conventional approach of going by mere observations of senior folks has dissipated over the years. The companies that </w:t>
      </w:r>
      <w:r w:rsidR="00350F8E" w:rsidRPr="00275BF9">
        <w:t>m</w:t>
      </w:r>
      <w:r w:rsidRPr="00275BF9">
        <w:t xml:space="preserve">ake effective decisions </w:t>
      </w:r>
      <w:r w:rsidR="009118F4" w:rsidRPr="00275BF9">
        <w:t>concerning</w:t>
      </w:r>
      <w:r w:rsidRPr="00275BF9">
        <w:t xml:space="preserve"> future-facing strategies do so with the backing of their data. Predictive frameworks that can predict the customers that are likely to churn can change the game. Adopt</w:t>
      </w:r>
      <w:r w:rsidR="003C51E2" w:rsidRPr="00275BF9">
        <w:t>ing</w:t>
      </w:r>
      <w:r w:rsidRPr="00275BF9">
        <w:t xml:space="preserve"> companies </w:t>
      </w:r>
      <w:r w:rsidR="009118F4" w:rsidRPr="00275BF9">
        <w:t>effectively, these machine learning systems</w:t>
      </w:r>
      <w:r w:rsidRPr="00275BF9">
        <w:t xml:space="preserve"> give companies a headstart with churn management strategies, but they also become better and more effective with time as the database and learning can leverage exponentially.</w:t>
      </w:r>
      <w:r w:rsidR="00E94DE3" w:rsidRPr="00275BF9">
        <w:rPr>
          <w:rFonts w:eastAsiaTheme="majorEastAsia"/>
          <w:b/>
          <w:bCs/>
          <w:color w:val="345A8A" w:themeColor="accent1" w:themeShade="B5"/>
          <w:sz w:val="40"/>
          <w:szCs w:val="32"/>
        </w:rPr>
        <w:br w:type="page"/>
      </w:r>
    </w:p>
    <w:p w14:paraId="0B407402" w14:textId="3BEC8C5A" w:rsidR="0034057A" w:rsidRPr="00275BF9" w:rsidRDefault="0021550A" w:rsidP="00207D75">
      <w:pPr>
        <w:pStyle w:val="BodyTex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lastRenderedPageBreak/>
        <w:t>1.</w:t>
      </w:r>
      <w:r w:rsidR="005B28AA" w:rsidRPr="00275BF9">
        <w:rPr>
          <w:rFonts w:eastAsiaTheme="majorEastAsia"/>
          <w:b/>
          <w:bCs/>
          <w:color w:val="345A8A" w:themeColor="accent1" w:themeShade="B5"/>
          <w:sz w:val="40"/>
          <w:szCs w:val="32"/>
        </w:rPr>
        <w:t>8</w:t>
      </w:r>
      <w:r w:rsidRPr="00275BF9">
        <w:rPr>
          <w:rFonts w:eastAsiaTheme="majorEastAsia"/>
          <w:b/>
          <w:bCs/>
          <w:color w:val="345A8A" w:themeColor="accent1" w:themeShade="B5"/>
          <w:sz w:val="40"/>
          <w:szCs w:val="32"/>
        </w:rPr>
        <w:t xml:space="preserve"> Structure of Study</w:t>
      </w:r>
    </w:p>
    <w:p w14:paraId="64A1FA67" w14:textId="6C2003D5" w:rsidR="00F7501A" w:rsidRPr="00275BF9" w:rsidRDefault="005F3B65" w:rsidP="00517E79">
      <w:r w:rsidRPr="00275BF9">
        <w:t xml:space="preserve">The structure of the </w:t>
      </w:r>
      <w:r w:rsidR="00FE1092" w:rsidRPr="00275BF9">
        <w:t>study</w:t>
      </w:r>
      <w:r w:rsidRPr="00275BF9">
        <w:t xml:space="preserve"> is </w:t>
      </w:r>
      <w:r w:rsidR="00FE1092" w:rsidRPr="00275BF9">
        <w:t xml:space="preserve">as follows. Chapter 1 discusses the background of the </w:t>
      </w:r>
      <w:r w:rsidR="00C5798B" w:rsidRPr="00275BF9">
        <w:t>Customer Churn Analysis in the Telecom Industry</w:t>
      </w:r>
      <w:r w:rsidR="00064F5D" w:rsidRPr="00275BF9">
        <w:t xml:space="preserve">. The </w:t>
      </w:r>
      <w:r w:rsidR="009B0F78" w:rsidRPr="00275BF9">
        <w:t>study</w:t>
      </w:r>
      <w:r w:rsidR="00C235BC" w:rsidRPr="00275BF9">
        <w:t>'</w:t>
      </w:r>
      <w:r w:rsidR="009B0F78" w:rsidRPr="00275BF9">
        <w:t>s aim and objectives</w:t>
      </w:r>
      <w:r w:rsidR="00196E6C" w:rsidRPr="00275BF9">
        <w:t xml:space="preserve"> and the research questions</w:t>
      </w:r>
      <w:r w:rsidR="00064F5D" w:rsidRPr="00275BF9">
        <w:t xml:space="preserve"> are discussed in Section 1.3 and Section 1.4. The s</w:t>
      </w:r>
      <w:r w:rsidR="009B0F78" w:rsidRPr="00275BF9">
        <w:t>tudy</w:t>
      </w:r>
      <w:r w:rsidR="00C235BC" w:rsidRPr="00275BF9">
        <w:t>'</w:t>
      </w:r>
      <w:r w:rsidR="009B0F78" w:rsidRPr="00275BF9">
        <w:t>s significance</w:t>
      </w:r>
      <w:r w:rsidR="00064F5D" w:rsidRPr="00275BF9">
        <w:t xml:space="preserve"> to the Telecom Industry </w:t>
      </w:r>
      <w:r w:rsidR="00C1070E" w:rsidRPr="00275BF9">
        <w:t>is</w:t>
      </w:r>
      <w:r w:rsidR="00064F5D" w:rsidRPr="00275BF9">
        <w:t xml:space="preserve"> discussed in Section 1.6</w:t>
      </w:r>
      <w:r w:rsidR="00196E6C" w:rsidRPr="00275BF9">
        <w:t xml:space="preserve"> and</w:t>
      </w:r>
      <w:r w:rsidR="00064F5D" w:rsidRPr="00275BF9">
        <w:t xml:space="preserve"> </w:t>
      </w:r>
      <w:r w:rsidR="002B3AB4" w:rsidRPr="00275BF9">
        <w:t>contributes</w:t>
      </w:r>
      <w:r w:rsidR="00064F5D" w:rsidRPr="00275BF9">
        <w:t xml:space="preserve"> to </w:t>
      </w:r>
      <w:r w:rsidR="002D6B06" w:rsidRPr="00275BF9">
        <w:t>identifying</w:t>
      </w:r>
      <w:r w:rsidR="00064F5D" w:rsidRPr="00275BF9">
        <w:t xml:space="preserve"> churn as a driver for business growth.</w:t>
      </w:r>
    </w:p>
    <w:p w14:paraId="49BB3911" w14:textId="0653774B" w:rsidR="00F7501A" w:rsidRPr="00275BF9" w:rsidRDefault="00064F5D" w:rsidP="00517E79">
      <w:r w:rsidRPr="00275BF9">
        <w:t xml:space="preserve">Chapter 2 has been structured to state </w:t>
      </w:r>
      <w:r w:rsidR="00605136" w:rsidRPr="00275BF9">
        <w:t>the t</w:t>
      </w:r>
      <w:r w:rsidR="009B0F78" w:rsidRPr="00275BF9">
        <w:t>elecom industry</w:t>
      </w:r>
      <w:r w:rsidR="00C235BC" w:rsidRPr="00275BF9">
        <w:t>'</w:t>
      </w:r>
      <w:r w:rsidR="009B0F78" w:rsidRPr="00275BF9">
        <w:t>s theoretical understanding</w:t>
      </w:r>
      <w:r w:rsidR="00605136" w:rsidRPr="00275BF9">
        <w:t xml:space="preserve"> and highlight</w:t>
      </w:r>
      <w:r w:rsidR="00196E6C" w:rsidRPr="00275BF9">
        <w:t xml:space="preserve"> its work</w:t>
      </w:r>
      <w:r w:rsidR="00605136" w:rsidRPr="00275BF9">
        <w:t xml:space="preserve"> to identify customer attrition. </w:t>
      </w:r>
      <w:r w:rsidR="00C1070E" w:rsidRPr="00275BF9">
        <w:t xml:space="preserve">Analytics and visualisation play a </w:t>
      </w:r>
      <w:r w:rsidR="009B0F78" w:rsidRPr="00275BF9">
        <w:t>pivotal</w:t>
      </w:r>
      <w:r w:rsidR="00C1070E" w:rsidRPr="00275BF9">
        <w:t xml:space="preserve"> role </w:t>
      </w:r>
      <w:r w:rsidR="009B0F78" w:rsidRPr="00275BF9">
        <w:t>in performing predictive modelling on telecom data; this has been highlighted in Section 2.4 to understand how machine learning is being used to identify customers</w:t>
      </w:r>
      <w:r w:rsidR="00914726" w:rsidRPr="00275BF9">
        <w:t xml:space="preserve"> at a high </w:t>
      </w:r>
      <w:r w:rsidR="00196E6C" w:rsidRPr="00275BF9">
        <w:t>attrition risk</w:t>
      </w:r>
      <w:r w:rsidR="00914726" w:rsidRPr="00275BF9">
        <w:t>.</w:t>
      </w:r>
      <w:r w:rsidR="00F923B7" w:rsidRPr="00275BF9">
        <w:t xml:space="preserve"> Feature engineering and visuali</w:t>
      </w:r>
      <w:r w:rsidR="00C1070E" w:rsidRPr="00275BF9">
        <w:t>s</w:t>
      </w:r>
      <w:r w:rsidR="00F923B7" w:rsidRPr="00275BF9">
        <w:t xml:space="preserve">ation techniques for exploratory data analysis have also been discussed in </w:t>
      </w:r>
      <w:r w:rsidR="00465829" w:rsidRPr="00275BF9">
        <w:t>S</w:t>
      </w:r>
      <w:r w:rsidR="00F923B7" w:rsidRPr="00275BF9">
        <w:t>ection</w:t>
      </w:r>
      <w:r w:rsidR="00465829" w:rsidRPr="00275BF9">
        <w:t xml:space="preserve"> 2.5</w:t>
      </w:r>
      <w:r w:rsidR="00C1070E" w:rsidRPr="00275BF9">
        <w:t>,</w:t>
      </w:r>
      <w:r w:rsidR="00465829" w:rsidRPr="00275BF9">
        <w:t xml:space="preserve"> followed by a detailed review of related Customer Churn and Telecom research papers in Section 2.6.</w:t>
      </w:r>
      <w:r w:rsidR="00574CA2" w:rsidRPr="00275BF9">
        <w:t xml:space="preserve"> Discussion on the literature survey carried out i</w:t>
      </w:r>
      <w:r w:rsidR="005F3CED">
        <w:t>n Section 2.7</w:t>
      </w:r>
      <w:r w:rsidR="00260068">
        <w:t>,</w:t>
      </w:r>
      <w:r w:rsidR="005F3CED">
        <w:t xml:space="preserve"> and</w:t>
      </w:r>
      <w:r w:rsidR="00574CA2" w:rsidRPr="00275BF9">
        <w:t xml:space="preserve"> the summary of the work carried out in Chapter 2 is done in Section 2.8 to conclude.</w:t>
      </w:r>
    </w:p>
    <w:p w14:paraId="6DDC08CD" w14:textId="6FF7F30C" w:rsidR="005D02F0" w:rsidRPr="00275BF9" w:rsidRDefault="000B4FCF" w:rsidP="00517E79">
      <w:pPr>
        <w:rPr>
          <w:rFonts w:eastAsiaTheme="majorEastAsia"/>
          <w:b/>
          <w:bCs/>
          <w:color w:val="345A8A" w:themeColor="accent1" w:themeShade="B5"/>
          <w:sz w:val="32"/>
          <w:szCs w:val="32"/>
        </w:rPr>
      </w:pPr>
      <w:r w:rsidRPr="00275BF9">
        <w:t xml:space="preserve">Components of Chapter 3 discusses the research methodology and the proposed research framework for the dissertation. The </w:t>
      </w:r>
      <w:r w:rsidR="009B0F78" w:rsidRPr="00275BF9">
        <w:t>study</w:t>
      </w:r>
      <w:r w:rsidR="00C235BC" w:rsidRPr="00275BF9">
        <w:t>'</w:t>
      </w:r>
      <w:r w:rsidR="009B0F78" w:rsidRPr="00275BF9">
        <w:t>s framework</w:t>
      </w:r>
      <w:r w:rsidRPr="00275BF9">
        <w:t xml:space="preserve"> is described under research design to present the </w:t>
      </w:r>
      <w:r w:rsidR="00196E6C" w:rsidRPr="00275BF9">
        <w:t>proposed model</w:t>
      </w:r>
      <w:r w:rsidR="00C235BC" w:rsidRPr="00275BF9">
        <w:t>'</w:t>
      </w:r>
      <w:r w:rsidR="00196E6C" w:rsidRPr="00275BF9">
        <w:t>s approach through the steps of data selection, data preprocessing, data transformation, data visualisation, class balancing, model building, model evaluation,</w:t>
      </w:r>
      <w:r w:rsidRPr="00275BF9">
        <w:t xml:space="preserve"> and model deployment in the subsequent sub-sections under Section 3.2. Section 3.3 explains the </w:t>
      </w:r>
      <w:r w:rsidR="00C10F2E" w:rsidRPr="00275BF9">
        <w:t xml:space="preserve">proposed model to be employed based on the experiments carried out. Finally, the classification model to evaluate the customers </w:t>
      </w:r>
      <w:r w:rsidR="009B0F78" w:rsidRPr="00275BF9">
        <w:t>at a high risk of churn in the telecom industry</w:t>
      </w:r>
      <w:r w:rsidR="00196E6C" w:rsidRPr="00275BF9">
        <w:t xml:space="preserve"> and the evaluation methods and </w:t>
      </w:r>
      <w:r w:rsidR="005F61A5" w:rsidRPr="00275BF9">
        <w:t>subsequen</w:t>
      </w:r>
      <w:r w:rsidR="00196E6C" w:rsidRPr="00275BF9">
        <w:t>t steps</w:t>
      </w:r>
      <w:r w:rsidR="00812BF0" w:rsidRPr="00275BF9">
        <w:t xml:space="preserve"> is discussed in Section 3.4, the summary.</w:t>
      </w:r>
      <w:r w:rsidR="00574CA2" w:rsidRPr="00275BF9">
        <w:tab/>
      </w:r>
      <w:r w:rsidR="00064F5D" w:rsidRPr="00275BF9">
        <w:br/>
      </w:r>
    </w:p>
    <w:p w14:paraId="1E924B16" w14:textId="77777777" w:rsidR="005122F6" w:rsidRPr="00275BF9"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3733BB8F" w14:textId="5C5BBE90" w:rsidR="0021550A" w:rsidRPr="00275BF9" w:rsidRDefault="0034057A" w:rsidP="00117EB7">
      <w:pPr>
        <w:pStyle w:val="Heading1"/>
        <w:numPr>
          <w:ilvl w:val="0"/>
          <w:numId w:val="45"/>
        </w:numPr>
      </w:pPr>
      <w:bookmarkStart w:id="31" w:name="_Toc72885557"/>
      <w:r w:rsidRPr="00275BF9">
        <w:lastRenderedPageBreak/>
        <w:t>C</w:t>
      </w:r>
      <w:r w:rsidR="00635CB3" w:rsidRPr="00275BF9">
        <w:t>HAPTER</w:t>
      </w:r>
      <w:r w:rsidRPr="00275BF9">
        <w:t xml:space="preserve"> 2</w:t>
      </w:r>
      <w:r w:rsidR="00635CB3" w:rsidRPr="00275BF9">
        <w:t>:</w:t>
      </w:r>
      <w:r w:rsidR="0021550A" w:rsidRPr="00275BF9">
        <w:t xml:space="preserve"> </w:t>
      </w:r>
      <w:r w:rsidR="00635CB3" w:rsidRPr="00275BF9">
        <w:t>LITERATURE REVIEW</w:t>
      </w:r>
      <w:bookmarkEnd w:id="31"/>
    </w:p>
    <w:p w14:paraId="012D624C" w14:textId="1A65351A" w:rsidR="00100C99" w:rsidRPr="00275BF9" w:rsidRDefault="002979A3" w:rsidP="00517E79">
      <w:pPr>
        <w:pStyle w:val="BodyText"/>
      </w:pPr>
      <w:r w:rsidRPr="00275BF9">
        <w:t xml:space="preserve">A thorough survey of the research and work done in customer attrition in the telecom industry will understand the </w:t>
      </w:r>
      <w:r w:rsidR="00114A8A" w:rsidRPr="00275BF9">
        <w:t>telecom industry</w:t>
      </w:r>
      <w:r w:rsidR="00C235BC" w:rsidRPr="00275BF9">
        <w:t>'</w:t>
      </w:r>
      <w:r w:rsidR="00114A8A" w:rsidRPr="00275BF9">
        <w:t>s nuances</w:t>
      </w:r>
      <w:r w:rsidRPr="00275BF9">
        <w:t>. This literature review will set the baseline to understand the expected standard to implement a robust classification model to predict customers</w:t>
      </w:r>
      <w:r w:rsidR="00C235BC" w:rsidRPr="00275BF9">
        <w:t>'</w:t>
      </w:r>
      <w:r w:rsidRPr="00275BF9">
        <w:t xml:space="preserve"> high risk of churn in the telecom industry. The approaches used by the authors range from using single machine learning models, meta-heuristic models, hybrid models, data mining techniques and even social methods </w:t>
      </w:r>
      <w:r w:rsidRPr="00275BF9">
        <w:fldChar w:fldCharType="begin" w:fldLock="1"/>
      </w:r>
      <w:r w:rsidRPr="00275BF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75BF9">
        <w:fldChar w:fldCharType="separate"/>
      </w:r>
      <w:r w:rsidRPr="00275BF9">
        <w:t>(Oskarsdottir et al., 2016)</w:t>
      </w:r>
      <w:r w:rsidRPr="00275BF9">
        <w:fldChar w:fldCharType="end"/>
      </w:r>
      <w:r w:rsidRPr="00275BF9">
        <w:t>.</w:t>
      </w:r>
      <w:r w:rsidR="00127A6F" w:rsidRPr="00275BF9">
        <w:t xml:space="preserve"> </w:t>
      </w:r>
      <w:r w:rsidR="00A87AC4" w:rsidRPr="00275BF9">
        <w:t xml:space="preserve">Weightage </w:t>
      </w:r>
      <w:r w:rsidR="00F837F0" w:rsidRPr="00275BF9">
        <w:t>for</w:t>
      </w:r>
      <w:r w:rsidR="0090699E" w:rsidRPr="00275BF9">
        <w:t xml:space="preserve"> conventional methods that solved the problem </w:t>
      </w:r>
      <w:r w:rsidR="00A87AC4" w:rsidRPr="00275BF9">
        <w:t>of</w:t>
      </w:r>
      <w:r w:rsidR="0090699E" w:rsidRPr="00275BF9">
        <w:t xml:space="preserve"> churn </w:t>
      </w:r>
      <w:r w:rsidR="00A87AC4" w:rsidRPr="00275BF9">
        <w:t>has been given along with the</w:t>
      </w:r>
      <w:r w:rsidR="0090699E" w:rsidRPr="00275BF9">
        <w:t xml:space="preserve"> novel methods that </w:t>
      </w:r>
      <w:r w:rsidR="00A87AC4" w:rsidRPr="00275BF9">
        <w:t xml:space="preserve">solve </w:t>
      </w:r>
      <w:r w:rsidR="005A4FCA" w:rsidRPr="00275BF9">
        <w:t>c</w:t>
      </w:r>
      <w:r w:rsidR="00A87AC4" w:rsidRPr="00275BF9">
        <w:t>hurn</w:t>
      </w:r>
      <w:r w:rsidR="0090699E" w:rsidRPr="00275BF9">
        <w:t xml:space="preserve">. </w:t>
      </w:r>
    </w:p>
    <w:p w14:paraId="07ACB6EC" w14:textId="6281AB7C" w:rsidR="00100C99" w:rsidRPr="00275BF9" w:rsidRDefault="0090699E" w:rsidP="00517E79">
      <w:pPr>
        <w:pStyle w:val="BodyText"/>
      </w:pPr>
      <w:r w:rsidRPr="00275BF9">
        <w:t>With the advent of massive investments from telecom operators in this internet age, both old and new conglomerates globally, the market is the most competit</w:t>
      </w:r>
      <w:r w:rsidR="00FD044D" w:rsidRPr="00275BF9">
        <w:t>i</w:t>
      </w:r>
      <w:r w:rsidRPr="00275BF9">
        <w:t>ve it has been in decades.</w:t>
      </w:r>
      <w:r w:rsidR="00100C99" w:rsidRPr="00275BF9">
        <w:t xml:space="preserve"> </w:t>
      </w:r>
      <w:r w:rsidRPr="00275BF9">
        <w:t xml:space="preserve">The literature review will </w:t>
      </w:r>
      <w:r w:rsidR="005F3CED">
        <w:t>reduce</w:t>
      </w:r>
      <w:r w:rsidRPr="00275BF9">
        <w:t xml:space="preserve"> customer churn</w:t>
      </w:r>
      <w:r w:rsidR="00260068">
        <w:t>,</w:t>
      </w:r>
      <w:r w:rsidRPr="00275BF9">
        <w:t xml:space="preserve"> the </w:t>
      </w:r>
      <w:r w:rsidR="00C235BC" w:rsidRPr="00275BF9">
        <w:t>telecom industry's ongoing trends</w:t>
      </w:r>
      <w:r w:rsidR="00260068">
        <w:t>,</w:t>
      </w:r>
      <w:r w:rsidRPr="00275BF9">
        <w:t xml:space="preserve"> and how data analytics </w:t>
      </w:r>
      <w:r w:rsidR="00145D3A" w:rsidRPr="00275BF9">
        <w:t>affect</w:t>
      </w:r>
      <w:r w:rsidRPr="00275BF9">
        <w:t xml:space="preserve"> the telecom industry. Customers have moved from expecting just the cheapest plans; the average customer now expects to have tailor-made plans </w:t>
      </w:r>
      <w:r w:rsidR="00B832DF" w:rsidRPr="00275BF9">
        <w:t xml:space="preserve">and solutions at a fraction of the cost that their monthly bill used to be </w:t>
      </w:r>
      <w:r w:rsidR="00B832DF" w:rsidRPr="00275BF9">
        <w:fldChar w:fldCharType="begin" w:fldLock="1"/>
      </w:r>
      <w:r w:rsidR="00B832DF"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75BF9">
        <w:fldChar w:fldCharType="separate"/>
      </w:r>
      <w:r w:rsidR="00B832DF" w:rsidRPr="00275BF9">
        <w:t>(Umayaparvathi and Iyakutti, 2016)</w:t>
      </w:r>
      <w:r w:rsidR="00B832DF" w:rsidRPr="00275BF9">
        <w:fldChar w:fldCharType="end"/>
      </w:r>
      <w:r w:rsidR="00B832DF" w:rsidRPr="00275BF9">
        <w:t xml:space="preserve">. </w:t>
      </w:r>
    </w:p>
    <w:p w14:paraId="0BB52942" w14:textId="77777777" w:rsidR="005B50B7" w:rsidRPr="00275BF9" w:rsidRDefault="00B832DF" w:rsidP="00517E79">
      <w:pPr>
        <w:pStyle w:val="BodyText"/>
      </w:pPr>
      <w:r w:rsidRPr="00275BF9">
        <w:t>Customers no longer need to stick to a monthly commitment of a subscribed plan</w:t>
      </w:r>
      <w:r w:rsidR="00FD044D" w:rsidRPr="00275BF9">
        <w:t>;</w:t>
      </w:r>
      <w:r w:rsidRPr="00275BF9">
        <w:t xml:space="preserve"> they can </w:t>
      </w:r>
      <w:r w:rsidR="00A65906" w:rsidRPr="00275BF9">
        <w:t>quick</w:t>
      </w:r>
      <w:r w:rsidRPr="00275BF9">
        <w:t>ly get the benefits of the company</w:t>
      </w:r>
      <w:r w:rsidR="00C235BC" w:rsidRPr="00275BF9">
        <w:t>'</w:t>
      </w:r>
      <w:r w:rsidRPr="00275BF9">
        <w:t>s infrastructure within minimal commitments using a prepaid plan rather than a postpaid one.</w:t>
      </w:r>
      <w:r w:rsidR="00FA6B37" w:rsidRPr="00275BF9">
        <w:t xml:space="preserve"> There </w:t>
      </w:r>
      <w:r w:rsidR="00FD044D" w:rsidRPr="00275BF9">
        <w:t>c</w:t>
      </w:r>
      <w:r w:rsidR="00FA6B37" w:rsidRPr="00275BF9">
        <w:t xml:space="preserve">an be many reasons why a customer can churn. On average, a telecom company </w:t>
      </w:r>
      <w:r w:rsidR="0035637F" w:rsidRPr="00275BF9">
        <w:t>loses 30% of its customer base annually</w:t>
      </w:r>
      <w:r w:rsidR="00FD044D" w:rsidRPr="00275BF9">
        <w:t>;</w:t>
      </w:r>
      <w:r w:rsidR="0035637F" w:rsidRPr="00275BF9">
        <w:t xml:space="preserve"> of this, not all customers can be stopped from churning </w:t>
      </w:r>
      <w:r w:rsidR="0035637F" w:rsidRPr="00275BF9">
        <w:fldChar w:fldCharType="begin" w:fldLock="1"/>
      </w:r>
      <w:r w:rsidR="00EC6044"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75BF9">
        <w:fldChar w:fldCharType="separate"/>
      </w:r>
      <w:r w:rsidR="0035637F" w:rsidRPr="00275BF9">
        <w:t>(Umayaparvathi and Iyakutti, 2016)</w:t>
      </w:r>
      <w:r w:rsidR="0035637F" w:rsidRPr="00275BF9">
        <w:fldChar w:fldCharType="end"/>
      </w:r>
      <w:r w:rsidR="0035637F" w:rsidRPr="00275BF9">
        <w:t>. There are classes of customers that leave voluntarily and involuntarily; among the churners that leave voluntarily, there is a further bifurcation of those that attrite deli</w:t>
      </w:r>
      <w:r w:rsidR="00FD044D" w:rsidRPr="00275BF9">
        <w:t>b</w:t>
      </w:r>
      <w:r w:rsidR="0035637F" w:rsidRPr="00275BF9">
        <w:t xml:space="preserve">erately and incidentally. </w:t>
      </w:r>
    </w:p>
    <w:p w14:paraId="56CEC65F" w14:textId="04085B2C" w:rsidR="002979A3" w:rsidRPr="00275BF9" w:rsidRDefault="005B50B7" w:rsidP="00517E79">
      <w:pPr>
        <w:pStyle w:val="BodyText"/>
      </w:pPr>
      <w:r w:rsidRPr="00275BF9">
        <w:t xml:space="preserve">The ideology that all customers that churn are the same does not hold when it comes to real-world analysis. </w:t>
      </w:r>
      <w:r w:rsidR="00A11E14" w:rsidRPr="00275BF9">
        <w:t xml:space="preserve">In our </w:t>
      </w:r>
      <w:r w:rsidR="002F1208" w:rsidRPr="00275BF9">
        <w:t xml:space="preserve">literature </w:t>
      </w:r>
      <w:r w:rsidR="00A11E14" w:rsidRPr="00275BF9">
        <w:t>survey, identif</w:t>
      </w:r>
      <w:r w:rsidR="005B7461" w:rsidRPr="00275BF9">
        <w:t>y</w:t>
      </w:r>
      <w:r w:rsidR="00A11E14" w:rsidRPr="00275BF9">
        <w:t xml:space="preserve"> the different types of churners that exist</w:t>
      </w:r>
      <w:r w:rsidR="002F1208" w:rsidRPr="00275BF9">
        <w:t xml:space="preserve"> will be </w:t>
      </w:r>
      <w:r w:rsidR="00E67D49" w:rsidRPr="00275BF9">
        <w:t>undertaken</w:t>
      </w:r>
      <w:r w:rsidR="00A11E14" w:rsidRPr="00275BF9">
        <w:t xml:space="preserve">. </w:t>
      </w:r>
      <w:r w:rsidR="00495315" w:rsidRPr="00275BF9">
        <w:t>The visuali</w:t>
      </w:r>
      <w:r w:rsidR="00FD044D" w:rsidRPr="00275BF9">
        <w:t>s</w:t>
      </w:r>
      <w:r w:rsidR="00495315" w:rsidRPr="00275BF9">
        <w:t xml:space="preserve">ation </w:t>
      </w:r>
      <w:r w:rsidR="005E0093" w:rsidRPr="00275BF9">
        <w:t>in Figure 2</w:t>
      </w:r>
      <w:r w:rsidR="00495315" w:rsidRPr="00275BF9">
        <w:t xml:space="preserve"> showcases a tree-based visuali</w:t>
      </w:r>
      <w:r w:rsidR="00FD044D" w:rsidRPr="00275BF9">
        <w:t>s</w:t>
      </w:r>
      <w:r w:rsidR="00495315" w:rsidRPr="00275BF9">
        <w:t xml:space="preserve">ation to showcase the same. In this literature review, </w:t>
      </w:r>
      <w:r w:rsidR="001A1D5E" w:rsidRPr="00275BF9">
        <w:t xml:space="preserve">the </w:t>
      </w:r>
      <w:r w:rsidR="00495315" w:rsidRPr="00275BF9">
        <w:t xml:space="preserve">focus </w:t>
      </w:r>
      <w:r w:rsidR="001A1D5E" w:rsidRPr="00275BF9">
        <w:t xml:space="preserve">will be </w:t>
      </w:r>
      <w:r w:rsidR="00495315" w:rsidRPr="00275BF9">
        <w:t>on churners that churn voluntarily</w:t>
      </w:r>
      <w:r w:rsidR="00FD044D" w:rsidRPr="00275BF9">
        <w:t>;</w:t>
      </w:r>
      <w:r w:rsidR="00495315" w:rsidRPr="00275BF9">
        <w:t xml:space="preserve"> it is diff</w:t>
      </w:r>
      <w:r w:rsidR="00FD044D" w:rsidRPr="00275BF9">
        <w:t>i</w:t>
      </w:r>
      <w:r w:rsidR="00495315" w:rsidRPr="00275BF9">
        <w:t>cult to flag whether the churn was incidental or deliberate every time.</w:t>
      </w:r>
      <w:r w:rsidRPr="00275BF9">
        <w:t xml:space="preserve"> </w:t>
      </w:r>
    </w:p>
    <w:p w14:paraId="45968F12" w14:textId="4912A105" w:rsidR="008C7719" w:rsidRPr="00275BF9" w:rsidRDefault="0008492A" w:rsidP="005C36EB">
      <w:pPr>
        <w:pStyle w:val="BodyText"/>
        <w:ind w:left="720" w:firstLine="720"/>
        <w:jc w:val="center"/>
      </w:pPr>
      <w:r w:rsidRPr="00275BF9">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4DF7A841" w:rsidR="00B93E7C" w:rsidRPr="00275BF9" w:rsidRDefault="00B93E7C" w:rsidP="00B93E7C">
      <w:pPr>
        <w:pStyle w:val="Caption"/>
        <w:jc w:val="center"/>
      </w:pPr>
      <w:bookmarkStart w:id="32" w:name="_Toc72887088"/>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Types of Churners (Saraswat, S. &amp; Tiwari, 2018)</w:t>
      </w:r>
      <w:bookmarkEnd w:id="32"/>
    </w:p>
    <w:p w14:paraId="542D11D3" w14:textId="4C148ED2" w:rsidR="001323BA" w:rsidRPr="00275BF9" w:rsidRDefault="00741BD9" w:rsidP="00741BD9">
      <w:pPr>
        <w:pStyle w:val="ImageFont"/>
        <w:jc w:val="both"/>
      </w:pPr>
      <w:r w:rsidRPr="00275BF9">
        <w:t>With the above visual</w:t>
      </w:r>
      <w:r w:rsidR="0017150B" w:rsidRPr="00275BF9">
        <w:t>i</w:t>
      </w:r>
      <w:r w:rsidR="006B0380" w:rsidRPr="00275BF9">
        <w:t>s</w:t>
      </w:r>
      <w:r w:rsidR="0017150B" w:rsidRPr="00275BF9">
        <w:t xml:space="preserve">ation from the authors, the set of customers </w:t>
      </w:r>
      <w:r w:rsidR="00B47559" w:rsidRPr="00275BF9">
        <w:t xml:space="preserve">who undergo voluntary attrition </w:t>
      </w:r>
      <w:r w:rsidR="00971F8E" w:rsidRPr="00275BF9">
        <w:t xml:space="preserve">can be identified as </w:t>
      </w:r>
      <w:r w:rsidR="00B47559" w:rsidRPr="00275BF9">
        <w:t>the ones to</w:t>
      </w:r>
      <w:r w:rsidR="0017150B" w:rsidRPr="00275BF9">
        <w:t xml:space="preserve"> focus on in our literature survey.</w:t>
      </w:r>
      <w:r w:rsidR="00376072" w:rsidRPr="00275BF9">
        <w:t xml:space="preserve"> This </w:t>
      </w:r>
      <w:r w:rsidR="00B47559" w:rsidRPr="00275BF9">
        <w:t xml:space="preserve">understanding </w:t>
      </w:r>
      <w:r w:rsidR="00376072" w:rsidRPr="00275BF9">
        <w:t xml:space="preserve">will help </w:t>
      </w:r>
      <w:r w:rsidR="00E43222" w:rsidRPr="00275BF9">
        <w:t>understand</w:t>
      </w:r>
      <w:r w:rsidR="00376072" w:rsidRPr="00275BF9">
        <w:t xml:space="preserve"> the </w:t>
      </w:r>
      <w:r w:rsidR="00B47559" w:rsidRPr="00275BF9">
        <w:t>customers' behavioural pattern</w:t>
      </w:r>
      <w:r w:rsidR="00376072" w:rsidRPr="00275BF9">
        <w:t xml:space="preserve">s that churn voluntarily </w:t>
      </w:r>
      <w:r w:rsidR="00E43222" w:rsidRPr="00275BF9">
        <w:t>are</w:t>
      </w:r>
      <w:r w:rsidR="00376072" w:rsidRPr="00275BF9">
        <w:t xml:space="preserve"> so that </w:t>
      </w:r>
      <w:r w:rsidR="003673FF" w:rsidRPr="00275BF9">
        <w:t xml:space="preserve">customers </w:t>
      </w:r>
      <w:r w:rsidR="00376072" w:rsidRPr="00275BF9">
        <w:t xml:space="preserve">can </w:t>
      </w:r>
      <w:r w:rsidR="003673FF" w:rsidRPr="00275BF9">
        <w:t xml:space="preserve">be </w:t>
      </w:r>
      <w:r w:rsidR="00376072" w:rsidRPr="00275BF9">
        <w:t>selectively profile</w:t>
      </w:r>
      <w:r w:rsidR="003673FF" w:rsidRPr="00275BF9">
        <w:t>d</w:t>
      </w:r>
      <w:r w:rsidR="00376072" w:rsidRPr="00275BF9">
        <w:t xml:space="preserve"> and target</w:t>
      </w:r>
      <w:r w:rsidR="003673FF" w:rsidRPr="00275BF9">
        <w:t>ed</w:t>
      </w:r>
      <w:r w:rsidR="00376072" w:rsidRPr="00275BF9">
        <w:t xml:space="preserve"> to </w:t>
      </w:r>
      <w:r w:rsidR="00C56FD9" w:rsidRPr="00275BF9">
        <w:t>get higher accuracy.</w:t>
      </w:r>
    </w:p>
    <w:p w14:paraId="1539F479" w14:textId="136BF567" w:rsidR="00D5379A" w:rsidRPr="00275BF9" w:rsidRDefault="00D5379A" w:rsidP="00261525">
      <w:pPr>
        <w:pStyle w:val="Heading2"/>
      </w:pPr>
      <w:bookmarkStart w:id="33" w:name="_Toc72885558"/>
      <w:r w:rsidRPr="00275BF9">
        <w:t>2.1 Introduction</w:t>
      </w:r>
      <w:bookmarkEnd w:id="33"/>
    </w:p>
    <w:p w14:paraId="581DA361" w14:textId="0C4667CA" w:rsidR="001155C7" w:rsidRPr="00275BF9" w:rsidRDefault="00AC0669" w:rsidP="00517E79">
      <w:pPr>
        <w:pStyle w:val="BodyText"/>
      </w:pPr>
      <w:r w:rsidRPr="00275BF9">
        <w:t>For the</w:t>
      </w:r>
      <w:r w:rsidR="00C6203E" w:rsidRPr="00275BF9">
        <w:t xml:space="preserve"> literature review, having a proper structure for our analysis is </w:t>
      </w:r>
      <w:r w:rsidR="00145D3A" w:rsidRPr="00275BF9">
        <w:t>critical</w:t>
      </w:r>
      <w:r w:rsidR="00C6203E" w:rsidRPr="00275BF9">
        <w:t xml:space="preserve"> when dealing with </w:t>
      </w:r>
      <w:r w:rsidR="00FD044D" w:rsidRPr="00275BF9">
        <w:t xml:space="preserve">the </w:t>
      </w:r>
      <w:r w:rsidR="00C235BC" w:rsidRPr="00275BF9">
        <w:t>telecom industry's churn</w:t>
      </w:r>
      <w:r w:rsidR="00C6203E" w:rsidRPr="00275BF9">
        <w:t xml:space="preserve">. In section 2.2, </w:t>
      </w:r>
      <w:r w:rsidR="001A68BE" w:rsidRPr="00275BF9">
        <w:t xml:space="preserve">there will be </w:t>
      </w:r>
      <w:r w:rsidR="005B7461" w:rsidRPr="00275BF9">
        <w:t xml:space="preserve">a </w:t>
      </w:r>
      <w:r w:rsidR="00C6203E" w:rsidRPr="00275BF9">
        <w:t xml:space="preserve">focus on the telecom industry and the data-driven analytics driving the industry. This will </w:t>
      </w:r>
      <w:r w:rsidR="00CB1777" w:rsidRPr="00275BF9">
        <w:t>explain</w:t>
      </w:r>
      <w:r w:rsidR="00C6203E" w:rsidRPr="00275BF9">
        <w:t xml:space="preserve"> how critical it is to flag customers and how designing custom campaigns for this segment of customers can increase </w:t>
      </w:r>
      <w:r w:rsidR="00C235BC" w:rsidRPr="00275BF9">
        <w:t>certain companies' bottom line and profitability</w:t>
      </w:r>
      <w:r w:rsidR="00C6203E" w:rsidRPr="00275BF9">
        <w:t xml:space="preserve">. </w:t>
      </w:r>
      <w:r w:rsidR="00C235BC" w:rsidRPr="00275BF9">
        <w:t>Section 2.3</w:t>
      </w:r>
      <w:r w:rsidR="00C6203E" w:rsidRPr="00275BF9">
        <w:t xml:space="preserve"> deep</w:t>
      </w:r>
      <w:r w:rsidR="005B7461" w:rsidRPr="00275BF9">
        <w:t xml:space="preserve"> </w:t>
      </w:r>
      <w:r w:rsidR="00C6203E" w:rsidRPr="00275BF9">
        <w:t>dive</w:t>
      </w:r>
      <w:r w:rsidR="005B7461" w:rsidRPr="00275BF9">
        <w:t>s</w:t>
      </w:r>
      <w:r w:rsidR="00C6203E" w:rsidRPr="00275BF9">
        <w:t xml:space="preserve"> into cu</w:t>
      </w:r>
      <w:r w:rsidR="00FD044D" w:rsidRPr="00275BF9">
        <w:t>s</w:t>
      </w:r>
      <w:r w:rsidR="00C6203E" w:rsidRPr="00275BF9">
        <w:t xml:space="preserve">tomer attrition in the telecom industry and how this is a </w:t>
      </w:r>
      <w:r w:rsidR="00B00B8B" w:rsidRPr="00275BF9">
        <w:t>significant</w:t>
      </w:r>
      <w:r w:rsidR="00C6203E" w:rsidRPr="00275BF9">
        <w:t xml:space="preserve"> driver for the drain in finances and </w:t>
      </w:r>
      <w:r w:rsidR="00114A8A" w:rsidRPr="00275BF9">
        <w:t>telecom operators</w:t>
      </w:r>
      <w:r w:rsidR="00C235BC" w:rsidRPr="00275BF9">
        <w:t>'</w:t>
      </w:r>
      <w:r w:rsidR="00114A8A" w:rsidRPr="00275BF9">
        <w:t xml:space="preserve"> stability</w:t>
      </w:r>
      <w:r w:rsidR="00C6203E" w:rsidRPr="00275BF9">
        <w:t xml:space="preserve"> globally. </w:t>
      </w:r>
      <w:r w:rsidR="007A686E" w:rsidRPr="00275BF9">
        <w:t>T</w:t>
      </w:r>
      <w:r w:rsidR="00C6203E" w:rsidRPr="00275BF9">
        <w:t xml:space="preserve">he </w:t>
      </w:r>
      <w:r w:rsidR="00F837F0" w:rsidRPr="00275BF9">
        <w:t>following</w:t>
      </w:r>
      <w:r w:rsidR="00C6203E" w:rsidRPr="00275BF9">
        <w:t xml:space="preserve"> s</w:t>
      </w:r>
      <w:r w:rsidR="00FD044D" w:rsidRPr="00275BF9">
        <w:t>e</w:t>
      </w:r>
      <w:r w:rsidR="00C6203E" w:rsidRPr="00275BF9">
        <w:t>ction</w:t>
      </w:r>
      <w:r w:rsidR="007A686E" w:rsidRPr="00275BF9">
        <w:t xml:space="preserve"> will </w:t>
      </w:r>
      <w:r w:rsidR="0020390A" w:rsidRPr="00275BF9">
        <w:t>understand</w:t>
      </w:r>
      <w:r w:rsidR="00C6203E" w:rsidRPr="00275BF9">
        <w:t xml:space="preserve"> </w:t>
      </w:r>
      <w:r w:rsidR="00F837F0" w:rsidRPr="00275BF9">
        <w:t>how</w:t>
      </w:r>
      <w:r w:rsidR="00114A8A" w:rsidRPr="00275BF9">
        <w:t xml:space="preserve"> companies </w:t>
      </w:r>
      <w:r w:rsidR="005F3CED">
        <w:t>leverage</w:t>
      </w:r>
      <w:r w:rsidR="00114A8A" w:rsidRPr="00275BF9">
        <w:t xml:space="preserve"> predictive modelling in customer churn attrition and the models and methodologies used</w:t>
      </w:r>
      <w:r w:rsidR="00C6203E" w:rsidRPr="00275BF9">
        <w:t xml:space="preserve"> to keep profitability up. </w:t>
      </w:r>
    </w:p>
    <w:p w14:paraId="27832D91" w14:textId="120FCA89" w:rsidR="00C6203E" w:rsidRPr="00275BF9" w:rsidRDefault="0097215C" w:rsidP="00517E79">
      <w:pPr>
        <w:pStyle w:val="BodyText"/>
      </w:pPr>
      <w:r>
        <w:br/>
      </w:r>
      <w:r w:rsidR="00C6203E" w:rsidRPr="00275BF9">
        <w:lastRenderedPageBreak/>
        <w:t xml:space="preserve">Here, </w:t>
      </w:r>
      <w:r w:rsidR="00C2610D" w:rsidRPr="00275BF9">
        <w:t xml:space="preserve">the models will be </w:t>
      </w:r>
      <w:r w:rsidR="00C6203E" w:rsidRPr="00275BF9">
        <w:t>analy</w:t>
      </w:r>
      <w:r w:rsidR="00FD044D" w:rsidRPr="00275BF9">
        <w:t>s</w:t>
      </w:r>
      <w:r w:rsidR="00C6203E" w:rsidRPr="00275BF9">
        <w:t>e</w:t>
      </w:r>
      <w:r w:rsidR="00C2610D" w:rsidRPr="00275BF9">
        <w:t>d</w:t>
      </w:r>
      <w:r w:rsidR="00C6203E" w:rsidRPr="00275BF9">
        <w:t xml:space="preserve"> in-depth</w:t>
      </w:r>
      <w:r w:rsidR="005B7461" w:rsidRPr="00275BF9">
        <w:t>,</w:t>
      </w:r>
      <w:r w:rsidR="00C6203E" w:rsidRPr="00275BF9">
        <w:t xml:space="preserve"> and the methodology and ideas behind the working of predictive frameworks. </w:t>
      </w:r>
      <w:r w:rsidR="00317C2F" w:rsidRPr="00275BF9">
        <w:t>Leveraging</w:t>
      </w:r>
      <w:r w:rsidR="00C6203E" w:rsidRPr="00275BF9">
        <w:t xml:space="preserve"> our learnings from the above sections in visual analytics is also being used to visuali</w:t>
      </w:r>
      <w:r w:rsidR="00FD044D" w:rsidRPr="00275BF9">
        <w:t>se</w:t>
      </w:r>
      <w:r w:rsidR="00C6203E" w:rsidRPr="00275BF9">
        <w:t xml:space="preserve"> large sets of data. </w:t>
      </w:r>
      <w:r w:rsidR="00745102" w:rsidRPr="00275BF9">
        <w:t>Before proceed</w:t>
      </w:r>
      <w:r w:rsidR="00317C2F" w:rsidRPr="00275BF9">
        <w:t>ing</w:t>
      </w:r>
      <w:r w:rsidR="00745102" w:rsidRPr="00275BF9">
        <w:t xml:space="preserve"> to the related research publications, understand</w:t>
      </w:r>
      <w:r w:rsidR="001B3970" w:rsidRPr="00275BF9">
        <w:t>ing</w:t>
      </w:r>
      <w:r w:rsidR="00745102" w:rsidRPr="00275BF9">
        <w:t xml:space="preserve"> more about the metrics and formulations that </w:t>
      </w:r>
      <w:r w:rsidR="00114A8A" w:rsidRPr="00275BF9">
        <w:t>authors have used</w:t>
      </w:r>
      <w:r w:rsidR="00745102" w:rsidRPr="00275BF9">
        <w:t xml:space="preserve"> in the literature survey; will help lev</w:t>
      </w:r>
      <w:r w:rsidR="00FD044D" w:rsidRPr="00275BF9">
        <w:t>e</w:t>
      </w:r>
      <w:r w:rsidR="00745102" w:rsidRPr="00275BF9">
        <w:t>rage the summary table a</w:t>
      </w:r>
      <w:r w:rsidR="00F837F0" w:rsidRPr="00275BF9">
        <w:t>nd</w:t>
      </w:r>
      <w:r w:rsidR="00745102" w:rsidRPr="00275BF9">
        <w:t xml:space="preserve"> the steps of data preprocessing, feature engineering, models applied and results of the modelling efforts as displayed. This table will summari</w:t>
      </w:r>
      <w:r w:rsidR="00FD044D" w:rsidRPr="00275BF9">
        <w:t>s</w:t>
      </w:r>
      <w:r w:rsidR="00745102" w:rsidRPr="00275BF9">
        <w:t>e our learnings in a quick refer</w:t>
      </w:r>
      <w:r w:rsidR="00FD044D" w:rsidRPr="00275BF9">
        <w:t>e</w:t>
      </w:r>
      <w:r w:rsidR="00745102" w:rsidRPr="00275BF9">
        <w:t xml:space="preserve">ntial format for </w:t>
      </w:r>
      <w:r w:rsidR="000802DD" w:rsidRPr="00275BF9">
        <w:t xml:space="preserve">future publications to leverage the latest in the field. In Section 2.7, </w:t>
      </w:r>
      <w:r w:rsidR="00E82611" w:rsidRPr="00275BF9">
        <w:t>the</w:t>
      </w:r>
      <w:r w:rsidR="000802DD" w:rsidRPr="00275BF9">
        <w:t xml:space="preserve"> discuss</w:t>
      </w:r>
      <w:r w:rsidR="00E82611" w:rsidRPr="00275BF9">
        <w:t>ion of</w:t>
      </w:r>
      <w:r w:rsidR="000802DD" w:rsidRPr="00275BF9">
        <w:t xml:space="preserve"> our learnings from related work a</w:t>
      </w:r>
      <w:r w:rsidR="00114A8A" w:rsidRPr="00275BF9">
        <w:t xml:space="preserve">nd the previous sections </w:t>
      </w:r>
      <w:r w:rsidR="005B7461" w:rsidRPr="00275BF9">
        <w:t>showcases</w:t>
      </w:r>
      <w:r w:rsidR="00253F80" w:rsidRPr="00275BF9">
        <w:t xml:space="preserve"> how the components of an efficient predictive framework for customer churn analysis can be set up for our use</w:t>
      </w:r>
      <w:r w:rsidR="005B7461" w:rsidRPr="00275BF9">
        <w:t xml:space="preserve"> </w:t>
      </w:r>
      <w:r w:rsidR="00253F80" w:rsidRPr="00275BF9">
        <w:t xml:space="preserve">case. Finally, in the last section, </w:t>
      </w:r>
      <w:r w:rsidR="00E82611" w:rsidRPr="00275BF9">
        <w:t>a</w:t>
      </w:r>
      <w:r w:rsidR="00253F80" w:rsidRPr="00275BF9">
        <w:t xml:space="preserve"> summar</w:t>
      </w:r>
      <w:r w:rsidR="00E82611" w:rsidRPr="00275BF9">
        <w:t>y</w:t>
      </w:r>
      <w:r w:rsidR="00253F80" w:rsidRPr="00275BF9">
        <w:t xml:space="preserve"> </w:t>
      </w:r>
      <w:r w:rsidR="005B7461" w:rsidRPr="00275BF9">
        <w:t xml:space="preserve">of </w:t>
      </w:r>
      <w:r w:rsidR="00253F80" w:rsidRPr="00275BF9">
        <w:t xml:space="preserve">all of the analysis to </w:t>
      </w:r>
      <w:r w:rsidR="00114A8A" w:rsidRPr="00275BF9">
        <w:t>understand how telecom operators can leverage data science and machine learning to predict the segment of customers</w:t>
      </w:r>
      <w:r w:rsidR="00253F80" w:rsidRPr="00275BF9">
        <w:t xml:space="preserve"> at a high risk of voluntary churn</w:t>
      </w:r>
      <w:r w:rsidR="00F87CC4" w:rsidRPr="00275BF9">
        <w:t xml:space="preserve"> will be done</w:t>
      </w:r>
      <w:r w:rsidR="00253F80" w:rsidRPr="00275BF9">
        <w:t>.</w:t>
      </w:r>
    </w:p>
    <w:p w14:paraId="2ED55861" w14:textId="33F3D89C" w:rsidR="00D562BF" w:rsidRPr="00275BF9" w:rsidRDefault="00F64DD0" w:rsidP="00517E79">
      <w:pPr>
        <w:pStyle w:val="BodyText"/>
      </w:pPr>
      <w:r w:rsidRPr="00275BF9">
        <w:t xml:space="preserve">Following our learning in the sections below, </w:t>
      </w:r>
      <w:r w:rsidR="00D02589" w:rsidRPr="00275BF9">
        <w:t xml:space="preserve">an </w:t>
      </w:r>
      <w:r w:rsidR="000207D0" w:rsidRPr="00275BF9">
        <w:t>analysis o</w:t>
      </w:r>
      <w:r w:rsidR="006B4FAE" w:rsidRPr="00275BF9">
        <w:t>f</w:t>
      </w:r>
      <w:r w:rsidR="000207D0" w:rsidRPr="00275BF9">
        <w:t xml:space="preserve"> the</w:t>
      </w:r>
      <w:r w:rsidRPr="00275BF9">
        <w:t xml:space="preserve"> </w:t>
      </w:r>
      <w:r w:rsidR="003C51E2" w:rsidRPr="00275BF9">
        <w:t>literature survey gaps</w:t>
      </w:r>
      <w:r w:rsidR="00B47559" w:rsidRPr="00275BF9">
        <w:t xml:space="preserve"> in the authors' recent work</w:t>
      </w:r>
      <w:r w:rsidR="007E2370" w:rsidRPr="00275BF9">
        <w:t xml:space="preserve"> will be done</w:t>
      </w:r>
      <w:r w:rsidRPr="00275BF9">
        <w:t>. Bridging the gap in terms of data preprocessing, feature selection, visual analytics, modelling and evaluation of the holisti</w:t>
      </w:r>
      <w:r w:rsidR="004E3447" w:rsidRPr="00275BF9">
        <w:t>c</w:t>
      </w:r>
      <w:r w:rsidRPr="00275BF9">
        <w:t xml:space="preserve"> predictive framework will help build better practices for telecom operators goin</w:t>
      </w:r>
      <w:r w:rsidR="00723359" w:rsidRPr="00275BF9">
        <w:t>g</w:t>
      </w:r>
      <w:r w:rsidRPr="00275BF9">
        <w:t xml:space="preserve"> ahead</w:t>
      </w:r>
      <w:r w:rsidR="005857BE" w:rsidRPr="00275BF9">
        <w:t>.</w:t>
      </w:r>
      <w:r w:rsidRPr="00275BF9">
        <w:t xml:space="preserve"> </w:t>
      </w:r>
      <w:r w:rsidR="004E3447" w:rsidRPr="00275BF9">
        <w:t xml:space="preserve">It is also </w:t>
      </w:r>
      <w:r w:rsidR="00D17056" w:rsidRPr="00275BF9">
        <w:t>essential</w:t>
      </w:r>
      <w:r w:rsidR="004E3447" w:rsidRPr="00275BF9">
        <w:t xml:space="preserve"> to have a good spread of recent literature </w:t>
      </w:r>
      <w:r w:rsidR="00B47559" w:rsidRPr="00275BF9">
        <w:t>and review the papers that have impacted</w:t>
      </w:r>
      <w:r w:rsidR="004E3447" w:rsidRPr="00275BF9">
        <w:t xml:space="preserve"> customer attrition in the telecom industry.</w:t>
      </w:r>
    </w:p>
    <w:p w14:paraId="2E5A3476" w14:textId="7608B109" w:rsidR="00D5379A" w:rsidRPr="00275BF9" w:rsidRDefault="00D5379A" w:rsidP="00261525">
      <w:pPr>
        <w:pStyle w:val="Heading2"/>
      </w:pPr>
      <w:bookmarkStart w:id="34" w:name="_Toc72885559"/>
      <w:r w:rsidRPr="00275BF9">
        <w:t>2.2 Data Analytics in the Telecom Industry</w:t>
      </w:r>
      <w:bookmarkEnd w:id="34"/>
    </w:p>
    <w:p w14:paraId="40D8B62C" w14:textId="77777777" w:rsidR="008633B3" w:rsidRDefault="00DF26F5" w:rsidP="00517E79">
      <w:pPr>
        <w:pStyle w:val="BodyText"/>
      </w:pPr>
      <w:r w:rsidRPr="00275BF9">
        <w:t>The telecom industry might seem like it</w:t>
      </w:r>
      <w:r w:rsidR="00F30763" w:rsidRPr="00275BF9">
        <w:t xml:space="preserve"> i</w:t>
      </w:r>
      <w:r w:rsidRPr="00275BF9">
        <w:t xml:space="preserve">s booming with the internet age, but that is not the case for most telecom operators. The telecom industry </w:t>
      </w:r>
      <w:r w:rsidR="00647DEB" w:rsidRPr="00275BF9">
        <w:t>ha</w:t>
      </w:r>
      <w:r w:rsidRPr="00275BF9">
        <w:t xml:space="preserve">s </w:t>
      </w:r>
      <w:r w:rsidR="006223EA" w:rsidRPr="00275BF9">
        <w:t xml:space="preserve">a </w:t>
      </w:r>
      <w:r w:rsidRPr="00275BF9">
        <w:t xml:space="preserve">heavy dependency on external factors riddled with </w:t>
      </w:r>
      <w:r w:rsidR="000807CC" w:rsidRPr="00275BF9">
        <w:t>serious</w:t>
      </w:r>
      <w:r w:rsidR="00114A8A" w:rsidRPr="00275BF9">
        <w:t xml:space="preserve"> debt complications</w:t>
      </w:r>
      <w:r w:rsidRPr="00275BF9">
        <w:t xml:space="preserve"> in the industry. The investments range from building infrastructure that can carry lines across the country, investments </w:t>
      </w:r>
      <w:r w:rsidR="00FD044D" w:rsidRPr="00275BF9">
        <w:t>i</w:t>
      </w:r>
      <w:r w:rsidRPr="00275BF9">
        <w:t>n the latest technologies that will help enable the latest in voice and internet technology like 5G, money spent on buying bandwidth frequencies. Addit</w:t>
      </w:r>
      <w:r w:rsidR="00FD044D" w:rsidRPr="00275BF9">
        <w:t>i</w:t>
      </w:r>
      <w:r w:rsidRPr="00275BF9">
        <w:t>onally, the cost of upkeep and maintenance of a vast network can be grossly expensive as operators have to pay rents, keep</w:t>
      </w:r>
      <w:r w:rsidR="00114A8A" w:rsidRPr="00275BF9">
        <w:t xml:space="preserve"> up the set infrastructure, lobby the government, provide customer service, and</w:t>
      </w:r>
      <w:r w:rsidRPr="00275BF9">
        <w:t xml:space="preserve"> deal with the unexpected </w:t>
      </w:r>
      <w:r w:rsidR="00B76895" w:rsidRPr="00275BF9">
        <w:t>changes in the ecosystem.</w:t>
      </w:r>
      <w:r w:rsidR="004E0B36">
        <w:t xml:space="preserve"> </w:t>
      </w:r>
      <w:r w:rsidR="00343329" w:rsidRPr="00275BF9">
        <w:t xml:space="preserve">For all of these risks that telecom operators take to run a business, </w:t>
      </w:r>
      <w:r w:rsidR="00114A8A" w:rsidRPr="00275BF9">
        <w:t>various models</w:t>
      </w:r>
      <w:r w:rsidR="00343329" w:rsidRPr="00275BF9">
        <w:t xml:space="preserve"> can be followed to ensure a steady income. </w:t>
      </w:r>
    </w:p>
    <w:p w14:paraId="0A316990" w14:textId="170F4BB9" w:rsidR="00DD085A" w:rsidRPr="00275BF9" w:rsidRDefault="00343329" w:rsidP="00517E79">
      <w:pPr>
        <w:pStyle w:val="BodyText"/>
      </w:pPr>
      <w:r w:rsidRPr="00275BF9">
        <w:lastRenderedPageBreak/>
        <w:t xml:space="preserve">Since a Business to Consumer (B2C) model is high-risk and high-reward, ensuring that there are guaranteed paying customers at the end of the month can be crucial whilst </w:t>
      </w:r>
      <w:r w:rsidR="00114A8A" w:rsidRPr="00275BF9">
        <w:t>maintaining</w:t>
      </w:r>
      <w:r w:rsidRPr="00275BF9">
        <w:t xml:space="preserve"> steadfast while holding up market share in the space.</w:t>
      </w:r>
      <w:r w:rsidR="00AF05EF" w:rsidRPr="00275BF9">
        <w:t xml:space="preserve"> </w:t>
      </w:r>
      <w:r w:rsidR="00996979" w:rsidRPr="00275BF9">
        <w:t>T</w:t>
      </w:r>
      <w:r w:rsidR="00B47559" w:rsidRPr="00275BF9">
        <w:t>he telecom sector's riskiest customers</w:t>
      </w:r>
      <w:r w:rsidR="00AF05EF" w:rsidRPr="00275BF9">
        <w:t xml:space="preserve"> are prepaid</w:t>
      </w:r>
      <w:r w:rsidR="00E43222" w:rsidRPr="00275BF9">
        <w:t>,</w:t>
      </w:r>
      <w:r w:rsidR="00AF05EF" w:rsidRPr="00275BF9">
        <w:t xml:space="preserve"> as it is </w:t>
      </w:r>
      <w:r w:rsidR="00D17056" w:rsidRPr="00275BF9">
        <w:t>challenging</w:t>
      </w:r>
      <w:r w:rsidR="00AF05EF" w:rsidRPr="00275BF9">
        <w:t xml:space="preserve"> to flag if they are active or not </w:t>
      </w:r>
      <w:r w:rsidR="009B7C3F" w:rsidRPr="00275BF9">
        <w:t xml:space="preserve">because </w:t>
      </w:r>
      <w:r w:rsidR="00AF05EF" w:rsidRPr="00275BF9">
        <w:t xml:space="preserve">different segments </w:t>
      </w:r>
      <w:r w:rsidR="009B7C3F" w:rsidRPr="00275BF9">
        <w:t>of customers have different behavi</w:t>
      </w:r>
      <w:r w:rsidR="00E43222" w:rsidRPr="00275BF9">
        <w:t>ou</w:t>
      </w:r>
      <w:r w:rsidR="009B7C3F" w:rsidRPr="00275BF9">
        <w:t>ral patterns.</w:t>
      </w:r>
      <w:r w:rsidR="00DD085A" w:rsidRPr="00275BF9">
        <w:t xml:space="preserve"> </w:t>
      </w:r>
      <w:r w:rsidR="00254454" w:rsidRPr="00275BF9">
        <w:t xml:space="preserve">The telecom industry has truly earned its place as the backbone of our country and even the economy. It is </w:t>
      </w:r>
      <w:r w:rsidR="006D5310" w:rsidRPr="00275BF9">
        <w:t xml:space="preserve">exceedingly difficult to imagine a world in which </w:t>
      </w:r>
      <w:r w:rsidR="00996979" w:rsidRPr="00275BF9">
        <w:t>a</w:t>
      </w:r>
      <w:r w:rsidR="006D5310" w:rsidRPr="00275BF9">
        <w:t xml:space="preserve"> call, me</w:t>
      </w:r>
      <w:r w:rsidR="00FD044D" w:rsidRPr="00275BF9">
        <w:t>ssa</w:t>
      </w:r>
      <w:r w:rsidR="006D5310" w:rsidRPr="00275BF9">
        <w:t>ge or communicat</w:t>
      </w:r>
      <w:r w:rsidR="00996979" w:rsidRPr="00275BF9">
        <w:t>ion</w:t>
      </w:r>
      <w:r w:rsidR="006D5310" w:rsidRPr="00275BF9">
        <w:t xml:space="preserve"> with someone at a fraction of the cost paid for the same service about just a decade ago</w:t>
      </w:r>
      <w:r w:rsidR="0072503C" w:rsidRPr="00275BF9">
        <w:t>. The rate of mobile and internet penetration in third-world countries is increasing exponentially every</w:t>
      </w:r>
      <w:r w:rsidR="00FD044D" w:rsidRPr="00275BF9">
        <w:t xml:space="preserve"> </w:t>
      </w:r>
      <w:r w:rsidR="0072503C" w:rsidRPr="00275BF9">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44DB4031" w14:textId="77777777" w:rsidR="00210E6F" w:rsidRDefault="0072503C" w:rsidP="00517E79">
      <w:pPr>
        <w:pStyle w:val="BodyText"/>
      </w:pPr>
      <w:r w:rsidRPr="00275BF9">
        <w:t>To have a higher stake in the Industrial Revolution 4.0, telecom operators need to move away from a convention</w:t>
      </w:r>
      <w:r w:rsidR="00FD044D" w:rsidRPr="00275BF9">
        <w:t>al</w:t>
      </w:r>
      <w:r w:rsidRPr="00275BF9">
        <w:t xml:space="preserve"> </w:t>
      </w:r>
      <w:r w:rsidR="00114A8A" w:rsidRPr="00275BF9">
        <w:t>customer retention approach</w:t>
      </w:r>
      <w:r w:rsidRPr="00275BF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75BF9">
        <w:t xml:space="preserve">with value-proposition </w:t>
      </w:r>
      <w:r w:rsidR="005F3CED">
        <w:t>for the end-customers</w:t>
      </w:r>
      <w:r w:rsidR="00260068">
        <w:t>,</w:t>
      </w:r>
      <w:r w:rsidR="005F3CED">
        <w:t xml:space="preserve"> and</w:t>
      </w:r>
      <w:r w:rsidRPr="00275BF9">
        <w:t xml:space="preserve"> all </w:t>
      </w:r>
      <w:r w:rsidR="00647DEB" w:rsidRPr="00275BF9">
        <w:t>stakeholders involved</w:t>
      </w:r>
      <w:r w:rsidRPr="00275BF9">
        <w:t xml:space="preserve"> telecom pipeline. A happy customer is a loyal one.</w:t>
      </w:r>
      <w:r w:rsidR="00DD085A" w:rsidRPr="00275BF9">
        <w:t xml:space="preserve"> </w:t>
      </w:r>
      <w:r w:rsidR="008D0B38" w:rsidRPr="00275BF9">
        <w:t>Attracting new customers might seem like an attractive way to grow market share</w:t>
      </w:r>
      <w:r w:rsidR="00114A8A" w:rsidRPr="00275BF9">
        <w:t>. However,</w:t>
      </w:r>
      <w:r w:rsidR="008D0B38" w:rsidRPr="00275BF9">
        <w:t xml:space="preserve"> the experienced players in the market know that the secret to being profitable in the long run is two-fold</w:t>
      </w:r>
      <w:r w:rsidR="00D15A05" w:rsidRPr="00275BF9">
        <w:t>, first, focusing on the retention of customers, especially the high-value customers and second, being able to leverage the existing database that is a trove of customers who are likely to come back to the company if courted aptly.</w:t>
      </w:r>
      <w:r w:rsidR="00D543BC" w:rsidRPr="00275BF9">
        <w:t xml:space="preserve"> Gaining new customers is 5 to 10 times more expensive than keeping existing customers loyal </w:t>
      </w:r>
      <w:r w:rsidR="00D543BC" w:rsidRPr="00275BF9">
        <w:fldChar w:fldCharType="begin" w:fldLock="1"/>
      </w:r>
      <w:r w:rsidR="00D543BC"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75BF9">
        <w:fldChar w:fldCharType="separate"/>
      </w:r>
      <w:r w:rsidR="00D543BC" w:rsidRPr="00275BF9">
        <w:t>(Wassouf et al., n.d.; Ebrah and Elnasir, 2019)</w:t>
      </w:r>
      <w:r w:rsidR="00D543BC" w:rsidRPr="00275BF9">
        <w:fldChar w:fldCharType="end"/>
      </w:r>
      <w:r w:rsidR="00070D7A" w:rsidRPr="00275BF9">
        <w:t xml:space="preserve">. The recommended method to effectively implement a data science predictive framework is to </w:t>
      </w:r>
      <w:r w:rsidR="00114A8A" w:rsidRPr="00275BF9">
        <w:t xml:space="preserve">scale and leverage </w:t>
      </w:r>
      <w:r w:rsidR="00C235BC" w:rsidRPr="00275BF9">
        <w:t>it</w:t>
      </w:r>
      <w:r w:rsidR="00070D7A" w:rsidRPr="00275BF9">
        <w:t xml:space="preserve"> to make a </w:t>
      </w:r>
      <w:r w:rsidR="00647DEB" w:rsidRPr="00275BF9">
        <w:t>robust and effective model</w:t>
      </w:r>
      <w:r w:rsidR="00070D7A" w:rsidRPr="00275BF9">
        <w:t xml:space="preserve"> </w:t>
      </w:r>
      <w:r w:rsidR="00FD044D" w:rsidRPr="00275BF9">
        <w:t>as</w:t>
      </w:r>
      <w:r w:rsidR="00070D7A" w:rsidRPr="00275BF9">
        <w:t xml:space="preserve"> a custom</w:t>
      </w:r>
      <w:r w:rsidR="00FD044D" w:rsidRPr="00275BF9">
        <w:t>-</w:t>
      </w:r>
      <w:r w:rsidR="00070D7A" w:rsidRPr="00275BF9">
        <w:t>designed use</w:t>
      </w:r>
      <w:r w:rsidR="00E30DFC" w:rsidRPr="00275BF9">
        <w:t xml:space="preserve"> </w:t>
      </w:r>
      <w:r w:rsidR="00070D7A" w:rsidRPr="00275BF9">
        <w:t>case.</w:t>
      </w:r>
      <w:r w:rsidR="00640A7A" w:rsidRPr="00275BF9">
        <w:t xml:space="preserve"> </w:t>
      </w:r>
      <w:r w:rsidR="004D3590" w:rsidRPr="00275BF9">
        <w:t>A cus</w:t>
      </w:r>
      <w:r w:rsidR="00C14748" w:rsidRPr="00275BF9">
        <w:t>t</w:t>
      </w:r>
      <w:r w:rsidR="004D3590" w:rsidRPr="00275BF9">
        <w:t>om solution</w:t>
      </w:r>
      <w:r w:rsidR="001345D2" w:rsidRPr="00275BF9">
        <w:t xml:space="preserve"> is an </w:t>
      </w:r>
      <w:r w:rsidR="00D17056" w:rsidRPr="00275BF9">
        <w:t>exci</w:t>
      </w:r>
      <w:r w:rsidR="001345D2" w:rsidRPr="00275BF9">
        <w:t xml:space="preserve">ting ask in terms of strategy for leadership as one would like to invest less </w:t>
      </w:r>
      <w:r w:rsidR="00B47559" w:rsidRPr="00275BF9">
        <w:t>effort on a proof of concept and</w:t>
      </w:r>
      <w:r w:rsidR="001345D2" w:rsidRPr="00275BF9">
        <w:t xml:space="preserve"> leverage the long-term benefits for the company if the project can help increase the profits in the long term. The idea of investing in the future to move from a model that </w:t>
      </w:r>
      <w:r w:rsidR="00D73174" w:rsidRPr="00275BF9">
        <w:t>reduces loss to increases profit is a game</w:t>
      </w:r>
      <w:r w:rsidR="00E43222" w:rsidRPr="00275BF9">
        <w:t>-</w:t>
      </w:r>
      <w:r w:rsidR="00D73174" w:rsidRPr="00275BF9">
        <w:t>changer.</w:t>
      </w:r>
      <w:r w:rsidR="00210E6F">
        <w:t xml:space="preserve"> </w:t>
      </w:r>
      <w:r w:rsidR="00114A8A" w:rsidRPr="00275BF9">
        <w:t>Several</w:t>
      </w:r>
      <w:r w:rsidR="00640A7A" w:rsidRPr="00275BF9">
        <w:t xml:space="preserve"> low-code or no</w:t>
      </w:r>
      <w:r w:rsidR="00FD044D" w:rsidRPr="00275BF9">
        <w:t>-</w:t>
      </w:r>
      <w:r w:rsidR="00640A7A" w:rsidRPr="00275BF9">
        <w:t>code tools are being used</w:t>
      </w:r>
      <w:r w:rsidR="00070D7A" w:rsidRPr="00275BF9">
        <w:t xml:space="preserve"> </w:t>
      </w:r>
      <w:r w:rsidR="00640A7A" w:rsidRPr="00275BF9">
        <w:t xml:space="preserve">to </w:t>
      </w:r>
      <w:r w:rsidR="006223EA" w:rsidRPr="00275BF9">
        <w:t>build</w:t>
      </w:r>
      <w:r w:rsidR="00640A7A" w:rsidRPr="00275BF9">
        <w:t xml:space="preserve"> proof of concept projects; </w:t>
      </w:r>
      <w:r w:rsidR="00FD044D" w:rsidRPr="00275BF9">
        <w:t xml:space="preserve">the </w:t>
      </w:r>
      <w:r w:rsidR="00640A7A" w:rsidRPr="00275BF9">
        <w:t xml:space="preserve">reality is that implementation is vital. Models need to focus on explainability and usage </w:t>
      </w:r>
      <w:r w:rsidR="00B3025A" w:rsidRPr="00275BF9">
        <w:t xml:space="preserve">of </w:t>
      </w:r>
      <w:r w:rsidR="00640A7A" w:rsidRPr="00275BF9">
        <w:t xml:space="preserve">metrics rather than a black-box approach. </w:t>
      </w:r>
    </w:p>
    <w:p w14:paraId="3A8EBB03" w14:textId="22B996CF" w:rsidR="0072503C" w:rsidRPr="00275BF9" w:rsidRDefault="00B854F1" w:rsidP="00517E79">
      <w:pPr>
        <w:pStyle w:val="BodyText"/>
      </w:pPr>
      <w:r w:rsidRPr="00275BF9">
        <w:lastRenderedPageBreak/>
        <w:t>Th</w:t>
      </w:r>
      <w:r w:rsidR="00114A8A" w:rsidRPr="00275BF9">
        <w:t>is is critical to building a solid data science muscle within the organisation because</w:t>
      </w:r>
      <w:r w:rsidRPr="00275BF9">
        <w:t xml:space="preserve"> it may be easier and even faster to build a pr</w:t>
      </w:r>
      <w:r w:rsidR="00FD044D" w:rsidRPr="00275BF9">
        <w:t>o</w:t>
      </w:r>
      <w:r w:rsidRPr="00275BF9">
        <w:t xml:space="preserve">of of concept with </w:t>
      </w:r>
      <w:r w:rsidR="00D82C2E" w:rsidRPr="00275BF9">
        <w:t>a ready-made tool or technology</w:t>
      </w:r>
      <w:r w:rsidR="00FD044D" w:rsidRPr="00275BF9">
        <w:t>. H</w:t>
      </w:r>
      <w:r w:rsidR="00D82C2E" w:rsidRPr="00275BF9">
        <w:t xml:space="preserve">owever, when it comes to scaling the </w:t>
      </w:r>
      <w:r w:rsidR="00B00B8B" w:rsidRPr="00275BF9">
        <w:t>exact</w:t>
      </w:r>
      <w:r w:rsidR="00D82C2E" w:rsidRPr="00275BF9">
        <w:t xml:space="preserve"> implementation at an org-wide level whilst keeping the overhead costs minimal,</w:t>
      </w:r>
      <w:r w:rsidR="000023A0" w:rsidRPr="00275BF9">
        <w:t xml:space="preserve"> it can get complicated</w:t>
      </w:r>
      <w:r w:rsidR="00D82C2E" w:rsidRPr="00275BF9">
        <w:t>. Impl</w:t>
      </w:r>
      <w:r w:rsidR="00FD044D" w:rsidRPr="00275BF9">
        <w:t>emen</w:t>
      </w:r>
      <w:r w:rsidR="00D82C2E" w:rsidRPr="00275BF9">
        <w:t xml:space="preserve">ting a tool </w:t>
      </w:r>
      <w:r w:rsidR="00FD044D" w:rsidRPr="00275BF9">
        <w:t>on</w:t>
      </w:r>
      <w:r w:rsidR="00D82C2E" w:rsidRPr="00275BF9">
        <w:t xml:space="preserve"> a large scale has one of two problems</w:t>
      </w:r>
      <w:r w:rsidR="00FD044D" w:rsidRPr="00275BF9">
        <w:t>. F</w:t>
      </w:r>
      <w:r w:rsidR="00D82C2E" w:rsidRPr="00275BF9">
        <w:t xml:space="preserve">irst, it may be </w:t>
      </w:r>
      <w:r w:rsidR="00F30763" w:rsidRPr="00275BF9">
        <w:t>costly</w:t>
      </w:r>
      <w:r w:rsidR="00D82C2E" w:rsidRPr="00275BF9">
        <w:t xml:space="preserve"> to get multiple licences or pass large amounts of data in the tool</w:t>
      </w:r>
      <w:r w:rsidR="00FD044D" w:rsidRPr="00275BF9">
        <w:t>. S</w:t>
      </w:r>
      <w:r w:rsidR="00AB1996" w:rsidRPr="00275BF9">
        <w:t xml:space="preserve">econdly, </w:t>
      </w:r>
      <w:r w:rsidR="00114A8A" w:rsidRPr="00275BF9">
        <w:t xml:space="preserve">there may be a black-box approach for </w:t>
      </w:r>
      <w:r w:rsidR="00B47559" w:rsidRPr="00275BF9">
        <w:t>the data problems</w:t>
      </w:r>
      <w:r w:rsidR="00AB1996" w:rsidRPr="00275BF9">
        <w:t xml:space="preserve">, so </w:t>
      </w:r>
      <w:r w:rsidR="00F0480E" w:rsidRPr="00275BF9">
        <w:t>modifying</w:t>
      </w:r>
      <w:r w:rsidR="00AB1996" w:rsidRPr="00275BF9">
        <w:t xml:space="preserve"> the code may not be feasible.</w:t>
      </w:r>
      <w:r w:rsidR="0019430F" w:rsidRPr="00275BF9">
        <w:t xml:space="preserve"> Tools such as RapidMiner that can leverage explainable models that can be understood by senior management can be a good starting point </w:t>
      </w:r>
      <w:r w:rsidR="0019430F" w:rsidRPr="00275BF9">
        <w:fldChar w:fldCharType="begin" w:fldLock="1"/>
      </w:r>
      <w:r w:rsidR="0019430F"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275BF9">
        <w:fldChar w:fldCharType="separate"/>
      </w:r>
      <w:r w:rsidR="0019430F" w:rsidRPr="00275BF9">
        <w:t>(Halibas et al., 2019)</w:t>
      </w:r>
      <w:r w:rsidR="0019430F" w:rsidRPr="00275BF9">
        <w:fldChar w:fldCharType="end"/>
      </w:r>
      <w:r w:rsidR="0019430F" w:rsidRPr="00275BF9">
        <w:t xml:space="preserve"> for proof of concept implementations. Developing </w:t>
      </w:r>
      <w:r w:rsidR="00FD044D" w:rsidRPr="00275BF9">
        <w:t xml:space="preserve">an </w:t>
      </w:r>
      <w:r w:rsidR="0019430F" w:rsidRPr="00275BF9">
        <w:t xml:space="preserve">in-house custom analytics solution </w:t>
      </w:r>
      <w:r w:rsidR="00E20D32" w:rsidRPr="00275BF9">
        <w:t>is the</w:t>
      </w:r>
      <w:r w:rsidR="0019430F" w:rsidRPr="00275BF9">
        <w:t xml:space="preserve"> long-term aim</w:t>
      </w:r>
      <w:r w:rsidR="00E20D32" w:rsidRPr="00275BF9">
        <w:t xml:space="preserve"> of a company a</w:t>
      </w:r>
      <w:r w:rsidR="00114A8A" w:rsidRPr="00275BF9">
        <w:t>nd</w:t>
      </w:r>
      <w:r w:rsidR="00E20D32" w:rsidRPr="00275BF9">
        <w:t xml:space="preserve"> building data sc</w:t>
      </w:r>
      <w:r w:rsidR="00FD044D" w:rsidRPr="00275BF9">
        <w:t>i</w:t>
      </w:r>
      <w:r w:rsidR="00E20D32" w:rsidRPr="00275BF9">
        <w:t>ence competencies</w:t>
      </w:r>
      <w:r w:rsidR="00647DEB" w:rsidRPr="00275BF9">
        <w:t>. Most companies require</w:t>
      </w:r>
      <w:r w:rsidR="0019430F" w:rsidRPr="00275BF9">
        <w:t xml:space="preserve"> a custom setup for churn analysis on different datasets, technology stacks, databases and overall requirements </w:t>
      </w:r>
      <w:r w:rsidR="0019430F" w:rsidRPr="00275BF9">
        <w:fldChar w:fldCharType="begin" w:fldLock="1"/>
      </w:r>
      <w:r w:rsidR="0019430F"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275BF9">
        <w:fldChar w:fldCharType="separate"/>
      </w:r>
      <w:r w:rsidR="0019430F" w:rsidRPr="00275BF9">
        <w:t>(Fonseca Coelho, n.d.)</w:t>
      </w:r>
      <w:r w:rsidR="0019430F" w:rsidRPr="00275BF9">
        <w:fldChar w:fldCharType="end"/>
      </w:r>
      <w:r w:rsidR="0019430F" w:rsidRPr="00275BF9">
        <w:t xml:space="preserve">. Understanding the requirement for the cadence of forecasting based on the model selected is also a vital area of research to move from a batch-processing system to a more real-time system </w:t>
      </w:r>
      <w:r w:rsidR="0019430F" w:rsidRPr="00275BF9">
        <w:fldChar w:fldCharType="begin" w:fldLock="1"/>
      </w:r>
      <w:r w:rsidR="0019430F"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275BF9">
        <w:fldChar w:fldCharType="separate"/>
      </w:r>
      <w:r w:rsidR="0019430F" w:rsidRPr="00275BF9">
        <w:t>(Tamuka and Sibanda, 2021)</w:t>
      </w:r>
      <w:r w:rsidR="0019430F" w:rsidRPr="00275BF9">
        <w:fldChar w:fldCharType="end"/>
      </w:r>
      <w:r w:rsidR="00FD044D" w:rsidRPr="00275BF9">
        <w:t>. D</w:t>
      </w:r>
      <w:r w:rsidR="0019430F" w:rsidRPr="00275BF9">
        <w:t>epending on the complexity of requirements and budget</w:t>
      </w:r>
      <w:r w:rsidR="00A80980" w:rsidRPr="00275BF9">
        <w:t xml:space="preserve">, a cloud-based </w:t>
      </w:r>
      <w:r w:rsidR="00B00B8B" w:rsidRPr="00275BF9">
        <w:t>flexible</w:t>
      </w:r>
      <w:r w:rsidR="00A80980" w:rsidRPr="00275BF9">
        <w:t xml:space="preserve"> architecture can also be set up</w:t>
      </w:r>
      <w:r w:rsidR="0019430F" w:rsidRPr="00275BF9">
        <w:t>.</w:t>
      </w:r>
    </w:p>
    <w:p w14:paraId="35FC0E34" w14:textId="394717AC" w:rsidR="00D5379A" w:rsidRPr="00275BF9" w:rsidRDefault="00D5379A" w:rsidP="00261525">
      <w:pPr>
        <w:pStyle w:val="Heading2"/>
      </w:pPr>
      <w:bookmarkStart w:id="35" w:name="_Toc72885560"/>
      <w:r w:rsidRPr="00275BF9">
        <w:t xml:space="preserve">2.3 </w:t>
      </w:r>
      <w:r w:rsidR="009A54FD" w:rsidRPr="00275BF9">
        <w:t>Customer Attrition in the Telecom Industry</w:t>
      </w:r>
      <w:bookmarkEnd w:id="35"/>
    </w:p>
    <w:p w14:paraId="1F7FBCD5" w14:textId="77777777" w:rsidR="004E291D" w:rsidRDefault="009E4098" w:rsidP="00517E79">
      <w:pPr>
        <w:pStyle w:val="BodyText"/>
      </w:pPr>
      <w:r w:rsidRPr="00275BF9">
        <w:t xml:space="preserve">Understanding the customer is an integral part of whether a customer gets to keep an existing customer or not. Deciding the budget allocation at the start of the fiscal cycle is the deciding factor </w:t>
      </w:r>
      <w:r w:rsidR="00FD044D" w:rsidRPr="00275BF9">
        <w:t>i</w:t>
      </w:r>
      <w:r w:rsidRPr="00275BF9">
        <w:t xml:space="preserve">n </w:t>
      </w:r>
      <w:r w:rsidR="00647DEB" w:rsidRPr="00275BF9">
        <w:t>it</w:t>
      </w:r>
      <w:r w:rsidR="00114A8A" w:rsidRPr="00275BF9">
        <w:t>s culture</w:t>
      </w:r>
      <w:r w:rsidRPr="00275BF9">
        <w:t xml:space="preserve">. </w:t>
      </w:r>
      <w:r w:rsidR="00A54573" w:rsidRPr="00275BF9">
        <w:t>Let</w:t>
      </w:r>
      <w:r w:rsidR="00F837F0" w:rsidRPr="00275BF9">
        <w:t xml:space="preserve"> u</w:t>
      </w:r>
      <w:r w:rsidR="00A54573" w:rsidRPr="00275BF9">
        <w:t>s</w:t>
      </w:r>
      <w:r w:rsidR="00FF1D9B" w:rsidRPr="00275BF9">
        <w:t xml:space="preserve"> </w:t>
      </w:r>
      <w:r w:rsidRPr="00275BF9">
        <w:t>look at a comp</w:t>
      </w:r>
      <w:r w:rsidR="00FD044D" w:rsidRPr="00275BF9">
        <w:t>an</w:t>
      </w:r>
      <w:r w:rsidRPr="00275BF9">
        <w:t xml:space="preserve">y where </w:t>
      </w:r>
      <w:r w:rsidR="00647DEB" w:rsidRPr="00275BF9">
        <w:t>most</w:t>
      </w:r>
      <w:r w:rsidRPr="00275BF9">
        <w:t xml:space="preserve"> of its cash burn </w:t>
      </w:r>
      <w:r w:rsidR="00114A8A" w:rsidRPr="00275BF9">
        <w:t>will be focused on discounts</w:t>
      </w:r>
      <w:r w:rsidRPr="00275BF9">
        <w:t xml:space="preserve"> to attract new customers</w:t>
      </w:r>
      <w:r w:rsidR="00FF1D9B" w:rsidRPr="00275BF9">
        <w:t>. I</w:t>
      </w:r>
      <w:r w:rsidRPr="00275BF9">
        <w:t>s it going to be spent on marketing mix to build brand equity that can be leveraged later on in the future</w:t>
      </w:r>
      <w:r w:rsidR="00892B5B" w:rsidRPr="00275BF9">
        <w:t>,</w:t>
      </w:r>
      <w:r w:rsidRPr="00275BF9">
        <w:t xml:space="preserve"> or </w:t>
      </w:r>
      <w:r w:rsidR="00260068">
        <w:t xml:space="preserve">should </w:t>
      </w:r>
      <w:r w:rsidR="005F3CED">
        <w:t>a company</w:t>
      </w:r>
      <w:r w:rsidRPr="00275BF9">
        <w:t xml:space="preserve"> majorly focus it</w:t>
      </w:r>
      <w:r w:rsidR="00647DEB" w:rsidRPr="00275BF9">
        <w:t>s budget distribution on customer servic</w:t>
      </w:r>
      <w:r w:rsidRPr="00275BF9">
        <w:t xml:space="preserve">e to retain a high number </w:t>
      </w:r>
      <w:r w:rsidR="00063173" w:rsidRPr="00275BF9">
        <w:t>of</w:t>
      </w:r>
      <w:r w:rsidRPr="00275BF9">
        <w:t xml:space="preserve"> high-value customers</w:t>
      </w:r>
      <w:r w:rsidR="00260068">
        <w:t>.</w:t>
      </w:r>
      <w:r w:rsidRPr="00275BF9">
        <w:t xml:space="preserve"> Understanding all of </w:t>
      </w:r>
      <w:r w:rsidR="00114A8A" w:rsidRPr="00275BF9">
        <w:t>a customer</w:t>
      </w:r>
      <w:r w:rsidR="00C235BC" w:rsidRPr="00275BF9">
        <w:t>'</w:t>
      </w:r>
      <w:r w:rsidR="00114A8A" w:rsidRPr="00275BF9">
        <w:t>s nuances</w:t>
      </w:r>
      <w:r w:rsidRPr="00275BF9">
        <w:t xml:space="preserve"> will help predict if a customer is</w:t>
      </w:r>
      <w:r w:rsidR="005B14C3" w:rsidRPr="00275BF9">
        <w:t xml:space="preserve"> looking to </w:t>
      </w:r>
      <w:r w:rsidR="00F30763" w:rsidRPr="00275BF9">
        <w:t>churn voluntarily</w:t>
      </w:r>
      <w:r w:rsidR="005B14C3" w:rsidRPr="00275BF9">
        <w:t xml:space="preserve">. </w:t>
      </w:r>
      <w:r w:rsidR="00735C40" w:rsidRPr="00275BF9">
        <w:t xml:space="preserve">Here, </w:t>
      </w:r>
      <w:r w:rsidR="00114A8A" w:rsidRPr="00275BF9">
        <w:t>hundreds or even thousands of attributes on the customer</w:t>
      </w:r>
      <w:r w:rsidR="00735C40" w:rsidRPr="00275BF9">
        <w:t xml:space="preserve"> can be leveraged to perform churn analytics. Cho</w:t>
      </w:r>
      <w:r w:rsidR="00892B5B" w:rsidRPr="00275BF9">
        <w:t>o</w:t>
      </w:r>
      <w:r w:rsidR="00735C40" w:rsidRPr="00275BF9">
        <w:t>sing the right set of fea</w:t>
      </w:r>
      <w:r w:rsidR="0011264D" w:rsidRPr="00275BF9">
        <w:t xml:space="preserve">tures that can help in this prediction is an area of research in itself. </w:t>
      </w:r>
      <w:r w:rsidR="009011BE" w:rsidRPr="00275BF9">
        <w:t>The right set of fe</w:t>
      </w:r>
      <w:r w:rsidR="00531BB1" w:rsidRPr="00275BF9">
        <w:t>a</w:t>
      </w:r>
      <w:r w:rsidR="009011BE" w:rsidRPr="00275BF9">
        <w:t>tures is dependent on the company</w:t>
      </w:r>
      <w:r w:rsidR="00531BB1" w:rsidRPr="00275BF9">
        <w:t>'</w:t>
      </w:r>
      <w:r w:rsidR="009011BE" w:rsidRPr="00275BF9">
        <w:t xml:space="preserve">s dataset as a </w:t>
      </w:r>
      <w:r w:rsidR="0060130B" w:rsidRPr="00275BF9">
        <w:t>more extensive</w:t>
      </w:r>
      <w:r w:rsidR="009011BE" w:rsidRPr="00275BF9">
        <w:t xml:space="preserve"> set of data from the company can help </w:t>
      </w:r>
      <w:r w:rsidR="00531BB1" w:rsidRPr="00275BF9">
        <w:t>high-risk flag</w:t>
      </w:r>
      <w:r w:rsidR="00A3149C" w:rsidRPr="00275BF9">
        <w:t xml:space="preserve"> customers more accurately</w:t>
      </w:r>
      <w:r w:rsidR="00B50C22" w:rsidRPr="00275BF9">
        <w:t xml:space="preserve"> </w:t>
      </w:r>
      <w:r w:rsidR="00921193" w:rsidRPr="00275BF9">
        <w:fldChar w:fldCharType="begin" w:fldLock="1"/>
      </w:r>
      <w:r w:rsidR="00921193"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275BF9">
        <w:fldChar w:fldCharType="separate"/>
      </w:r>
      <w:r w:rsidR="00921193" w:rsidRPr="00275BF9">
        <w:t>(Fonseca Coelho, n.d.)</w:t>
      </w:r>
      <w:r w:rsidR="00921193" w:rsidRPr="00275BF9">
        <w:fldChar w:fldCharType="end"/>
      </w:r>
      <w:r w:rsidR="00A3149C" w:rsidRPr="00275BF9">
        <w:t>.</w:t>
      </w:r>
      <w:r w:rsidR="004E291D">
        <w:t xml:space="preserve"> </w:t>
      </w:r>
    </w:p>
    <w:p w14:paraId="67779F05" w14:textId="77777777" w:rsidR="004E291D" w:rsidRDefault="004E291D" w:rsidP="00517E79">
      <w:pPr>
        <w:pStyle w:val="BodyText"/>
      </w:pPr>
    </w:p>
    <w:p w14:paraId="1C9C4A18" w14:textId="027BEE75" w:rsidR="00134841" w:rsidRPr="00275BF9" w:rsidRDefault="0011264D" w:rsidP="00517E79">
      <w:pPr>
        <w:pStyle w:val="BodyText"/>
      </w:pPr>
      <w:r w:rsidRPr="00275BF9">
        <w:lastRenderedPageBreak/>
        <w:t>There is one common element in the literature reviewed</w:t>
      </w:r>
      <w:r w:rsidR="00892B5B" w:rsidRPr="00275BF9">
        <w:t>;</w:t>
      </w:r>
      <w:r w:rsidRPr="00275BF9">
        <w:t xml:space="preserve"> there are always certain behavio</w:t>
      </w:r>
      <w:r w:rsidR="00892B5B" w:rsidRPr="00275BF9">
        <w:t>u</w:t>
      </w:r>
      <w:r w:rsidRPr="00275BF9">
        <w:t xml:space="preserve">ral traits of a customer that can be identified as a </w:t>
      </w:r>
      <w:r w:rsidR="00114A8A" w:rsidRPr="00275BF9">
        <w:t>customer trend</w:t>
      </w:r>
      <w:r w:rsidRPr="00275BF9">
        <w:t xml:space="preserve"> to churn. </w:t>
      </w:r>
      <w:r w:rsidR="009F4F4C" w:rsidRPr="00275BF9">
        <w:t>Customers tend to move across telecom operators for several reasons</w:t>
      </w:r>
      <w:r w:rsidR="00E43222" w:rsidRPr="00275BF9">
        <w:t>,</w:t>
      </w:r>
      <w:r w:rsidR="009F4F4C" w:rsidRPr="00275BF9">
        <w:t xml:space="preserve"> with countries enabling inter-operator portab</w:t>
      </w:r>
      <w:r w:rsidR="00E43222" w:rsidRPr="00275BF9">
        <w:t>i</w:t>
      </w:r>
      <w:r w:rsidR="009F4F4C" w:rsidRPr="00275BF9">
        <w:t>lity globally</w:t>
      </w:r>
      <w:r w:rsidR="00E43222" w:rsidRPr="00275BF9">
        <w:t>. I</w:t>
      </w:r>
      <w:r w:rsidR="009F4F4C" w:rsidRPr="00275BF9">
        <w:t xml:space="preserve">t is easier for a customer to move if they are dissatisfied with the services of a company. </w:t>
      </w:r>
      <w:r w:rsidR="00B47559" w:rsidRPr="00275BF9">
        <w:t>There are a few factors with the digital age</w:t>
      </w:r>
      <w:r w:rsidR="009F4F4C" w:rsidRPr="00275BF9">
        <w:t xml:space="preserve"> to determine how likely a customer is to churn. </w:t>
      </w:r>
      <w:r w:rsidR="00B47559" w:rsidRPr="00275BF9">
        <w:t>I</w:t>
      </w:r>
      <w:r w:rsidR="009F4F4C" w:rsidRPr="00275BF9">
        <w:t>f a customer has enabled auto-pay for their bills</w:t>
      </w:r>
      <w:r w:rsidR="00B47559" w:rsidRPr="00275BF9">
        <w:t xml:space="preserve">, </w:t>
      </w:r>
      <w:r w:rsidR="009F4F4C" w:rsidRPr="00275BF9">
        <w:t>if a customer has been associated for many years</w:t>
      </w:r>
      <w:r w:rsidR="0046282B" w:rsidRPr="00275BF9">
        <w:t xml:space="preserve">, </w:t>
      </w:r>
      <w:r w:rsidR="009F4F4C" w:rsidRPr="00275BF9">
        <w:t>if a customer has in</w:t>
      </w:r>
      <w:r w:rsidR="00E43222" w:rsidRPr="00275BF9">
        <w:t>t</w:t>
      </w:r>
      <w:r w:rsidR="009F4F4C" w:rsidRPr="00275BF9">
        <w:t xml:space="preserve">ernet services and has opted in for a host of </w:t>
      </w:r>
      <w:r w:rsidR="00E43222" w:rsidRPr="00275BF9">
        <w:t>ot</w:t>
      </w:r>
      <w:r w:rsidR="009F4F4C" w:rsidRPr="00275BF9">
        <w:t>her service</w:t>
      </w:r>
      <w:r w:rsidR="00E43222" w:rsidRPr="00275BF9">
        <w:t>s</w:t>
      </w:r>
      <w:r w:rsidR="009F4F4C" w:rsidRPr="00275BF9">
        <w:t xml:space="preserve"> that their everyday life or family</w:t>
      </w:r>
      <w:r w:rsidR="006B0380" w:rsidRPr="00275BF9">
        <w:t>'</w:t>
      </w:r>
      <w:r w:rsidR="009F4F4C" w:rsidRPr="00275BF9">
        <w:t>s life is dependent on, the customer is less likely to churn.</w:t>
      </w:r>
      <w:r w:rsidR="00F86DDE" w:rsidRPr="00275BF9">
        <w:t xml:space="preserve"> </w:t>
      </w:r>
    </w:p>
    <w:p w14:paraId="59D1628F" w14:textId="4DAC0424" w:rsidR="005B5FD1" w:rsidRPr="00275BF9" w:rsidRDefault="00F86DDE" w:rsidP="00517E79">
      <w:pPr>
        <w:pStyle w:val="BodyText"/>
      </w:pPr>
      <w:r w:rsidRPr="00275BF9">
        <w:t xml:space="preserve">The </w:t>
      </w:r>
      <w:r w:rsidR="0046282B" w:rsidRPr="00275BF9">
        <w:t>literature review observation</w:t>
      </w:r>
      <w:r w:rsidRPr="00275BF9">
        <w:t xml:space="preserve"> is that a customer should have the least friction while getting into the services offered. This ease of movement</w:t>
      </w:r>
      <w:r w:rsidR="00D20BFC" w:rsidRPr="00275BF9">
        <w:t xml:space="preserve"> and a tie-in to other services offered at multiple fronts</w:t>
      </w:r>
      <w:r w:rsidRPr="00275BF9">
        <w:t xml:space="preserve"> will increase customer loyalty.</w:t>
      </w:r>
      <w:r w:rsidR="00DC1900" w:rsidRPr="00275BF9">
        <w:t xml:space="preserve"> </w:t>
      </w:r>
      <w:r w:rsidR="00782AED" w:rsidRPr="00275BF9">
        <w:t xml:space="preserve">When a customer is likely to move across, the company should have an open </w:t>
      </w:r>
      <w:r w:rsidR="003C51E2" w:rsidRPr="00275BF9">
        <w:t>communication line</w:t>
      </w:r>
      <w:r w:rsidR="00782AED" w:rsidRPr="00275BF9">
        <w:t xml:space="preserve"> with effective teams on multiple touchpoints. A surprising find is that the main reason moves across telecom operators is not due to a new promotion/offer</w:t>
      </w:r>
      <w:r w:rsidR="00E43222" w:rsidRPr="00275BF9">
        <w:t xml:space="preserve">. </w:t>
      </w:r>
      <w:r w:rsidR="00D17056" w:rsidRPr="00275BF9">
        <w:t>Instead</w:t>
      </w:r>
      <w:r w:rsidR="00782AED" w:rsidRPr="00275BF9">
        <w:t>, the primary reason a customer moves across operators is dissatisfaction with current services</w:t>
      </w:r>
      <w:r w:rsidR="00EC00D8" w:rsidRPr="00275BF9">
        <w:t xml:space="preserve"> </w:t>
      </w:r>
      <w:r w:rsidR="00EC00D8" w:rsidRPr="00275BF9">
        <w:fldChar w:fldCharType="begin" w:fldLock="1"/>
      </w:r>
      <w:r w:rsidR="00EC00D8"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275BF9">
        <w:fldChar w:fldCharType="separate"/>
      </w:r>
      <w:r w:rsidR="00EC00D8" w:rsidRPr="00275BF9">
        <w:t>(Wassouf et al., n.d.; Ebrah and Elnasir, 2019)</w:t>
      </w:r>
      <w:r w:rsidR="00EC00D8" w:rsidRPr="00275BF9">
        <w:fldChar w:fldCharType="end"/>
      </w:r>
      <w:r w:rsidR="00782AED" w:rsidRPr="00275BF9">
        <w:t xml:space="preserve">. </w:t>
      </w:r>
      <w:r w:rsidR="00F53E71" w:rsidRPr="00275BF9">
        <w:t>I</w:t>
      </w:r>
      <w:r w:rsidR="00782AED" w:rsidRPr="00275BF9">
        <w:t>dentify</w:t>
      </w:r>
      <w:r w:rsidR="00F53E71" w:rsidRPr="00275BF9">
        <w:t>ing</w:t>
      </w:r>
      <w:r w:rsidR="00782AED" w:rsidRPr="00275BF9">
        <w:t xml:space="preserve"> the customers that are dissatisfied </w:t>
      </w:r>
      <w:r w:rsidR="004302F3" w:rsidRPr="00275BF9">
        <w:t xml:space="preserve">with the current services, via </w:t>
      </w:r>
      <w:r w:rsidR="00D20BFC" w:rsidRPr="00275BF9">
        <w:t>several</w:t>
      </w:r>
      <w:r w:rsidR="004302F3" w:rsidRPr="00275BF9">
        <w:t xml:space="preserve"> tickets raised for a unique customer id, </w:t>
      </w:r>
      <w:r w:rsidR="006A1A6E" w:rsidRPr="00275BF9">
        <w:t xml:space="preserve">and </w:t>
      </w:r>
      <w:r w:rsidR="004302F3" w:rsidRPr="00275BF9">
        <w:t>the number of calls give</w:t>
      </w:r>
      <w:r w:rsidR="00D17056" w:rsidRPr="00275BF9">
        <w:t>s</w:t>
      </w:r>
      <w:r w:rsidR="004302F3" w:rsidRPr="00275BF9">
        <w:t xml:space="preserve"> </w:t>
      </w:r>
      <w:r w:rsidR="00E43222" w:rsidRPr="00275BF9">
        <w:t xml:space="preserve">an </w:t>
      </w:r>
      <w:r w:rsidR="004302F3" w:rsidRPr="00275BF9">
        <w:t>account of the satisfaction to a segment of workers in the company, the satisfaction scores will increase and thus, lead to a reduced rate of churn.</w:t>
      </w:r>
    </w:p>
    <w:p w14:paraId="2725C00E" w14:textId="623769CE" w:rsidR="0094122E" w:rsidRPr="00275BF9" w:rsidRDefault="00E30DFC" w:rsidP="00F7031A">
      <w:pPr>
        <w:pStyle w:val="BodyText"/>
        <w:rPr>
          <w:rFonts w:eastAsiaTheme="majorEastAsia"/>
          <w:b/>
          <w:bCs/>
          <w:color w:val="345A8A" w:themeColor="accent1" w:themeShade="B5"/>
          <w:sz w:val="40"/>
          <w:szCs w:val="32"/>
        </w:rPr>
      </w:pPr>
      <w:r w:rsidRPr="00275BF9">
        <w:t>The f</w:t>
      </w:r>
      <w:r w:rsidR="00A6124E" w:rsidRPr="00275BF9">
        <w:t xml:space="preserve">ocus should not only be given to the data that is collected recently, but also to the already existing database of customers; setting up various focus groups for the different segment of users within the company will help us </w:t>
      </w:r>
      <w:r w:rsidR="0010209F" w:rsidRPr="00275BF9">
        <w:t xml:space="preserve">understand what </w:t>
      </w:r>
      <w:r w:rsidR="00E43222" w:rsidRPr="00275BF9">
        <w:t>the deciding factors for which a customer is likely to churn are</w:t>
      </w:r>
      <w:r w:rsidR="0010209F" w:rsidRPr="00275BF9">
        <w:t xml:space="preserve">. </w:t>
      </w:r>
      <w:r w:rsidR="0011264D" w:rsidRPr="00275BF9">
        <w:t xml:space="preserve">Being able to leverage this understanding from the dataset is a deciding factor </w:t>
      </w:r>
      <w:r w:rsidR="00647DEB" w:rsidRPr="00275BF9">
        <w:t>in retaining</w:t>
      </w:r>
      <w:r w:rsidR="0011264D" w:rsidRPr="00275BF9">
        <w:t xml:space="preserve"> </w:t>
      </w:r>
      <w:r w:rsidR="00C235BC" w:rsidRPr="00275BF9">
        <w:t>customers</w:t>
      </w:r>
      <w:r w:rsidR="0011264D" w:rsidRPr="00275BF9">
        <w:t>. It is not merely identifying the set of customers that are at a high risk of churn; if timed right with the right kind of targeted campaign, there is a high chance that even if the telecom operator was to take a s</w:t>
      </w:r>
      <w:r w:rsidR="00F30763" w:rsidRPr="00275BF9">
        <w:t>light</w:t>
      </w:r>
      <w:r w:rsidR="0011264D" w:rsidRPr="00275BF9">
        <w:t xml:space="preserve"> loss in the form of additional discounts</w:t>
      </w:r>
      <w:r w:rsidR="00420424" w:rsidRPr="00275BF9">
        <w:t xml:space="preserve"> offered to the high-risk customer in the sho</w:t>
      </w:r>
      <w:r w:rsidR="00892B5B" w:rsidRPr="00275BF9">
        <w:t>r</w:t>
      </w:r>
      <w:r w:rsidR="00420424" w:rsidRPr="00275BF9">
        <w:t>t term, the</w:t>
      </w:r>
      <w:r w:rsidR="0011264D" w:rsidRPr="00275BF9">
        <w:t xml:space="preserve"> cost c</w:t>
      </w:r>
      <w:r w:rsidR="00892B5B" w:rsidRPr="00275BF9">
        <w:t>ould</w:t>
      </w:r>
      <w:r w:rsidR="0011264D" w:rsidRPr="00275BF9">
        <w:t xml:space="preserve"> be recovered </w:t>
      </w:r>
      <w:r w:rsidR="00E217FB" w:rsidRPr="00275BF9">
        <w:t xml:space="preserve">and a profit can be made </w:t>
      </w:r>
      <w:r w:rsidR="0011264D" w:rsidRPr="00275BF9">
        <w:t>in the long-term.</w:t>
      </w:r>
      <w:r w:rsidR="00DA5C12" w:rsidRPr="00275BF9">
        <w:t xml:space="preserve"> </w:t>
      </w:r>
      <w:r w:rsidR="00531BB1" w:rsidRPr="00275BF9">
        <w:t>Various strategies can be employed based on our learnings from the model</w:t>
      </w:r>
      <w:r w:rsidR="0060130B" w:rsidRPr="00275BF9">
        <w:t>. H</w:t>
      </w:r>
      <w:r w:rsidR="00531BB1" w:rsidRPr="00275BF9">
        <w:t>owever, the suggestions of the personnel involved directly with the customer and customer database must be taken into account as they have more real-world context when it comes to customer behavio</w:t>
      </w:r>
      <w:r w:rsidR="0060130B" w:rsidRPr="00275BF9">
        <w:t>u</w:t>
      </w:r>
      <w:r w:rsidR="00531BB1" w:rsidRPr="00275BF9">
        <w:t>r and sentiment.</w:t>
      </w:r>
    </w:p>
    <w:p w14:paraId="56FF81C7" w14:textId="140F39B6" w:rsidR="009A54FD" w:rsidRPr="00275BF9" w:rsidRDefault="009A54FD" w:rsidP="00261525">
      <w:pPr>
        <w:pStyle w:val="Heading2"/>
      </w:pPr>
      <w:bookmarkStart w:id="36" w:name="_Toc72885561"/>
      <w:r w:rsidRPr="00275BF9">
        <w:lastRenderedPageBreak/>
        <w:t>2.4 Predictive Modelling in Customer Churn Analysis</w:t>
      </w:r>
      <w:bookmarkEnd w:id="36"/>
    </w:p>
    <w:p w14:paraId="5E75BD5B" w14:textId="1D133287" w:rsidR="0025277C" w:rsidRPr="00275BF9" w:rsidRDefault="00114A8A" w:rsidP="00971DBA">
      <w:pPr>
        <w:pStyle w:val="BodyText"/>
      </w:pPr>
      <w:r w:rsidRPr="00275BF9">
        <w:t>A</w:t>
      </w:r>
      <w:r w:rsidR="00440ADD" w:rsidRPr="00275BF9">
        <w:t xml:space="preserve"> predictive modelling fra</w:t>
      </w:r>
      <w:r w:rsidR="00FA5E79" w:rsidRPr="00275BF9">
        <w:t>mework</w:t>
      </w:r>
      <w:r w:rsidR="009A7118" w:rsidRPr="00275BF9">
        <w:t xml:space="preserve"> for data science i</w:t>
      </w:r>
      <w:r w:rsidR="005F3CED">
        <w:t>nvolves</w:t>
      </w:r>
      <w:r w:rsidR="009A7118" w:rsidRPr="00275BF9">
        <w:t xml:space="preserve"> a list of tasks that can be understood through the literature survey.</w:t>
      </w:r>
      <w:r w:rsidR="00892B5B" w:rsidRPr="00275BF9">
        <w:t xml:space="preserve"> </w:t>
      </w:r>
      <w:r w:rsidR="009A7118" w:rsidRPr="00275BF9">
        <w:t xml:space="preserve">In this section, </w:t>
      </w:r>
      <w:r w:rsidR="003F6075" w:rsidRPr="00275BF9">
        <w:t>let</w:t>
      </w:r>
      <w:r w:rsidR="00F837F0" w:rsidRPr="00275BF9">
        <w:t xml:space="preserve"> u</w:t>
      </w:r>
      <w:r w:rsidR="003F6075" w:rsidRPr="00275BF9">
        <w:t>s</w:t>
      </w:r>
      <w:r w:rsidR="009A7118" w:rsidRPr="00275BF9">
        <w:t xml:space="preserve"> understand the details of the supervised machine learning techniques.</w:t>
      </w:r>
      <w:r w:rsidR="00892B5B" w:rsidRPr="00275BF9">
        <w:t xml:space="preserve"> </w:t>
      </w:r>
      <w:r w:rsidR="00C235BC" w:rsidRPr="00275BF9">
        <w:t>Customer churn analytics in the telecom industry aim</w:t>
      </w:r>
      <w:r w:rsidR="00BE69C8" w:rsidRPr="00275BF9">
        <w:t>s</w:t>
      </w:r>
      <w:r w:rsidR="00AE7B40" w:rsidRPr="00275BF9">
        <w:t xml:space="preserve"> to flag the segment of customers </w:t>
      </w:r>
      <w:r w:rsidR="00647DEB" w:rsidRPr="00275BF9">
        <w:t>likely to churn and</w:t>
      </w:r>
      <w:r w:rsidR="00AE7B40" w:rsidRPr="00275BF9">
        <w:t xml:space="preserve"> some confidence. This is </w:t>
      </w:r>
      <w:r w:rsidR="008278A1" w:rsidRPr="00275BF9">
        <w:t>a classification problem to predict one of two things</w:t>
      </w:r>
      <w:r w:rsidR="00886170" w:rsidRPr="00275BF9">
        <w:t>;</w:t>
      </w:r>
      <w:r w:rsidR="00F74001" w:rsidRPr="00275BF9">
        <w:t xml:space="preserve"> </w:t>
      </w:r>
      <w:r w:rsidR="008278A1" w:rsidRPr="00275BF9">
        <w:t xml:space="preserve">if a customer </w:t>
      </w:r>
      <w:r w:rsidR="005F3CED">
        <w:t>will</w:t>
      </w:r>
      <w:r w:rsidR="008278A1" w:rsidRPr="00275BF9">
        <w:t xml:space="preserve"> churn or not. There are different methods to do this</w:t>
      </w:r>
      <w:r w:rsidR="00892B5B" w:rsidRPr="00275BF9">
        <w:t>,</w:t>
      </w:r>
      <w:r w:rsidR="008278A1" w:rsidRPr="00275BF9">
        <w:t xml:space="preserve"> and </w:t>
      </w:r>
      <w:r w:rsidR="00886170" w:rsidRPr="00275BF9">
        <w:t>in the literature</w:t>
      </w:r>
      <w:r w:rsidR="008278A1" w:rsidRPr="00275BF9">
        <w:t xml:space="preserve"> review</w:t>
      </w:r>
      <w:r w:rsidR="00886170" w:rsidRPr="00275BF9">
        <w:t xml:space="preserve"> below, an understanding of </w:t>
      </w:r>
      <w:r w:rsidR="008278A1" w:rsidRPr="00275BF9">
        <w:t xml:space="preserve">supervised machine learning algorithms </w:t>
      </w:r>
      <w:r w:rsidR="00886170" w:rsidRPr="00275BF9">
        <w:t>will be given</w:t>
      </w:r>
      <w:r w:rsidR="008278A1" w:rsidRPr="00275BF9">
        <w:t>.</w:t>
      </w:r>
      <w:r w:rsidR="0025277C" w:rsidRPr="00275BF9">
        <w:t xml:space="preserve"> </w:t>
      </w:r>
      <w:r w:rsidR="00AE3133" w:rsidRPr="00275BF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275BF9">
        <w:fldChar w:fldCharType="begin" w:fldLock="1"/>
      </w:r>
      <w:r w:rsidR="00AE3133" w:rsidRPr="00275BF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275BF9">
        <w:fldChar w:fldCharType="separate"/>
      </w:r>
      <w:r w:rsidR="00AE3133" w:rsidRPr="00275BF9">
        <w:t>(Ahmed and Linen, 2017)</w:t>
      </w:r>
      <w:r w:rsidR="00AE3133" w:rsidRPr="00275BF9">
        <w:fldChar w:fldCharType="end"/>
      </w:r>
      <w:r w:rsidR="00AE3133" w:rsidRPr="00275BF9">
        <w:t xml:space="preserve">. Novel methods of engineering the data was also used in the research where tokenisation was used for categorical attributes and standardisation was used to standardise numerical attributes </w:t>
      </w:r>
      <w:r w:rsidR="00AE3133" w:rsidRPr="00275BF9">
        <w:fldChar w:fldCharType="begin" w:fldLock="1"/>
      </w:r>
      <w:r w:rsidR="00AE3133"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275BF9">
        <w:fldChar w:fldCharType="separate"/>
      </w:r>
      <w:r w:rsidR="00AE3133" w:rsidRPr="00275BF9">
        <w:t>(Momin et al., 2020)</w:t>
      </w:r>
      <w:r w:rsidR="00AE3133" w:rsidRPr="00275BF9">
        <w:fldChar w:fldCharType="end"/>
      </w:r>
      <w:r w:rsidR="00AE3133" w:rsidRPr="00275BF9">
        <w:t xml:space="preserve">. </w:t>
      </w:r>
    </w:p>
    <w:p w14:paraId="54F94DD9" w14:textId="38752819" w:rsidR="00E1240D" w:rsidRPr="00275BF9" w:rsidRDefault="00AE3133" w:rsidP="00971DBA">
      <w:pPr>
        <w:pStyle w:val="BodyText"/>
        <w:rPr>
          <w:rFonts w:eastAsiaTheme="majorEastAsia"/>
          <w:b/>
          <w:bCs/>
          <w:color w:val="345A8A" w:themeColor="accent1" w:themeShade="B5"/>
          <w:sz w:val="40"/>
          <w:szCs w:val="32"/>
        </w:rPr>
      </w:pPr>
      <w:r w:rsidRPr="00275BF9">
        <w:t xml:space="preserve">Novel methods for feature selection, such as gravitational search algorithm </w:t>
      </w:r>
      <w:r w:rsidRPr="00275BF9">
        <w:fldChar w:fldCharType="begin" w:fldLock="1"/>
      </w:r>
      <w:r w:rsidRPr="00275BF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75BF9">
        <w:fldChar w:fldCharType="separate"/>
      </w:r>
      <w:r w:rsidRPr="00275BF9">
        <w:t>(Lalwani et al., 2017)</w:t>
      </w:r>
      <w:r w:rsidRPr="00275BF9">
        <w:fldChar w:fldCharType="end"/>
      </w:r>
      <w:r w:rsidRPr="00275BF9">
        <w:t>, have been used. G</w:t>
      </w:r>
      <w:r w:rsidR="00BF47A4">
        <w:t xml:space="preserve">ravitational </w:t>
      </w:r>
      <w:r w:rsidRPr="00275BF9">
        <w:t>S</w:t>
      </w:r>
      <w:r w:rsidR="00BF47A4">
        <w:t xml:space="preserve">earch </w:t>
      </w:r>
      <w:r w:rsidRPr="00275BF9">
        <w:t>A</w:t>
      </w:r>
      <w:r w:rsidR="00BF47A4">
        <w:t>lgorithm</w:t>
      </w:r>
      <w:r w:rsidRPr="00275BF9">
        <w:t xml:space="preserve"> helps reduce the dimensionality of the data and improves the data's accuracy by optimising the search for significant feature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r w:rsidRPr="00275BF9">
        <w:t>.</w:t>
      </w:r>
      <w:r w:rsidR="00E135B6" w:rsidRPr="00275BF9">
        <w:t xml:space="preserve"> </w:t>
      </w:r>
      <w:r w:rsidRPr="00275BF9">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r w:rsidRPr="00275BF9">
        <w:t xml:space="preserve">. While some methods are agnostic to the </w:t>
      </w:r>
      <w:r w:rsidR="005F3CED">
        <w:t>data type</w:t>
      </w:r>
      <w:r w:rsidRPr="00275BF9">
        <w:t xml:space="preserve">, specific methods assess numeric variables' uneven distribution using a logarithmic transformation </w:t>
      </w: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r w:rsidRPr="00275BF9">
        <w:t xml:space="preserve">. Categorical variables used in telecom datasets are also converted to numeric variables using techniques such as label encoding or one-hot encoding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r w:rsidRPr="00275BF9">
        <w:t>.</w:t>
      </w:r>
      <w:r w:rsidR="001A7DAD" w:rsidRPr="00275BF9">
        <w:t xml:space="preserve"> </w:t>
      </w:r>
      <w:r w:rsidR="005062D2" w:rsidRPr="00275BF9">
        <w:t xml:space="preserve">The popular methods used to handle categorical variables are label encoding and one-hot encoding. With larger datasets, </w:t>
      </w:r>
      <w:r w:rsidR="001F7661" w:rsidRPr="00275BF9">
        <w:t>high dimensionality is a problem – for this, some of the authors with large datasets have worked with sparse matrices or have leveraged dime</w:t>
      </w:r>
      <w:r w:rsidR="003C51E2" w:rsidRPr="00275BF9">
        <w:t>n</w:t>
      </w:r>
      <w:r w:rsidR="001F7661" w:rsidRPr="00275BF9">
        <w:t>sionality reduction tech</w:t>
      </w:r>
      <w:r w:rsidR="00E81A01" w:rsidRPr="00275BF9">
        <w:t>niques such as principal component analysis. Some of the authors have leverage</w:t>
      </w:r>
      <w:r w:rsidR="003C51E2" w:rsidRPr="00275BF9">
        <w:t>d</w:t>
      </w:r>
      <w:r w:rsidR="00E81A01" w:rsidRPr="00275BF9">
        <w:t xml:space="preserve"> modelling techniques that work with categorical variables</w:t>
      </w:r>
      <w:r w:rsidR="00FD1993" w:rsidRPr="00275BF9">
        <w:t>, continuous and discrete variables.</w:t>
      </w:r>
      <w:r w:rsidR="00E1240D" w:rsidRPr="00275BF9">
        <w:br w:type="page"/>
      </w:r>
    </w:p>
    <w:p w14:paraId="31768FF1" w14:textId="4FA05568" w:rsidR="00B04EBD" w:rsidRPr="00275BF9" w:rsidRDefault="00B04EBD" w:rsidP="00261525">
      <w:pPr>
        <w:pStyle w:val="Heading2"/>
      </w:pPr>
      <w:bookmarkStart w:id="37" w:name="_Toc72885562"/>
      <w:r w:rsidRPr="00275BF9">
        <w:lastRenderedPageBreak/>
        <w:t>2.5 Visual Analytics in Telecom</w:t>
      </w:r>
      <w:bookmarkEnd w:id="37"/>
    </w:p>
    <w:p w14:paraId="5FDD0601" w14:textId="249A89D3" w:rsidR="00026567" w:rsidRPr="00275BF9" w:rsidRDefault="00670288" w:rsidP="00517E79">
      <w:pPr>
        <w:pStyle w:val="BodyText"/>
      </w:pPr>
      <w:r w:rsidRPr="00275BF9">
        <w:t>For data of any form to be leveraged, understand</w:t>
      </w:r>
      <w:r w:rsidR="0028473B" w:rsidRPr="00275BF9">
        <w:t>ing</w:t>
      </w:r>
      <w:r w:rsidRPr="00275BF9">
        <w:t xml:space="preserve"> the dataset</w:t>
      </w:r>
      <w:r w:rsidR="0028473B" w:rsidRPr="00275BF9">
        <w:t xml:space="preserve"> is fundamental</w:t>
      </w:r>
      <w:r w:rsidRPr="00275BF9">
        <w:t>. One of the fastest way</w:t>
      </w:r>
      <w:r w:rsidR="00892B5B" w:rsidRPr="00275BF9">
        <w:t>s</w:t>
      </w:r>
      <w:r w:rsidRPr="00275BF9">
        <w:t xml:space="preserve"> to perform exploratory data analysis is to visuali</w:t>
      </w:r>
      <w:r w:rsidR="00FD044D" w:rsidRPr="00275BF9">
        <w:t>s</w:t>
      </w:r>
      <w:r w:rsidRPr="00275BF9">
        <w:t>e the data.</w:t>
      </w:r>
      <w:r w:rsidR="00350F8E" w:rsidRPr="00275BF9">
        <w:t xml:space="preserve"> </w:t>
      </w:r>
      <w:r w:rsidR="00746086" w:rsidRPr="00275BF9">
        <w:t>Figure 3</w:t>
      </w:r>
      <w:r w:rsidR="008E43E2" w:rsidRPr="00275BF9">
        <w:t xml:space="preserve"> i</w:t>
      </w:r>
      <w:r w:rsidR="00BE7144" w:rsidRPr="00275BF9">
        <w:t>llustrates the relationship between data, visuali</w:t>
      </w:r>
      <w:r w:rsidR="00350F8E" w:rsidRPr="00275BF9">
        <w:t>s</w:t>
      </w:r>
      <w:r w:rsidR="00BE7144" w:rsidRPr="00275BF9">
        <w:t>ation and models with the intermediary knowledge gained from visual analytics</w:t>
      </w:r>
      <w:r w:rsidR="002A6E17" w:rsidRPr="00275BF9">
        <w:t xml:space="preserve"> </w:t>
      </w:r>
      <w:r w:rsidR="002A6E17" w:rsidRPr="00275BF9">
        <w:fldChar w:fldCharType="begin" w:fldLock="1"/>
      </w:r>
      <w:r w:rsidR="00BF0AC7" w:rsidRPr="00275BF9">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275BF9">
        <w:fldChar w:fldCharType="separate"/>
      </w:r>
      <w:r w:rsidR="002A6E17" w:rsidRPr="00275BF9">
        <w:t>(Yuan et al., 2021)</w:t>
      </w:r>
      <w:r w:rsidR="002A6E17" w:rsidRPr="00275BF9">
        <w:fldChar w:fldCharType="end"/>
      </w:r>
      <w:r w:rsidR="00BE7144" w:rsidRPr="00275BF9">
        <w:t>.</w:t>
      </w:r>
      <w:r w:rsidR="00BB1E57">
        <w:tab/>
      </w:r>
      <w:r w:rsidR="00BB1E57">
        <w:br/>
      </w:r>
    </w:p>
    <w:p w14:paraId="69AC7912" w14:textId="77777777" w:rsidR="00A53221" w:rsidRPr="00275BF9" w:rsidRDefault="00C64EE8" w:rsidP="00874EA6">
      <w:pPr>
        <w:pStyle w:val="Caption"/>
        <w:jc w:val="center"/>
      </w:pPr>
      <w:r w:rsidRPr="00275BF9">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45865" cy="2529375"/>
                    </a:xfrm>
                    <a:prstGeom prst="rect">
                      <a:avLst/>
                    </a:prstGeom>
                  </pic:spPr>
                </pic:pic>
              </a:graphicData>
            </a:graphic>
          </wp:inline>
        </w:drawing>
      </w:r>
    </w:p>
    <w:p w14:paraId="51184F37" w14:textId="1D5003D8" w:rsidR="0025241E" w:rsidRPr="00275BF9" w:rsidRDefault="00874EA6" w:rsidP="00954D9B">
      <w:pPr>
        <w:pStyle w:val="Caption"/>
        <w:jc w:val="center"/>
      </w:pPr>
      <w:bookmarkStart w:id="38" w:name="_Toc72887089"/>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Visual Data Exploration</w:t>
      </w:r>
      <w:bookmarkEnd w:id="38"/>
    </w:p>
    <w:p w14:paraId="424938D4" w14:textId="77777777" w:rsidR="002A6FE2" w:rsidRDefault="00C21983" w:rsidP="001D6D65">
      <w:pPr>
        <w:pStyle w:val="ImageFont"/>
        <w:jc w:val="both"/>
      </w:pPr>
      <w:r w:rsidRPr="00275BF9">
        <w:t xml:space="preserve">Being able to perform automated data analysis involves </w:t>
      </w:r>
      <w:r w:rsidR="00201645" w:rsidRPr="00275BF9">
        <w:t>using visu</w:t>
      </w:r>
      <w:r w:rsidR="00892B5B" w:rsidRPr="00275BF9">
        <w:t>al</w:t>
      </w:r>
      <w:r w:rsidR="00201645" w:rsidRPr="00275BF9">
        <w:t xml:space="preserve"> cues is the essence of visual data exploration. Based on the visuali</w:t>
      </w:r>
      <w:r w:rsidR="00FD044D" w:rsidRPr="00275BF9">
        <w:t>s</w:t>
      </w:r>
      <w:r w:rsidR="00201645" w:rsidRPr="00275BF9">
        <w:t xml:space="preserve">ations formed, </w:t>
      </w:r>
      <w:r w:rsidR="00E63D0A" w:rsidRPr="00275BF9">
        <w:t xml:space="preserve">further </w:t>
      </w:r>
      <w:r w:rsidR="00201645" w:rsidRPr="00275BF9">
        <w:t>understand</w:t>
      </w:r>
      <w:r w:rsidR="00E63D0A" w:rsidRPr="00275BF9">
        <w:t>ing</w:t>
      </w:r>
      <w:r w:rsidR="00201645" w:rsidRPr="00275BF9">
        <w:t xml:space="preserve"> </w:t>
      </w:r>
      <w:r w:rsidR="00E63D0A" w:rsidRPr="00275BF9">
        <w:t>o</w:t>
      </w:r>
      <w:r w:rsidR="00E30DFC" w:rsidRPr="00275BF9">
        <w:t>f</w:t>
      </w:r>
      <w:r w:rsidR="00201645" w:rsidRPr="00275BF9">
        <w:t xml:space="preserve"> row-level data</w:t>
      </w:r>
      <w:r w:rsidR="00E63D0A" w:rsidRPr="00275BF9">
        <w:t xml:space="preserve"> is developed</w:t>
      </w:r>
      <w:r w:rsidR="00201645" w:rsidRPr="00275BF9">
        <w:t>. When data transformation is perform</w:t>
      </w:r>
      <w:r w:rsidR="00892B5B" w:rsidRPr="00275BF9">
        <w:t>e</w:t>
      </w:r>
      <w:r w:rsidR="00201645" w:rsidRPr="00275BF9">
        <w:t>d, visuali</w:t>
      </w:r>
      <w:r w:rsidR="00FD044D" w:rsidRPr="00275BF9">
        <w:t>s</w:t>
      </w:r>
      <w:r w:rsidR="00597EF3" w:rsidRPr="00275BF9">
        <w:t>ing</w:t>
      </w:r>
      <w:r w:rsidR="00201645" w:rsidRPr="00275BF9">
        <w:t xml:space="preserve"> the data </w:t>
      </w:r>
      <w:r w:rsidR="004077C2" w:rsidRPr="00275BF9">
        <w:t>post</w:t>
      </w:r>
      <w:r w:rsidR="00350F8E" w:rsidRPr="00275BF9">
        <w:t>-</w:t>
      </w:r>
      <w:r w:rsidR="004077C2" w:rsidRPr="00275BF9">
        <w:t xml:space="preserve">processing </w:t>
      </w:r>
      <w:r w:rsidR="00597EF3" w:rsidRPr="00275BF9">
        <w:t xml:space="preserve">helps </w:t>
      </w:r>
      <w:r w:rsidR="00201645" w:rsidRPr="00275BF9">
        <w:t xml:space="preserve">understand if further data manipulation is </w:t>
      </w:r>
      <w:r w:rsidR="004077C2" w:rsidRPr="00275BF9">
        <w:t>required</w:t>
      </w:r>
      <w:r w:rsidR="00201645" w:rsidRPr="00275BF9">
        <w:t xml:space="preserve"> before the modelling phase.</w:t>
      </w:r>
      <w:r w:rsidRPr="00275BF9">
        <w:tab/>
      </w:r>
      <w:r w:rsidR="00063F1A" w:rsidRPr="00275BF9">
        <w:t>For</w:t>
      </w:r>
      <w:r w:rsidR="004077C2" w:rsidRPr="00275BF9">
        <w:t xml:space="preserve"> </w:t>
      </w:r>
      <w:r w:rsidR="00063F1A" w:rsidRPr="00275BF9">
        <w:t xml:space="preserve">instance, feature importance using </w:t>
      </w:r>
      <w:r w:rsidR="009118F4" w:rsidRPr="00275BF9">
        <w:t>a method out of advanced regression, XGBoost or random forest has been calculated</w:t>
      </w:r>
      <w:r w:rsidR="004077C2" w:rsidRPr="00275BF9">
        <w:t xml:space="preserve">. </w:t>
      </w:r>
    </w:p>
    <w:p w14:paraId="0BDD870D" w14:textId="02639B4B" w:rsidR="00D04646" w:rsidRPr="00275BF9" w:rsidRDefault="003B6F1D" w:rsidP="001D6D65">
      <w:pPr>
        <w:pStyle w:val="ImageFont"/>
        <w:jc w:val="both"/>
        <w:rPr>
          <w:rFonts w:eastAsiaTheme="majorEastAsia"/>
          <w:b/>
          <w:bCs/>
          <w:color w:val="345A8A" w:themeColor="accent1" w:themeShade="B5"/>
          <w:sz w:val="40"/>
          <w:szCs w:val="32"/>
        </w:rPr>
      </w:pPr>
      <w:r w:rsidRPr="00275BF9">
        <w:t>At the same time,</w:t>
      </w:r>
      <w:r w:rsidR="00E30DFC" w:rsidRPr="00275BF9">
        <w:t xml:space="preserve"> </w:t>
      </w:r>
      <w:r w:rsidRPr="00275BF9">
        <w:t xml:space="preserve">the visualization and sum of feature importance </w:t>
      </w:r>
      <w:r w:rsidR="004077C2" w:rsidRPr="00275BF9">
        <w:t xml:space="preserve">scores </w:t>
      </w:r>
      <w:r w:rsidR="00597EF3" w:rsidRPr="00275BF9">
        <w:t>obtained</w:t>
      </w:r>
      <w:r w:rsidR="004077C2" w:rsidRPr="00275BF9">
        <w:t xml:space="preserve"> for features visually, </w:t>
      </w:r>
      <w:r w:rsidR="00597EF3" w:rsidRPr="00275BF9">
        <w:t xml:space="preserve">the </w:t>
      </w:r>
      <w:r w:rsidR="004077C2" w:rsidRPr="00275BF9">
        <w:t>identif</w:t>
      </w:r>
      <w:r w:rsidR="00597EF3" w:rsidRPr="00275BF9">
        <w:t>ication of</w:t>
      </w:r>
      <w:r w:rsidR="004077C2" w:rsidRPr="00275BF9">
        <w:t xml:space="preserve"> the top feature using a bar chart with a</w:t>
      </w:r>
      <w:r w:rsidR="00350F8E" w:rsidRPr="00275BF9">
        <w:t>n</w:t>
      </w:r>
      <w:r w:rsidR="004077C2" w:rsidRPr="00275BF9">
        <w:t xml:space="preserve"> indication of the top features to choose</w:t>
      </w:r>
      <w:r w:rsidR="00350F8E" w:rsidRPr="00275BF9">
        <w:t xml:space="preserve"> from</w:t>
      </w:r>
      <w:r w:rsidR="009118F4" w:rsidRPr="00275BF9">
        <w:t xml:space="preserve"> for the next steps</w:t>
      </w:r>
      <w:r w:rsidR="004077C2" w:rsidRPr="00275BF9">
        <w:t xml:space="preserve">. </w:t>
      </w:r>
      <w:r w:rsidR="00F536C5" w:rsidRPr="00275BF9">
        <w:t>Using multiple methods of visuali</w:t>
      </w:r>
      <w:r w:rsidR="00350F8E" w:rsidRPr="00275BF9">
        <w:t>s</w:t>
      </w:r>
      <w:r w:rsidR="00F536C5" w:rsidRPr="00275BF9">
        <w:t xml:space="preserve">ing </w:t>
      </w:r>
      <w:r w:rsidR="00350F8E" w:rsidRPr="00275BF9">
        <w:t xml:space="preserve">the </w:t>
      </w:r>
      <w:r w:rsidR="009118F4" w:rsidRPr="00275BF9">
        <w:t>features' distribution</w:t>
      </w:r>
      <w:r w:rsidR="008D47CF" w:rsidRPr="00275BF9">
        <w:t xml:space="preserve">, the variance of the data points and </w:t>
      </w:r>
      <w:r w:rsidR="004B4B93" w:rsidRPr="00275BF9">
        <w:t>the other analysis help</w:t>
      </w:r>
      <w:r w:rsidR="00350F8E" w:rsidRPr="00275BF9">
        <w:t>s</w:t>
      </w:r>
      <w:r w:rsidR="004B4B93" w:rsidRPr="00275BF9">
        <w:t xml:space="preserve"> us make decisions </w:t>
      </w:r>
      <w:r w:rsidR="00F35786" w:rsidRPr="00275BF9">
        <w:t>for the next steps.</w:t>
      </w:r>
      <w:r w:rsidR="00D04646" w:rsidRPr="00275BF9">
        <w:br w:type="page"/>
      </w:r>
    </w:p>
    <w:p w14:paraId="239825C8" w14:textId="35D37287" w:rsidR="00B04EBD" w:rsidRPr="00275BF9" w:rsidRDefault="00B04EBD" w:rsidP="00261525">
      <w:pPr>
        <w:pStyle w:val="Heading2"/>
      </w:pPr>
      <w:bookmarkStart w:id="39" w:name="_Toc72885563"/>
      <w:r w:rsidRPr="00275BF9">
        <w:lastRenderedPageBreak/>
        <w:t>2.6 Related Research Publications</w:t>
      </w:r>
      <w:bookmarkEnd w:id="39"/>
    </w:p>
    <w:p w14:paraId="5A2BDFC1" w14:textId="16C849FE" w:rsidR="009E4FB0" w:rsidRPr="00275BF9" w:rsidRDefault="009E4FB0" w:rsidP="00517E79">
      <w:pPr>
        <w:pStyle w:val="BodyText"/>
      </w:pPr>
      <w:r w:rsidRPr="00275BF9">
        <w:t xml:space="preserve">This section will </w:t>
      </w:r>
      <w:r w:rsidR="005F3CED">
        <w:t>review</w:t>
      </w:r>
      <w:r w:rsidRPr="00275BF9">
        <w:t xml:space="preserve"> how data analytics is used in the telecom industry to identify customers at a high risk of attrition and the data-driven processes followed to set the baseline of the techniques carried out in the industry far. </w:t>
      </w:r>
      <w:r w:rsidR="004B5419" w:rsidRPr="00275BF9">
        <w:t>Section 2.6.1 and Section 2.6.2</w:t>
      </w:r>
      <w:r w:rsidRPr="00275BF9">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275BF9">
        <w:t xml:space="preserve">In the literature review, an </w:t>
      </w:r>
      <w:r w:rsidRPr="00275BF9">
        <w:t>understand</w:t>
      </w:r>
      <w:r w:rsidR="00FA2DF6" w:rsidRPr="00275BF9">
        <w:t>ing of</w:t>
      </w:r>
      <w:r w:rsidRPr="00275BF9">
        <w:t xml:space="preserve"> the evaluation method</w:t>
      </w:r>
      <w:r w:rsidR="00FA2DF6" w:rsidRPr="00275BF9">
        <w:t>ology</w:t>
      </w:r>
      <w:r w:rsidRPr="00275BF9">
        <w:t xml:space="preserve"> used to assess the models</w:t>
      </w:r>
      <w:r w:rsidR="00C235BC" w:rsidRPr="00275BF9">
        <w:t>'</w:t>
      </w:r>
      <w:r w:rsidRPr="00275BF9">
        <w:t xml:space="preserve"> performance </w:t>
      </w:r>
      <w:r w:rsidR="00FA2DF6" w:rsidRPr="00275BF9">
        <w:t>will be analy</w:t>
      </w:r>
      <w:r w:rsidR="005B7461" w:rsidRPr="00275BF9">
        <w:t>s</w:t>
      </w:r>
      <w:r w:rsidR="00FA2DF6" w:rsidRPr="00275BF9">
        <w:t>ed</w:t>
      </w:r>
      <w:r w:rsidRPr="00275BF9">
        <w:t>. Section 2.</w:t>
      </w:r>
      <w:r w:rsidR="00964515" w:rsidRPr="00275BF9">
        <w:t>6.3</w:t>
      </w:r>
      <w:r w:rsidRPr="00275BF9">
        <w:t xml:space="preserve"> will review the evaluation metrics used for classification </w:t>
      </w:r>
      <w:r w:rsidRPr="00275BF9">
        <w:fldChar w:fldCharType="begin" w:fldLock="1"/>
      </w:r>
      <w:r w:rsidRPr="00275BF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75BF9">
        <w:fldChar w:fldCharType="separate"/>
      </w:r>
      <w:r w:rsidRPr="00275BF9">
        <w:t>(Karimi et al., 2021)</w:t>
      </w:r>
      <w:r w:rsidRPr="00275BF9">
        <w:fldChar w:fldCharType="end"/>
      </w:r>
      <w:r w:rsidRPr="00275BF9">
        <w:t xml:space="preserve">. </w:t>
      </w:r>
    </w:p>
    <w:p w14:paraId="2505F9CB" w14:textId="13D810F3" w:rsidR="003614CE" w:rsidRPr="00275BF9" w:rsidRDefault="008D4A73" w:rsidP="00261525">
      <w:pPr>
        <w:pStyle w:val="Heading3"/>
      </w:pPr>
      <w:bookmarkStart w:id="40" w:name="_Toc72885564"/>
      <w:r w:rsidRPr="00275BF9">
        <w:t>2.6.1 Feature Engineering for Telecom Datasets</w:t>
      </w:r>
      <w:bookmarkEnd w:id="40"/>
    </w:p>
    <w:p w14:paraId="58D35043" w14:textId="11C769D9" w:rsidR="0093374F" w:rsidRPr="00275BF9" w:rsidRDefault="0093374F" w:rsidP="00517E79">
      <w:pPr>
        <w:pStyle w:val="BodyText"/>
      </w:pPr>
      <w:r w:rsidRPr="00275BF9">
        <w:t xml:space="preserve">Feature engineering is a critical step in the data science flow. </w:t>
      </w:r>
      <w:r w:rsidR="00F837F0" w:rsidRPr="00275BF9">
        <w:t>B</w:t>
      </w:r>
      <w:r w:rsidR="00FA2DF6" w:rsidRPr="00275BF9">
        <w:t>ased on the analysis of</w:t>
      </w:r>
      <w:r w:rsidRPr="00275BF9">
        <w:t xml:space="preserve"> the existing techniques implemented by authors</w:t>
      </w:r>
      <w:r w:rsidR="00FA2DF6" w:rsidRPr="00275BF9">
        <w:t xml:space="preserve">, </w:t>
      </w:r>
      <w:r w:rsidRPr="00275BF9">
        <w:t xml:space="preserve">the significant features from the dataset that can affect churn </w:t>
      </w:r>
      <w:r w:rsidR="00FA2DF6" w:rsidRPr="00275BF9">
        <w:t xml:space="preserve">are picked </w:t>
      </w:r>
      <w:r w:rsidRPr="00275BF9">
        <w:t xml:space="preserve">or generate new features from the existing set of attributes that can help predict churn better. </w:t>
      </w:r>
      <w:r w:rsidR="00B74281" w:rsidRPr="00275BF9">
        <w:t xml:space="preserve">When the authors have set out to perform feature engineering, </w:t>
      </w:r>
      <w:r w:rsidR="005F3CED">
        <w:t>keeping the dataset and the predicted model's accuracy in mind is only done</w:t>
      </w:r>
      <w:r w:rsidR="00B74281" w:rsidRPr="00275BF9">
        <w:t xml:space="preserve">. </w:t>
      </w:r>
      <w:r w:rsidRPr="00275BF9">
        <w:t>When perform</w:t>
      </w:r>
      <w:r w:rsidR="0015099A" w:rsidRPr="00275BF9">
        <w:t>ing</w:t>
      </w:r>
      <w:r w:rsidRPr="00275BF9">
        <w:t xml:space="preserve"> feature engineering on a dataset, another critical task is </w:t>
      </w:r>
      <w:r w:rsidR="005F3CED">
        <w:t>identifying</w:t>
      </w:r>
      <w:r w:rsidRPr="00275BF9">
        <w:t xml:space="preserve"> the attributes that have the highest impact on the target variable. This can be done by leveraging rigorous algorithms or even RapidMiner and Azure ML Studio </w:t>
      </w:r>
      <w:r w:rsidRPr="00275BF9">
        <w:fldChar w:fldCharType="begin" w:fldLock="1"/>
      </w:r>
      <w:r w:rsidRPr="00275BF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75BF9">
        <w:fldChar w:fldCharType="separate"/>
      </w:r>
      <w:r w:rsidRPr="00275BF9">
        <w:t>(Thontirawong and Chinchanachokchai, 2021)</w:t>
      </w:r>
      <w:r w:rsidRPr="00275BF9">
        <w:fldChar w:fldCharType="end"/>
      </w:r>
      <w:r w:rsidRPr="00275BF9">
        <w:t xml:space="preserve">.  </w:t>
      </w:r>
    </w:p>
    <w:p w14:paraId="67421630" w14:textId="77777777" w:rsidR="000F48A5" w:rsidRDefault="0093374F" w:rsidP="0050244C">
      <w:pPr>
        <w:pStyle w:val="BodyText"/>
      </w:pPr>
      <w:r w:rsidRPr="00275BF9">
        <w:t xml:space="preserve">Feature selection is made using attribute scoring methods such as random forest, xgboost and advanced </w:t>
      </w:r>
      <w:r w:rsidR="00892B5B" w:rsidRPr="00275BF9">
        <w:t>r</w:t>
      </w:r>
      <w:r w:rsidRPr="00275BF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erforms feature selection, and less significant features were discarded.</w:t>
      </w:r>
      <w:r w:rsidR="00CA14FF" w:rsidRPr="00275BF9">
        <w:t xml:space="preserve"> </w:t>
      </w:r>
      <w:r w:rsidR="00E43222" w:rsidRPr="00275BF9">
        <w:t>The s</w:t>
      </w:r>
      <w:r w:rsidR="00CA14FF" w:rsidRPr="00275BF9">
        <w:t>coring of features based on their relation to the target variable i</w:t>
      </w:r>
      <w:r w:rsidR="00D20BFC" w:rsidRPr="00275BF9">
        <w:t>ndicates</w:t>
      </w:r>
      <w:r w:rsidR="00CA14FF" w:rsidRPr="00275BF9">
        <w:t xml:space="preserve"> the </w:t>
      </w:r>
      <w:r w:rsidR="003C51E2" w:rsidRPr="00275BF9">
        <w:t>variable's feature importanc</w:t>
      </w:r>
      <w:r w:rsidR="00CA14FF" w:rsidRPr="00275BF9">
        <w:t>e in consideration. Since the data has b</w:t>
      </w:r>
      <w:r w:rsidR="00E43222" w:rsidRPr="00275BF9">
        <w:t>e</w:t>
      </w:r>
      <w:r w:rsidR="00CA14FF" w:rsidRPr="00275BF9">
        <w:t>en generated from various sources and periods, standardi</w:t>
      </w:r>
      <w:r w:rsidR="006B0380" w:rsidRPr="00275BF9">
        <w:t>s</w:t>
      </w:r>
      <w:r w:rsidR="00CA14FF" w:rsidRPr="00275BF9">
        <w:t>ation of the data to compare differe</w:t>
      </w:r>
      <w:r w:rsidR="00E43222" w:rsidRPr="00275BF9">
        <w:t>nt</w:t>
      </w:r>
      <w:r w:rsidR="00CA14FF" w:rsidRPr="00275BF9">
        <w:t xml:space="preserve"> sets effectively helps the author decide the </w:t>
      </w:r>
      <w:r w:rsidR="003C51E2" w:rsidRPr="00275BF9">
        <w:t>essential features</w:t>
      </w:r>
      <w:r w:rsidR="00CA14FF" w:rsidRPr="00275BF9">
        <w:t xml:space="preserve"> based on the correlation matrix operator.</w:t>
      </w:r>
      <w:r w:rsidR="004423AB" w:rsidRPr="00275BF9">
        <w:t xml:space="preserve"> The operator produces a pairwise table of correlation coefficients. </w:t>
      </w:r>
    </w:p>
    <w:p w14:paraId="71AAF023" w14:textId="1AB68612" w:rsidR="00EF68F7" w:rsidRPr="00275BF9" w:rsidRDefault="004423AB" w:rsidP="0050244C">
      <w:pPr>
        <w:pStyle w:val="BodyText"/>
        <w:rPr>
          <w:rFonts w:eastAsiaTheme="majorEastAsia"/>
          <w:b/>
          <w:bCs/>
          <w:color w:val="345A8A" w:themeColor="accent1" w:themeShade="B5"/>
          <w:sz w:val="36"/>
          <w:szCs w:val="32"/>
        </w:rPr>
      </w:pPr>
      <w:r w:rsidRPr="00275BF9">
        <w:lastRenderedPageBreak/>
        <w:t xml:space="preserve">This </w:t>
      </w:r>
      <w:r w:rsidR="00D20BFC" w:rsidRPr="00275BF9">
        <w:t>ou</w:t>
      </w:r>
      <w:r w:rsidR="00C14748" w:rsidRPr="00275BF9">
        <w:t>t</w:t>
      </w:r>
      <w:r w:rsidR="00D20BFC" w:rsidRPr="00275BF9">
        <w:t xml:space="preserve">put </w:t>
      </w:r>
      <w:r w:rsidRPr="00275BF9">
        <w:t>was then fed into a Gradient Boosted Tree model before and after oversampling</w:t>
      </w:r>
      <w:r w:rsidR="00E43222" w:rsidRPr="00275BF9">
        <w:t>,</w:t>
      </w:r>
      <w:r w:rsidRPr="00275BF9">
        <w:t xml:space="preserve"> and the results were tested over multiple iterations and different hold-out conditions. For evaluation, F-measure, %Recall, %Precision, %Classification Error and %Accuracy were used to assess the </w:t>
      </w:r>
      <w:r w:rsidR="00D20BFC" w:rsidRPr="00275BF9">
        <w:t>models' performance</w:t>
      </w:r>
      <w:r w:rsidRPr="00275BF9">
        <w:t>.</w:t>
      </w:r>
      <w:r w:rsidR="00074D59" w:rsidRPr="00275BF9">
        <w:t xml:space="preserve"> The experiments showed that gradient Boosted Trees outperformed the rest of the classifiers in all performance criteria. One interesting thin</w:t>
      </w:r>
      <w:r w:rsidR="00E43222" w:rsidRPr="00275BF9">
        <w:t>g</w:t>
      </w:r>
      <w:r w:rsidR="00074D59" w:rsidRPr="00275BF9">
        <w:t xml:space="preserve"> to note here is t</w:t>
      </w:r>
      <w:r w:rsidR="0048352F">
        <w:t>hat</w:t>
      </w:r>
      <w:r w:rsidR="00074D59" w:rsidRPr="00275BF9">
        <w:t xml:space="preserve"> all the classifiers tested resulted in an accuracy of over 70%</w:t>
      </w:r>
      <w:r w:rsidR="008429F8" w:rsidRPr="00275BF9">
        <w:t xml:space="preserve"> </w:t>
      </w:r>
      <w:r w:rsidR="008429F8" w:rsidRPr="00275BF9">
        <w:fldChar w:fldCharType="begin" w:fldLock="1"/>
      </w:r>
      <w:r w:rsidR="009732D0"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275BF9">
        <w:fldChar w:fldCharType="separate"/>
      </w:r>
      <w:r w:rsidR="008429F8" w:rsidRPr="00275BF9">
        <w:t>(Halibas et al., 2019)</w:t>
      </w:r>
      <w:r w:rsidR="008429F8" w:rsidRPr="00275BF9">
        <w:fldChar w:fldCharType="end"/>
      </w:r>
      <w:r w:rsidR="00074D59" w:rsidRPr="00275BF9">
        <w:t>.</w:t>
      </w:r>
      <w:r w:rsidR="00A14AF7" w:rsidRPr="00275BF9">
        <w:t xml:space="preserve"> All of the classifiers also showcased a </w:t>
      </w:r>
      <w:r w:rsidR="00C469F2" w:rsidRPr="00275BF9">
        <w:t>much better performance once the oversampling technique was applied</w:t>
      </w:r>
      <w:r w:rsidR="00120D8B" w:rsidRPr="00275BF9">
        <w:t xml:space="preserve">, which implies that class balancing enhances </w:t>
      </w:r>
      <w:r w:rsidR="00D20BFC" w:rsidRPr="00275BF9">
        <w:t>classifiers' performance</w:t>
      </w:r>
      <w:r w:rsidR="00120D8B" w:rsidRPr="00275BF9">
        <w:t xml:space="preserve"> in this case.</w:t>
      </w:r>
    </w:p>
    <w:p w14:paraId="1C36634D" w14:textId="09CBFCB9" w:rsidR="00046451" w:rsidRPr="00275BF9" w:rsidRDefault="00046451" w:rsidP="00261525">
      <w:pPr>
        <w:pStyle w:val="Heading3"/>
      </w:pPr>
      <w:bookmarkStart w:id="41" w:name="_Toc72885565"/>
      <w:r w:rsidRPr="00275BF9">
        <w:t>2.6.2 Handling Class Imbalance in Machine Learning</w:t>
      </w:r>
      <w:bookmarkEnd w:id="41"/>
    </w:p>
    <w:p w14:paraId="5A3CF888" w14:textId="0281877E" w:rsidR="0087709A" w:rsidRPr="00275BF9" w:rsidRDefault="009541B9" w:rsidP="00EF68F7">
      <w:pPr>
        <w:pStyle w:val="BodyText"/>
      </w:pPr>
      <w:r w:rsidRPr="00275BF9">
        <w:t xml:space="preserve">Class imbalance is a problem in machine learning, particularly classification, where there is an unequal distribution of classes in the dataset. For instance, there can be an uneven distribution of churned and non-churned customers </w:t>
      </w:r>
      <w:r w:rsidRPr="00275BF9">
        <w:fldChar w:fldCharType="begin" w:fldLock="1"/>
      </w:r>
      <w:r w:rsidRPr="00275BF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75BF9">
        <w:fldChar w:fldCharType="separate"/>
      </w:r>
      <w:r w:rsidRPr="00275BF9">
        <w:t>(Thabtah et al., 2020)</w:t>
      </w:r>
      <w:r w:rsidRPr="00275BF9">
        <w:fldChar w:fldCharType="end"/>
      </w:r>
      <w:r w:rsidRPr="00275BF9">
        <w:t xml:space="preserve">. Synthetic Minority Over-Sampling Technique (SMOTE) is a method that some researchers have used to reduce the data imbalance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xml:space="preserve">. The </w:t>
      </w:r>
      <w:r w:rsidR="005F3CED">
        <w:t>researchers have used other methods to tackle the class imbalance problem in telecom-based datasets:</w:t>
      </w:r>
      <w:r w:rsidRPr="00275BF9">
        <w:t xml:space="preserve"> undersampling or oversampling </w:t>
      </w:r>
      <w:r w:rsidRPr="00275BF9">
        <w:fldChar w:fldCharType="begin" w:fldLock="1"/>
      </w:r>
      <w:r w:rsidRPr="00275BF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75BF9">
        <w:fldChar w:fldCharType="separate"/>
      </w:r>
      <w:r w:rsidRPr="00275BF9">
        <w:t>(Ambildhuke et al., 2021)</w:t>
      </w:r>
      <w:r w:rsidRPr="00275BF9">
        <w:fldChar w:fldCharType="end"/>
      </w:r>
      <w:r w:rsidRPr="00275BF9">
        <w:t>.</w:t>
      </w:r>
      <w:r w:rsidR="00850C74" w:rsidRPr="00275BF9">
        <w:t xml:space="preserve"> Random oversampling and undersampling are two of the </w:t>
      </w:r>
      <w:r w:rsidR="003C51E2" w:rsidRPr="00275BF9">
        <w:t>more straightforward</w:t>
      </w:r>
      <w:r w:rsidR="00850C74" w:rsidRPr="00275BF9">
        <w:t xml:space="preserve"> techniques that </w:t>
      </w:r>
      <w:r w:rsidR="000067D5" w:rsidRPr="00275BF9">
        <w:t>are used</w:t>
      </w:r>
      <w:r w:rsidR="00850C74" w:rsidRPr="00275BF9">
        <w:t xml:space="preserve"> to train the model. Another method that </w:t>
      </w:r>
      <w:r w:rsidR="000067D5" w:rsidRPr="00275BF9">
        <w:t>used</w:t>
      </w:r>
      <w:r w:rsidR="00850C74" w:rsidRPr="00275BF9">
        <w:t xml:space="preserve"> to have greater control over the </w:t>
      </w:r>
      <w:r w:rsidR="00441B9B" w:rsidRPr="00275BF9">
        <w:t>class balancing process is stratified sampling. Stratified sampling lets the user select the classes which should be over or undersampled and based on the ratio</w:t>
      </w:r>
      <w:r w:rsidR="003C51E2" w:rsidRPr="00275BF9">
        <w:t>. T</w:t>
      </w:r>
      <w:r w:rsidR="00441B9B" w:rsidRPr="00275BF9">
        <w:t>he model can be trained on a balanced set of the data.</w:t>
      </w:r>
      <w:r w:rsidR="001A7E2F" w:rsidRPr="00275BF9">
        <w:t xml:space="preserve"> </w:t>
      </w:r>
      <w:r w:rsidRPr="00275BF9">
        <w:t xml:space="preserve">A modification of the conventional method, undersampling-boost, is also used to handle class imbalance </w:t>
      </w:r>
      <w:r w:rsidRPr="00275BF9">
        <w:fldChar w:fldCharType="begin" w:fldLock="1"/>
      </w:r>
      <w:r w:rsidRPr="00275BF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75BF9">
        <w:fldChar w:fldCharType="separate"/>
      </w:r>
      <w:r w:rsidRPr="00275BF9">
        <w:t>(Saonard, 2020)</w:t>
      </w:r>
      <w:r w:rsidRPr="00275BF9">
        <w:fldChar w:fldCharType="end"/>
      </w:r>
      <w:r w:rsidRPr="00275BF9">
        <w:t xml:space="preserve">. </w:t>
      </w:r>
    </w:p>
    <w:p w14:paraId="2BC7D712" w14:textId="04862DF4" w:rsidR="006D50CD" w:rsidRPr="00275BF9" w:rsidRDefault="0087709A" w:rsidP="00290880">
      <w:pPr>
        <w:pStyle w:val="BodyText"/>
        <w:rPr>
          <w:rFonts w:eastAsiaTheme="majorEastAsia"/>
          <w:b/>
          <w:bCs/>
          <w:color w:val="345A8A" w:themeColor="accent1" w:themeShade="B5"/>
          <w:sz w:val="36"/>
          <w:szCs w:val="32"/>
        </w:rPr>
      </w:pPr>
      <w:r w:rsidRPr="00275BF9">
        <w:t>The methods that incorporate Synthetic Minority Oversampling Technique have been observed to have better results when various classif</w:t>
      </w:r>
      <w:r w:rsidR="003C51E2" w:rsidRPr="00275BF9">
        <w:t>i</w:t>
      </w:r>
      <w:r w:rsidRPr="00275BF9">
        <w:t xml:space="preserve">ers have been trained on the balanced dataset. </w:t>
      </w:r>
      <w:r w:rsidR="009541B9" w:rsidRPr="00275BF9">
        <w:t xml:space="preserve">Some other methods to deal with class imbalance include Adaptive Synthetic (ADASYN) and Borderline Smote </w:t>
      </w:r>
      <w:r w:rsidR="009541B9" w:rsidRPr="00275BF9">
        <w:fldChar w:fldCharType="begin" w:fldLock="1"/>
      </w:r>
      <w:r w:rsidR="009541B9"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275BF9">
        <w:fldChar w:fldCharType="separate"/>
      </w:r>
      <w:r w:rsidR="009541B9" w:rsidRPr="00275BF9">
        <w:t>(Induja and Eswaramurthy, 2015)</w:t>
      </w:r>
      <w:r w:rsidR="009541B9" w:rsidRPr="00275BF9">
        <w:fldChar w:fldCharType="end"/>
      </w:r>
      <w:r w:rsidR="009541B9" w:rsidRPr="00275BF9">
        <w:t>.</w:t>
      </w:r>
      <w:r w:rsidR="00C00C3C" w:rsidRPr="00275BF9">
        <w:t xml:space="preserve"> ADASYN generates synthetic data and does not replicate the minority data</w:t>
      </w:r>
      <w:r w:rsidR="003C51E2" w:rsidRPr="00275BF9">
        <w:t>. Instead,</w:t>
      </w:r>
      <w:r w:rsidR="00C00C3C" w:rsidRPr="00275BF9">
        <w:t xml:space="preserve"> it generates new data based on the characteristi</w:t>
      </w:r>
      <w:r w:rsidR="003C51E2" w:rsidRPr="00275BF9">
        <w:t>c</w:t>
      </w:r>
      <w:r w:rsidR="00C00C3C" w:rsidRPr="00275BF9">
        <w:t>s of the minority</w:t>
      </w:r>
      <w:r w:rsidR="00FD1014" w:rsidRPr="00275BF9">
        <w:t xml:space="preserve"> </w:t>
      </w:r>
      <w:r w:rsidR="00C00C3C" w:rsidRPr="00275BF9">
        <w:t>data</w:t>
      </w:r>
      <w:r w:rsidR="00FD1014" w:rsidRPr="00275BF9">
        <w:t>.</w:t>
      </w:r>
      <w:r w:rsidR="008B3B34" w:rsidRPr="00275BF9">
        <w:t xml:space="preserve"> Class balancing is a method a few authors have leveraged to </w:t>
      </w:r>
      <w:r w:rsidR="005F3CED">
        <w:t>enhance</w:t>
      </w:r>
      <w:r w:rsidR="003C51E2" w:rsidRPr="00275BF9">
        <w:t xml:space="preserve"> model performance</w:t>
      </w:r>
      <w:r w:rsidR="008B3B34" w:rsidRPr="00275BF9">
        <w:t xml:space="preserve"> compared to those that do not use class balancing techniques.</w:t>
      </w:r>
      <w:r w:rsidR="006D50CD" w:rsidRPr="00275BF9">
        <w:br w:type="page"/>
      </w:r>
    </w:p>
    <w:p w14:paraId="3B421503" w14:textId="491AFF7A" w:rsidR="00311344" w:rsidRPr="00275BF9" w:rsidRDefault="00311344" w:rsidP="00261525">
      <w:pPr>
        <w:pStyle w:val="Heading3"/>
      </w:pPr>
      <w:bookmarkStart w:id="42" w:name="_Toc72885566"/>
      <w:r w:rsidRPr="00275BF9">
        <w:lastRenderedPageBreak/>
        <w:t>2.6.3 Implementation of a predictive framework</w:t>
      </w:r>
      <w:bookmarkEnd w:id="42"/>
    </w:p>
    <w:p w14:paraId="2C2002FD" w14:textId="149450D1" w:rsidR="000E2437" w:rsidRPr="00275BF9" w:rsidRDefault="000E2437" w:rsidP="00517E79">
      <w:pPr>
        <w:pStyle w:val="BodyText"/>
      </w:pPr>
      <w:r w:rsidRPr="00275BF9">
        <w:t xml:space="preserve">Through this literature survey, various machine learning models have been assessed. Models range from individual machine learning classification models like logistic </w:t>
      </w:r>
      <w:r w:rsidR="00892B5B" w:rsidRPr="00275BF9">
        <w:t>r</w:t>
      </w:r>
      <w:r w:rsidRPr="00275BF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75BF9">
        <w:fldChar w:fldCharType="separate"/>
      </w:r>
      <w:r w:rsidRPr="00275BF9">
        <w:t>(Labhsetwar, n.d.; Sharma et al., 2020; Lalwani et al., 2021)</w:t>
      </w:r>
      <w:r w:rsidRPr="00275BF9">
        <w:fldChar w:fldCharType="end"/>
      </w:r>
      <w:r w:rsidRPr="00275BF9">
        <w:t xml:space="preserve">. Churn prediction is better with hybrid algorithms than single algorithms </w:t>
      </w:r>
      <w:r w:rsidRPr="00275BF9">
        <w:fldChar w:fldCharType="begin" w:fldLock="1"/>
      </w:r>
      <w:r w:rsidRPr="00275BF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75BF9">
        <w:fldChar w:fldCharType="separate"/>
      </w:r>
      <w:r w:rsidRPr="00275BF9">
        <w:t>(Ahmed and Maheswari, 2017)</w:t>
      </w:r>
      <w:r w:rsidRPr="00275BF9">
        <w:fldChar w:fldCharType="end"/>
      </w:r>
      <w:r w:rsidRPr="00275BF9">
        <w:t xml:space="preserve">. All of the classifiers were able to achieve accuracy greater than 70%. </w:t>
      </w:r>
    </w:p>
    <w:p w14:paraId="4BA28267" w14:textId="3A4EF7B4" w:rsidR="00F77A2C" w:rsidRPr="00275BF9" w:rsidRDefault="000E2437" w:rsidP="00517E79">
      <w:pPr>
        <w:pStyle w:val="BodyText"/>
      </w:pPr>
      <w:r w:rsidRPr="00275BF9">
        <w:t xml:space="preserve">Oversampling is observed to be an accuracy booste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apers that implemented deep learning in artificial neural networks were seen to have accuracy similar to that of the other machine learning algorithms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75BF9">
        <w:fldChar w:fldCharType="separate"/>
      </w:r>
      <w:r w:rsidRPr="00275BF9">
        <w:t>(Agrawal, 2018; Oka and Arifin, 2020)</w:t>
      </w:r>
      <w:r w:rsidRPr="00275BF9">
        <w:fldChar w:fldCharType="end"/>
      </w:r>
      <w:r w:rsidRPr="00275BF9">
        <w:t xml:space="preserve">. Algorithms such as Artificial Bee Colony Neural Networks has also been implemented to predict churn in the telecommunication sector </w:t>
      </w:r>
      <w:r w:rsidRPr="00275BF9">
        <w:fldChar w:fldCharType="begin" w:fldLock="1"/>
      </w:r>
      <w:r w:rsidRPr="00275BF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75BF9">
        <w:fldChar w:fldCharType="separate"/>
      </w:r>
      <w:r w:rsidRPr="00275BF9">
        <w:t>(Priyanka Paliwal and Divya Kumar, 2017)</w:t>
      </w:r>
      <w:r w:rsidRPr="00275BF9">
        <w:fldChar w:fldCharType="end"/>
      </w:r>
      <w:r w:rsidRPr="00275BF9">
        <w:t xml:space="preserve">. Interpretable models via RapidMiner using the SHapely Additive exPlanations (SHAP) and Local Interpretable Model-agnostic explanations (LIME) </w:t>
      </w:r>
      <w:r w:rsidRPr="00275BF9">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r w:rsidRPr="00275BF9">
        <w:t xml:space="preserve">. </w:t>
      </w:r>
      <w:r w:rsidR="008C1EF8" w:rsidRPr="00275BF9">
        <w:t xml:space="preserve">Model </w:t>
      </w:r>
      <w:r w:rsidR="00F20A0E" w:rsidRPr="00275BF9">
        <w:t>explainability</w:t>
      </w:r>
      <w:r w:rsidR="008C1EF8" w:rsidRPr="00275BF9">
        <w:t xml:space="preserve"> is a fundamental skill in the industry where the result and logic should be explained.</w:t>
      </w:r>
    </w:p>
    <w:p w14:paraId="55CF29E5" w14:textId="1DA3EF77" w:rsidR="004423AB" w:rsidRPr="00275BF9" w:rsidRDefault="00B93964" w:rsidP="00517E79">
      <w:pPr>
        <w:pStyle w:val="BodyText"/>
      </w:pPr>
      <w:r w:rsidRPr="00275BF9">
        <w:t xml:space="preserve">A factor that has been considered keeping in purview the task to run the </w:t>
      </w:r>
      <w:r w:rsidR="003C51E2" w:rsidRPr="00275BF9">
        <w:t>real-world models</w:t>
      </w:r>
      <w:r w:rsidRPr="00275BF9">
        <w:t xml:space="preserve"> is the processing time comparison. In this paper </w:t>
      </w:r>
      <w:r w:rsidRPr="00275BF9">
        <w:fldChar w:fldCharType="begin" w:fldLock="1"/>
      </w:r>
      <w:r w:rsidR="001D2862"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r w:rsidR="0054289F" w:rsidRPr="00275BF9">
        <w:t>,</w:t>
      </w:r>
      <w:r w:rsidRPr="00275BF9">
        <w:t xml:space="preserve"> the author showcases through visuali</w:t>
      </w:r>
      <w:r w:rsidR="006B0380" w:rsidRPr="00275BF9">
        <w:t>s</w:t>
      </w:r>
      <w:r w:rsidRPr="00275BF9">
        <w:t xml:space="preserve">ation the processing time that different models take on the IBM </w:t>
      </w:r>
      <w:r w:rsidR="0054289F" w:rsidRPr="00275BF9">
        <w:t>W</w:t>
      </w:r>
      <w:r w:rsidRPr="00275BF9">
        <w:t>atson customer churn dataset.</w:t>
      </w:r>
      <w:r w:rsidR="00DE24F7" w:rsidRPr="00275BF9">
        <w:t xml:space="preserve"> The visuali</w:t>
      </w:r>
      <w:r w:rsidR="006B0380" w:rsidRPr="00275BF9">
        <w:t>s</w:t>
      </w:r>
      <w:r w:rsidR="00DE24F7" w:rsidRPr="00275BF9">
        <w:t>ation showcases that deep neural networks take the least</w:t>
      </w:r>
      <w:r w:rsidR="004A1F44" w:rsidRPr="00275BF9">
        <w:t xml:space="preserve"> processing time with just 68 seconds, whereas the more frequently models</w:t>
      </w:r>
      <w:r w:rsidR="00E43222" w:rsidRPr="00275BF9">
        <w:t>,</w:t>
      </w:r>
      <w:r w:rsidR="004A1F44" w:rsidRPr="00275BF9">
        <w:t xml:space="preserve"> such as XGBoost with 175 seconds and the highest with random forest taking 529 seconds., where random</w:t>
      </w:r>
      <w:r w:rsidR="00E43222" w:rsidRPr="00275BF9">
        <w:t xml:space="preserve"> </w:t>
      </w:r>
      <w:r w:rsidR="004A1F44" w:rsidRPr="00275BF9">
        <w:t>forest have an accuracy of about 80.6%.</w:t>
      </w:r>
      <w:r w:rsidRPr="00275BF9">
        <w:t xml:space="preserve"> </w:t>
      </w:r>
      <w:r w:rsidR="00D14061" w:rsidRPr="00275BF9">
        <w:t xml:space="preserve">Another author worked on </w:t>
      </w:r>
      <w:r w:rsidR="00E43222" w:rsidRPr="00275BF9">
        <w:t xml:space="preserve">a </w:t>
      </w:r>
      <w:r w:rsidR="00D14061" w:rsidRPr="00275BF9">
        <w:t xml:space="preserve">survival analysis of the telecom industry based on critical total losses. It </w:t>
      </w:r>
      <w:r w:rsidR="00D20BFC" w:rsidRPr="00275BF9">
        <w:t xml:space="preserve">depended on </w:t>
      </w:r>
      <w:r w:rsidR="00C14748" w:rsidRPr="00275BF9">
        <w:t xml:space="preserve">the </w:t>
      </w:r>
      <w:r w:rsidR="00D20BFC" w:rsidRPr="00275BF9">
        <w:t>survival probability that the company defined and depended on its strategy, position,</w:t>
      </w:r>
      <w:r w:rsidR="00B8639D" w:rsidRPr="00275BF9">
        <w:t xml:space="preserve"> and situation in the market.</w:t>
      </w:r>
      <w:r w:rsidR="001D2862" w:rsidRPr="00275BF9">
        <w:t xml:space="preserve"> The models used were </w:t>
      </w:r>
      <w:r w:rsidR="00E43222" w:rsidRPr="00275BF9">
        <w:t xml:space="preserve">the </w:t>
      </w:r>
      <w:r w:rsidR="001D2862" w:rsidRPr="00275BF9">
        <w:t>semi-parametric cox model propo</w:t>
      </w:r>
      <w:r w:rsidR="00E43222" w:rsidRPr="00275BF9">
        <w:t>r</w:t>
      </w:r>
      <w:r w:rsidR="001D2862" w:rsidRPr="00275BF9">
        <w:t xml:space="preserve">tional model, parametric Weibull and log-normal survival models </w:t>
      </w:r>
      <w:r w:rsidR="001D2862" w:rsidRPr="00275BF9">
        <w:fldChar w:fldCharType="begin" w:fldLock="1"/>
      </w:r>
      <w:r w:rsidR="008429F8"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275BF9">
        <w:fldChar w:fldCharType="separate"/>
      </w:r>
      <w:r w:rsidR="001D2862" w:rsidRPr="00275BF9">
        <w:t>(Havrylovych and Nataliia Kuznietsova, 2019)</w:t>
      </w:r>
      <w:r w:rsidR="001D2862" w:rsidRPr="00275BF9">
        <w:fldChar w:fldCharType="end"/>
      </w:r>
      <w:r w:rsidR="001D2862" w:rsidRPr="00275BF9">
        <w:t xml:space="preserve">. Per the analysis, the log-normal model was found to be the best model in this scenario. </w:t>
      </w:r>
      <w:r w:rsidR="000E2437" w:rsidRPr="00275BF9">
        <w:t xml:space="preserve">Projection Pursuit Random Forest (PPforest) based on Linear Discriminant </w:t>
      </w:r>
      <w:r w:rsidR="000E2437" w:rsidRPr="00275BF9">
        <w:lastRenderedPageBreak/>
        <w:t xml:space="preserve">Analysis, Support Vector Machine provided good accuracy and AUC values. This was done with six sets of data with the IBM Telecom dataset giving the best results for the PPforest based on LDA </w:t>
      </w:r>
      <w:r w:rsidR="000E2437" w:rsidRPr="00275BF9">
        <w:fldChar w:fldCharType="begin" w:fldLock="1"/>
      </w:r>
      <w:r w:rsidR="000E2437"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275BF9">
        <w:fldChar w:fldCharType="separate"/>
      </w:r>
      <w:r w:rsidR="000E2437" w:rsidRPr="00275BF9">
        <w:t>(Mahdi et al., 2020)</w:t>
      </w:r>
      <w:r w:rsidR="000E2437" w:rsidRPr="00275BF9">
        <w:fldChar w:fldCharType="end"/>
      </w:r>
      <w:r w:rsidR="000E2437" w:rsidRPr="00275BF9">
        <w:t>.</w:t>
      </w:r>
    </w:p>
    <w:p w14:paraId="6D8643AC" w14:textId="0E10DEF5" w:rsidR="00F67F48" w:rsidRPr="00275BF9" w:rsidRDefault="00F67F48" w:rsidP="00261525">
      <w:pPr>
        <w:pStyle w:val="Heading3"/>
      </w:pPr>
      <w:bookmarkStart w:id="43" w:name="_Toc72885567"/>
      <w:r w:rsidRPr="00275BF9">
        <w:t>2.6.4 Reviews of Evaluation Metrics for Classification</w:t>
      </w:r>
      <w:bookmarkEnd w:id="43"/>
    </w:p>
    <w:p w14:paraId="74B37C2D" w14:textId="57D91DC8" w:rsidR="00063325" w:rsidRPr="00275BF9" w:rsidRDefault="00F837F0" w:rsidP="00517E79">
      <w:r w:rsidRPr="00275BF9">
        <w:t>Various evaluation metrics</w:t>
      </w:r>
      <w:r w:rsidR="00A17C97" w:rsidRPr="00275BF9">
        <w:t xml:space="preserve"> can be used</w:t>
      </w:r>
      <w:r w:rsidR="00063325" w:rsidRPr="00275BF9">
        <w:t xml:space="preserve"> for the classification. Deciding on the right metrics to use is a part of </w:t>
      </w:r>
      <w:r w:rsidR="00B02E31" w:rsidRPr="00275BF9">
        <w:t>effectively assessing</w:t>
      </w:r>
      <w:r w:rsidRPr="00275BF9">
        <w:t xml:space="preserve"> classification machine</w:t>
      </w:r>
      <w:r w:rsidR="008F3E92" w:rsidRPr="00275BF9">
        <w:t>,</w:t>
      </w:r>
      <w:r w:rsidRPr="00275BF9">
        <w:t xml:space="preserve"> learning models</w:t>
      </w:r>
      <w:r w:rsidR="00063325" w:rsidRPr="00275BF9">
        <w:t>. Some of the evaluation metrics used through the literature review are AUC, Accuracy and F-Score. Another way to deep-dive into the model</w:t>
      </w:r>
      <w:r w:rsidR="00C235BC" w:rsidRPr="00275BF9">
        <w:t>'</w:t>
      </w:r>
      <w:r w:rsidR="00063325" w:rsidRPr="00275BF9">
        <w:t>s performance is to leverage the confusion matrix to understand more evaluation metrics such as precision, recall, type 1 error and type 2 error. A standardised evaluation method across machine learning algorithms will help decide customer churn</w:t>
      </w:r>
      <w:r w:rsidR="00C235BC" w:rsidRPr="00275BF9">
        <w:t>'</w:t>
      </w:r>
      <w:r w:rsidR="00063325" w:rsidRPr="00275BF9">
        <w:t xml:space="preserve">s recommended model </w:t>
      </w:r>
      <w:r w:rsidR="00063325" w:rsidRPr="00275BF9">
        <w:fldChar w:fldCharType="begin" w:fldLock="1"/>
      </w:r>
      <w:r w:rsidR="0074716F" w:rsidRPr="00275BF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275BF9">
        <w:fldChar w:fldCharType="separate"/>
      </w:r>
      <w:r w:rsidR="00063325" w:rsidRPr="00275BF9">
        <w:t>(Mukhopadhyay et al., 2021)</w:t>
      </w:r>
      <w:r w:rsidR="00063325" w:rsidRPr="00275BF9">
        <w:fldChar w:fldCharType="end"/>
      </w:r>
      <w:r w:rsidR="00063325" w:rsidRPr="00275BF9">
        <w:t xml:space="preserve">. </w:t>
      </w:r>
    </w:p>
    <w:p w14:paraId="15EA0460" w14:textId="6A75DD55" w:rsidR="00BF0AC7" w:rsidRPr="00275BF9" w:rsidRDefault="00455D4C" w:rsidP="00517E79">
      <w:r w:rsidRPr="00275BF9">
        <w:t>There are different ways of evaluating the performance of a classifier. The methods used are the ROC curve or deri</w:t>
      </w:r>
      <w:r w:rsidR="0054289F" w:rsidRPr="00275BF9">
        <w:t>v</w:t>
      </w:r>
      <w:r w:rsidRPr="00275BF9">
        <w:t>atives of the confusion matrix</w:t>
      </w:r>
      <w:r w:rsidR="00E43222" w:rsidRPr="00275BF9">
        <w:t>,</w:t>
      </w:r>
      <w:r w:rsidRPr="00275BF9">
        <w:t xml:space="preserve"> such as </w:t>
      </w:r>
      <w:r w:rsidR="00BF0AC7" w:rsidRPr="00275BF9">
        <w:t xml:space="preserve">F-Score. </w:t>
      </w:r>
      <w:r w:rsidR="006673EC" w:rsidRPr="00275BF9">
        <w:t xml:space="preserve">Understanding the </w:t>
      </w:r>
      <w:r w:rsidR="00C44AC9" w:rsidRPr="00275BF9">
        <w:t>confusion matrix's derivation</w:t>
      </w:r>
      <w:r w:rsidR="006673EC" w:rsidRPr="00275BF9">
        <w:t xml:space="preserve"> is </w:t>
      </w:r>
      <w:r w:rsidR="00C14748" w:rsidRPr="00275BF9">
        <w:t>vital</w:t>
      </w:r>
      <w:r w:rsidR="006673EC" w:rsidRPr="00275BF9">
        <w:t xml:space="preserve"> to decipher </w:t>
      </w:r>
      <w:r w:rsidR="003C51E2" w:rsidRPr="00275BF9">
        <w:t>many</w:t>
      </w:r>
      <w:r w:rsidR="006673EC" w:rsidRPr="00275BF9">
        <w:t xml:space="preserve"> results when machine learning models are involved. </w:t>
      </w:r>
      <w:r w:rsidR="00A62296" w:rsidRPr="00275BF9">
        <w:t>Let</w:t>
      </w:r>
      <w:r w:rsidR="00F837F0" w:rsidRPr="00275BF9">
        <w:t xml:space="preserve"> u</w:t>
      </w:r>
      <w:r w:rsidR="00A62296" w:rsidRPr="00275BF9">
        <w:t xml:space="preserve">s </w:t>
      </w:r>
      <w:r w:rsidR="00BF0AC7" w:rsidRPr="00275BF9">
        <w:t xml:space="preserve">go over a few of the </w:t>
      </w:r>
      <w:r w:rsidR="00D17056" w:rsidRPr="00275BF9">
        <w:t>standard</w:t>
      </w:r>
      <w:r w:rsidR="00BF0AC7" w:rsidRPr="00275BF9">
        <w:t xml:space="preserve"> metrics in the below sections to understand the metrics used for evaluation</w:t>
      </w:r>
      <w:r w:rsidR="009A4157">
        <w:t xml:space="preserve"> - the e</w:t>
      </w:r>
      <w:r w:rsidR="00BF0AC7" w:rsidRPr="00275BF9">
        <w:t>valuat</w:t>
      </w:r>
      <w:r w:rsidR="005D789F" w:rsidRPr="00275BF9">
        <w:t>ion of</w:t>
      </w:r>
      <w:r w:rsidR="00BF0AC7" w:rsidRPr="00275BF9">
        <w:t xml:space="preserve"> the </w:t>
      </w:r>
      <w:r w:rsidR="00D20BFC" w:rsidRPr="00275BF9">
        <w:t>classifiers' performance</w:t>
      </w:r>
      <w:r w:rsidR="00BF0AC7" w:rsidRPr="00275BF9">
        <w:t xml:space="preserve"> in the below section </w:t>
      </w:r>
      <w:r w:rsidR="00BF0AC7" w:rsidRPr="00275BF9">
        <w:fldChar w:fldCharType="begin" w:fldLock="1"/>
      </w:r>
      <w:r w:rsidR="00635432"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275BF9">
        <w:fldChar w:fldCharType="separate"/>
      </w:r>
      <w:r w:rsidR="00BF0AC7" w:rsidRPr="00275BF9">
        <w:t>(Halibas et al., 2019)</w:t>
      </w:r>
      <w:r w:rsidR="00BF0AC7" w:rsidRPr="00275BF9">
        <w:fldChar w:fldCharType="end"/>
      </w:r>
      <w:r w:rsidR="00BF0AC7" w:rsidRPr="00275BF9">
        <w:t>.</w:t>
      </w:r>
    </w:p>
    <w:p w14:paraId="185CC460" w14:textId="7AB81A45" w:rsidR="00BF0AC7" w:rsidRPr="00275BF9" w:rsidRDefault="00895DE8" w:rsidP="00895DE8">
      <w:pPr>
        <w:pStyle w:val="ListParagraph"/>
        <w:numPr>
          <w:ilvl w:val="0"/>
          <w:numId w:val="39"/>
        </w:numPr>
      </w:pPr>
      <w:r w:rsidRPr="00275BF9">
        <w:t>True Negative (TN): This is an in</w:t>
      </w:r>
      <w:r w:rsidR="00B06AC7" w:rsidRPr="00275BF9">
        <w:t xml:space="preserve">dication that the model </w:t>
      </w:r>
      <w:r w:rsidR="00E5268A" w:rsidRPr="00275BF9">
        <w:t>successfu</w:t>
      </w:r>
      <w:r w:rsidR="00E43222" w:rsidRPr="00275BF9">
        <w:t>l</w:t>
      </w:r>
      <w:r w:rsidR="00E5268A" w:rsidRPr="00275BF9">
        <w:t xml:space="preserve">ly predicted </w:t>
      </w:r>
      <w:r w:rsidR="00B06AC7" w:rsidRPr="00275BF9">
        <w:t xml:space="preserve">the </w:t>
      </w:r>
      <w:r w:rsidR="00E5268A" w:rsidRPr="00275BF9">
        <w:t>expected outcome – predicted 0</w:t>
      </w:r>
    </w:p>
    <w:p w14:paraId="28FE8C78" w14:textId="18DF90F0" w:rsidR="00E5268A" w:rsidRPr="00275BF9" w:rsidRDefault="00E5268A" w:rsidP="00895DE8">
      <w:pPr>
        <w:pStyle w:val="ListParagraph"/>
        <w:numPr>
          <w:ilvl w:val="0"/>
          <w:numId w:val="39"/>
        </w:numPr>
      </w:pPr>
      <w:r w:rsidRPr="00275BF9">
        <w:t>False Negative (FN): This is an indication that the model has failed to predict the expected outcome – predicted 0 instead of 1</w:t>
      </w:r>
    </w:p>
    <w:p w14:paraId="0E9E033E" w14:textId="6A98CE5A" w:rsidR="00E5268A" w:rsidRPr="00275BF9" w:rsidRDefault="00E5268A" w:rsidP="00895DE8">
      <w:pPr>
        <w:pStyle w:val="ListParagraph"/>
        <w:numPr>
          <w:ilvl w:val="0"/>
          <w:numId w:val="39"/>
        </w:numPr>
      </w:pPr>
      <w:r w:rsidRPr="00275BF9">
        <w:t>Fal</w:t>
      </w:r>
      <w:r w:rsidR="00531BB1" w:rsidRPr="00275BF9">
        <w:t>s</w:t>
      </w:r>
      <w:r w:rsidRPr="00275BF9">
        <w:t>e Positive (FP): This is an indication that the model predicted the opposite of the expected outcome – predicted 1 instead of 0</w:t>
      </w:r>
    </w:p>
    <w:p w14:paraId="1858F2EA" w14:textId="2CFBCD51" w:rsidR="00E5268A" w:rsidRPr="00275BF9" w:rsidRDefault="00E5268A" w:rsidP="00895DE8">
      <w:pPr>
        <w:pStyle w:val="ListParagraph"/>
        <w:numPr>
          <w:ilvl w:val="0"/>
          <w:numId w:val="39"/>
        </w:numPr>
      </w:pPr>
      <w:r w:rsidRPr="00275BF9">
        <w:t xml:space="preserve">True Positive (TP): This is an indication that the model successfully predicted the outcome as expected </w:t>
      </w:r>
      <w:r w:rsidR="00C765D4" w:rsidRPr="00275BF9">
        <w:t>–</w:t>
      </w:r>
      <w:r w:rsidRPr="00275BF9">
        <w:t xml:space="preserve"> predicted</w:t>
      </w:r>
      <w:r w:rsidR="00C765D4" w:rsidRPr="00275BF9">
        <w:t xml:space="preserve"> 1</w:t>
      </w:r>
    </w:p>
    <w:p w14:paraId="73CA5C2B" w14:textId="77777777" w:rsidR="007D2C55" w:rsidRPr="00275BF9" w:rsidRDefault="007D2C55">
      <w:pPr>
        <w:widowControl/>
        <w:autoSpaceDE/>
        <w:autoSpaceDN/>
        <w:adjustRightInd/>
        <w:spacing w:before="0" w:after="200" w:line="240" w:lineRule="auto"/>
        <w:jc w:val="left"/>
      </w:pPr>
      <w:r w:rsidRPr="00275BF9">
        <w:br w:type="page"/>
      </w:r>
    </w:p>
    <w:p w14:paraId="530066C1" w14:textId="229E9931" w:rsidR="0036080B" w:rsidRPr="00275BF9" w:rsidRDefault="0036080B" w:rsidP="0036080B">
      <w:r w:rsidRPr="00275BF9">
        <w:lastRenderedPageBreak/>
        <w:t xml:space="preserve">Accuracy is </w:t>
      </w:r>
      <w:r w:rsidR="00A51EA5" w:rsidRPr="00275BF9">
        <w:t>defined as the ratio of all correct predictions made to total predictions made.</w:t>
      </w:r>
      <w:r w:rsidR="00166979" w:rsidRPr="00275BF9">
        <w:t xml:space="preserve"> It is obtained by dividing the correct cases predicted by the total number of cases present</w:t>
      </w:r>
    </w:p>
    <w:p w14:paraId="3967A72C" w14:textId="78ADA68A" w:rsidR="003F6E7E" w:rsidRPr="00275BF9" w:rsidRDefault="00C13C90" w:rsidP="00E4354C">
      <w:pPr>
        <w:pStyle w:val="ImageFont"/>
      </w:pPr>
      <w:r w:rsidRPr="00275BF9">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275BF9" w:rsidRDefault="00E4354C" w:rsidP="00E4354C">
      <w:pPr>
        <w:pStyle w:val="ImageFont"/>
        <w:jc w:val="both"/>
      </w:pPr>
      <w:r w:rsidRPr="00275BF9">
        <w:t xml:space="preserve">Precision is defined as the ratio of correct positive predictions out of all </w:t>
      </w:r>
      <w:r w:rsidR="00D20BFC" w:rsidRPr="00275BF9">
        <w:t>the model's positive predictions</w:t>
      </w:r>
      <w:r w:rsidRPr="00275BF9">
        <w:t xml:space="preserve">. It is computed by dividing the number of true positives by the number </w:t>
      </w:r>
      <w:r w:rsidR="0054289F" w:rsidRPr="00275BF9">
        <w:t>of</w:t>
      </w:r>
      <w:r w:rsidRPr="00275BF9">
        <w:t xml:space="preserve"> true positives and false positives.</w:t>
      </w:r>
    </w:p>
    <w:p w14:paraId="731A444F" w14:textId="38DAECC0" w:rsidR="003C6B60" w:rsidRPr="00275BF9" w:rsidRDefault="003C6B60" w:rsidP="003C6B60">
      <w:pPr>
        <w:pStyle w:val="ImageFont"/>
      </w:pPr>
      <w:r w:rsidRPr="00275BF9">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275BF9" w:rsidRDefault="00E43222" w:rsidP="003C6B60">
      <w:pPr>
        <w:pStyle w:val="ImageFont"/>
        <w:jc w:val="left"/>
      </w:pPr>
      <w:r w:rsidRPr="00275BF9">
        <w:t>The r</w:t>
      </w:r>
      <w:r w:rsidR="00D55FAE" w:rsidRPr="00275BF9">
        <w:t xml:space="preserve">ecall is defined as the number of correct positive predictions made </w:t>
      </w:r>
      <w:r w:rsidR="00D20BFC" w:rsidRPr="00275BF9">
        <w:t>from</w:t>
      </w:r>
      <w:r w:rsidR="00D55FAE" w:rsidRPr="00275BF9">
        <w:t xml:space="preserve"> all positive predictions possible in the overall setting.</w:t>
      </w:r>
      <w:r w:rsidR="003A2B31" w:rsidRPr="00275BF9">
        <w:t xml:space="preserve"> It is defined as the number of true positives by the number of true positives and false positives.</w:t>
      </w:r>
    </w:p>
    <w:p w14:paraId="6B1F406B" w14:textId="41B95BE4" w:rsidR="003A2B31" w:rsidRPr="00275BF9" w:rsidRDefault="003A2B31" w:rsidP="003A2B31">
      <w:pPr>
        <w:pStyle w:val="ImageFont"/>
      </w:pPr>
      <w:r w:rsidRPr="00275BF9">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275BF9" w:rsidRDefault="00924ED1" w:rsidP="00CB55FA">
      <w:pPr>
        <w:pStyle w:val="ImageFont"/>
        <w:jc w:val="both"/>
      </w:pPr>
      <w:r w:rsidRPr="00275BF9">
        <w:t xml:space="preserve">F-Measure is defined as a combination </w:t>
      </w:r>
      <w:r w:rsidR="00F07728" w:rsidRPr="00275BF9">
        <w:t>via a harmonic mean of precision and recall. The F1 score is a way to express both precision and recall scores as one metric.</w:t>
      </w:r>
      <w:r w:rsidR="0098771F" w:rsidRPr="00275BF9">
        <w:t xml:space="preserve"> </w:t>
      </w:r>
    </w:p>
    <w:p w14:paraId="4C427083" w14:textId="5B524DF3" w:rsidR="0098771F" w:rsidRPr="00275BF9" w:rsidRDefault="0098771F" w:rsidP="009D2DA1">
      <w:pPr>
        <w:pStyle w:val="ImageFont"/>
      </w:pPr>
      <w:r w:rsidRPr="00275BF9">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275BF9" w:rsidRDefault="00081896" w:rsidP="00081896">
      <w:pPr>
        <w:pStyle w:val="ImageFont"/>
        <w:jc w:val="both"/>
      </w:pPr>
      <w:r w:rsidRPr="00275BF9">
        <w:t xml:space="preserve">The AUC or area under </w:t>
      </w:r>
      <w:r w:rsidR="00E43222" w:rsidRPr="00275BF9">
        <w:t xml:space="preserve">the </w:t>
      </w:r>
      <w:r w:rsidRPr="00275BF9">
        <w:t xml:space="preserve">curve is a recommended metric for binary classification. </w:t>
      </w:r>
      <w:r w:rsidR="00D20BFC" w:rsidRPr="00275BF9">
        <w:t xml:space="preserve">The recommendation </w:t>
      </w:r>
      <w:r w:rsidRPr="00275BF9">
        <w:t xml:space="preserve">is because AUC is not sensitive to imbalanced classes. </w:t>
      </w:r>
      <w:r w:rsidR="006A1A6E" w:rsidRPr="00275BF9">
        <w:t>Many</w:t>
      </w:r>
      <w:r w:rsidRPr="00275BF9">
        <w:t xml:space="preserve"> papers have leveraged AUC in place of accuracy due to this reason. The AUC score varies from 0 to 1</w:t>
      </w:r>
      <w:r w:rsidR="00E43222" w:rsidRPr="00275BF9">
        <w:t>,</w:t>
      </w:r>
      <w:r w:rsidRPr="00275BF9">
        <w:t xml:space="preserve"> and a score of 1 is considered a perfect score. The curve is plotted as a true positive versus </w:t>
      </w:r>
      <w:r w:rsidR="00E43222" w:rsidRPr="00275BF9">
        <w:t xml:space="preserve">a </w:t>
      </w:r>
      <w:r w:rsidRPr="00275BF9">
        <w:t>false positive.</w:t>
      </w:r>
    </w:p>
    <w:p w14:paraId="6C7B7FB6" w14:textId="17975FA6" w:rsidR="00275038" w:rsidRPr="00275BF9" w:rsidRDefault="00366455" w:rsidP="00081896">
      <w:pPr>
        <w:pStyle w:val="ImageFont"/>
        <w:jc w:val="both"/>
      </w:pPr>
      <w:r w:rsidRPr="00275BF9">
        <w:t xml:space="preserve">Another factor some papers have bought up is that </w:t>
      </w:r>
      <w:r w:rsidR="006A1A6E" w:rsidRPr="00275BF9">
        <w:t>many</w:t>
      </w:r>
      <w:r w:rsidRPr="00275BF9">
        <w:t xml:space="preserve"> authors focus only on improving the </w:t>
      </w:r>
      <w:r w:rsidR="00D20BFC" w:rsidRPr="00275BF9">
        <w:t>model's accuracy</w:t>
      </w:r>
      <w:r w:rsidR="00A66DE4" w:rsidRPr="00275BF9">
        <w:t xml:space="preserve">. That is, authors are focused more on </w:t>
      </w:r>
      <w:r w:rsidR="00635432" w:rsidRPr="00275BF9">
        <w:t xml:space="preserve">being able to get as many churned </w:t>
      </w:r>
      <w:r w:rsidR="00635432" w:rsidRPr="00275BF9">
        <w:lastRenderedPageBreak/>
        <w:t xml:space="preserve">customers. The author </w:t>
      </w:r>
      <w:r w:rsidR="00635432" w:rsidRPr="00275BF9">
        <w:fldChar w:fldCharType="begin" w:fldLock="1"/>
      </w:r>
      <w:r w:rsidR="00B93964" w:rsidRPr="00275BF9">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275BF9">
        <w:fldChar w:fldCharType="separate"/>
      </w:r>
      <w:r w:rsidR="00635432" w:rsidRPr="00275BF9">
        <w:t>(Tuck et al., 2020)</w:t>
      </w:r>
      <w:r w:rsidR="00635432" w:rsidRPr="00275BF9">
        <w:fldChar w:fldCharType="end"/>
      </w:r>
      <w:r w:rsidR="00635432" w:rsidRPr="00275BF9">
        <w:t xml:space="preserve"> proposes </w:t>
      </w:r>
      <w:r w:rsidR="00E43222" w:rsidRPr="00275BF9">
        <w:t xml:space="preserve">that </w:t>
      </w:r>
      <w:r w:rsidR="00635432" w:rsidRPr="00275BF9">
        <w:t>just as much eff</w:t>
      </w:r>
      <w:r w:rsidR="00E43222" w:rsidRPr="00275BF9">
        <w:t>o</w:t>
      </w:r>
      <w:r w:rsidR="00635432" w:rsidRPr="00275BF9">
        <w:t xml:space="preserve">rt needs to reduce the </w:t>
      </w:r>
      <w:r w:rsidR="003C51E2" w:rsidRPr="00275BF9">
        <w:t>machine learning algorithms' error or misclassification rate</w:t>
      </w:r>
      <w:r w:rsidR="00635432" w:rsidRPr="00275BF9">
        <w:t>. The error rate can be viewed as an additional method to be able to e</w:t>
      </w:r>
      <w:r w:rsidR="006A1A6E" w:rsidRPr="00275BF9">
        <w:t>valuate a model effectively</w:t>
      </w:r>
      <w:r w:rsidR="004B2D11" w:rsidRPr="00275BF9">
        <w:t>.</w:t>
      </w:r>
    </w:p>
    <w:p w14:paraId="7CD7F702" w14:textId="77777777" w:rsidR="00F0339E" w:rsidRPr="00275BF9" w:rsidRDefault="004B2D11" w:rsidP="00EB2872">
      <w:pPr>
        <w:pStyle w:val="Caption"/>
        <w:jc w:val="center"/>
      </w:pPr>
      <w:r w:rsidRPr="00275BF9">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5910941B" w:rsidR="00EB2872" w:rsidRPr="00275BF9" w:rsidRDefault="00EB2872" w:rsidP="00EB2872">
      <w:pPr>
        <w:pStyle w:val="Caption"/>
        <w:jc w:val="center"/>
      </w:pPr>
      <w:bookmarkStart w:id="44" w:name="_Toc72887090"/>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Pr="00275BF9">
        <w:t>: Visual Represen</w:t>
      </w:r>
      <w:r w:rsidR="006B4FAE" w:rsidRPr="00275BF9">
        <w:t>t</w:t>
      </w:r>
      <w:r w:rsidRPr="00275BF9">
        <w:t>ation of Error Rate</w:t>
      </w:r>
      <w:bookmarkEnd w:id="44"/>
    </w:p>
    <w:p w14:paraId="583A7508" w14:textId="68157F86" w:rsidR="00C21CBE" w:rsidRPr="00275BF9" w:rsidRDefault="00C21CBE" w:rsidP="00C21CBE">
      <w:pPr>
        <w:pStyle w:val="ImageFont"/>
        <w:jc w:val="left"/>
      </w:pPr>
      <w:r w:rsidRPr="00275BF9">
        <w:t xml:space="preserve">A combination of the evaluation metrics </w:t>
      </w:r>
      <w:r w:rsidR="00E43222" w:rsidRPr="00275BF9">
        <w:t>is</w:t>
      </w:r>
      <w:r w:rsidRPr="00275BF9">
        <w:t xml:space="preserve"> the ones that were used in </w:t>
      </w:r>
      <w:r w:rsidR="00E43222" w:rsidRPr="00275BF9">
        <w:t xml:space="preserve">the </w:t>
      </w:r>
      <w:r w:rsidRPr="00275BF9">
        <w:t>literatu</w:t>
      </w:r>
      <w:r w:rsidR="00FE328C" w:rsidRPr="00275BF9">
        <w:t xml:space="preserve">re review for the evaluation of predictive models for classifiers. </w:t>
      </w:r>
      <w:r w:rsidR="00C661D5" w:rsidRPr="00275BF9">
        <w:t xml:space="preserve">The model is </w:t>
      </w:r>
      <w:r w:rsidR="00C00EC8">
        <w:t>assessed to understand performance</w:t>
      </w:r>
      <w:r w:rsidR="00C661D5" w:rsidRPr="00275BF9">
        <w:t xml:space="preserve"> based on the rest of the metrics</w:t>
      </w:r>
      <w:r w:rsidR="00E43222" w:rsidRPr="00275BF9">
        <w:t>,</w:t>
      </w:r>
      <w:r w:rsidR="00C661D5" w:rsidRPr="00275BF9">
        <w:t xml:space="preserve"> such as specificity and sensitivity.</w:t>
      </w:r>
    </w:p>
    <w:p w14:paraId="38461C2B" w14:textId="0FFD8B24" w:rsidR="00063325" w:rsidRPr="00275BF9" w:rsidRDefault="00AB7873" w:rsidP="00261525">
      <w:pPr>
        <w:pStyle w:val="Heading3"/>
      </w:pPr>
      <w:bookmarkStart w:id="45" w:name="_Toc72885568"/>
      <w:r w:rsidRPr="00275BF9">
        <w:t>2.6.5 Summary of Literature Review</w:t>
      </w:r>
      <w:bookmarkEnd w:id="45"/>
    </w:p>
    <w:p w14:paraId="03802900" w14:textId="68AE615B" w:rsidR="006D0804" w:rsidRPr="00275BF9" w:rsidRDefault="00A05C02" w:rsidP="00C661D5">
      <w:pPr>
        <w:pStyle w:val="BodyText"/>
        <w:rPr>
          <w:rFonts w:eastAsiaTheme="majorEastAsia"/>
          <w:b/>
          <w:bCs/>
          <w:color w:val="345A8A" w:themeColor="accent1" w:themeShade="B5"/>
          <w:sz w:val="40"/>
          <w:szCs w:val="32"/>
        </w:rPr>
      </w:pPr>
      <w:r w:rsidRPr="00275BF9">
        <w:t>The telecom industry is a competitive space, and authors have been trying to solve customer attrition for years. There are multiple ways to tackle churn and as machine learning advances, so do the methods by which a customer that may leave</w:t>
      </w:r>
      <w:r w:rsidR="00450EE3" w:rsidRPr="00275BF9">
        <w:t xml:space="preserve"> is flagged</w:t>
      </w:r>
      <w:r w:rsidRPr="00275BF9">
        <w:t>. The data present within a company is a golden opportunity to build a robust model that can be leveraged to increase profitability. There ha</w:t>
      </w:r>
      <w:r w:rsidR="00C022C7" w:rsidRPr="00275BF9">
        <w:t>ve</w:t>
      </w:r>
      <w:r w:rsidRPr="00275BF9">
        <w:t xml:space="preserve"> been some stellar research in classification, from single machine learning models to hybrid models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275BF9">
        <w:t xml:space="preserve"> </w:t>
      </w:r>
      <w:r w:rsidR="00C00EC8">
        <w:t>More importance can be given to feature engineering from the above section</w:t>
      </w:r>
      <w:r w:rsidR="00350F8E" w:rsidRPr="00275BF9">
        <w:t>,</w:t>
      </w:r>
      <w:r w:rsidR="00087876" w:rsidRPr="00275BF9">
        <w:t xml:space="preserve"> as most papers have used more conventional methods. Similarly, for class balancing, instead of opting for simple random oversampling techniques, </w:t>
      </w:r>
      <w:r w:rsidR="00F837F0" w:rsidRPr="00275BF9">
        <w:t>other structured oversampling techniques</w:t>
      </w:r>
      <w:r w:rsidR="00087876" w:rsidRPr="00275BF9">
        <w:t xml:space="preserve"> can </w:t>
      </w:r>
      <w:r w:rsidR="00DB7FA2" w:rsidRPr="00275BF9">
        <w:t xml:space="preserve">be leveraged </w:t>
      </w:r>
      <w:r w:rsidR="009118F4" w:rsidRPr="00275BF9">
        <w:t>for the next ste</w:t>
      </w:r>
      <w:r w:rsidR="00CF1826" w:rsidRPr="00275BF9">
        <w:t>p</w:t>
      </w:r>
      <w:r w:rsidR="00FF65DE" w:rsidRPr="00275BF9">
        <w:t>s</w:t>
      </w:r>
      <w:r w:rsidR="00C808BF" w:rsidRPr="00275BF9">
        <w:t>.</w:t>
      </w:r>
      <w:r w:rsidR="006D0804" w:rsidRPr="00275BF9">
        <w:br w:type="page"/>
      </w:r>
    </w:p>
    <w:p w14:paraId="3C14A07F" w14:textId="2D8FDF8E" w:rsidR="00422E94" w:rsidRPr="00275BF9" w:rsidRDefault="00422E94" w:rsidP="00261525">
      <w:pPr>
        <w:pStyle w:val="Heading2"/>
      </w:pPr>
      <w:bookmarkStart w:id="46" w:name="_Toc72885569"/>
      <w:r w:rsidRPr="00275BF9">
        <w:lastRenderedPageBreak/>
        <w:t>2.7 Discussion</w:t>
      </w:r>
      <w:bookmarkEnd w:id="46"/>
    </w:p>
    <w:p w14:paraId="78D1D63B" w14:textId="50D43830" w:rsidR="00422E94" w:rsidRPr="00275BF9" w:rsidRDefault="00422E94" w:rsidP="00517E79">
      <w:pPr>
        <w:pStyle w:val="BodyText"/>
      </w:pPr>
      <w:r w:rsidRPr="00275BF9">
        <w:t>From the above literature review</w:t>
      </w:r>
      <w:r w:rsidR="005F3CED">
        <w:t>, there are various ways to identify the customers at a high risk of churn</w:t>
      </w:r>
      <w:r w:rsidRPr="00275BF9">
        <w:t xml:space="preserve">. The problem's approach varies from focusing on data mining techniques to select the right set of attributes, </w:t>
      </w:r>
      <w:r w:rsidR="00D17056" w:rsidRPr="00275BF9">
        <w:t>valuable</w:t>
      </w:r>
      <w:r w:rsidRPr="00275BF9">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275BF9" w:rsidRDefault="00422E94" w:rsidP="006B3CCA">
      <w:pPr>
        <w:pStyle w:val="BodyText"/>
      </w:pPr>
      <w:r w:rsidRPr="00275BF9">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275BF9">
        <w:t xml:space="preserve"> </w:t>
      </w:r>
      <w:r w:rsidR="005B5893" w:rsidRPr="00275BF9">
        <w:t>I</w:t>
      </w:r>
      <w:r w:rsidR="00402566" w:rsidRPr="00275BF9">
        <w:t>t is a common misconception that deep learning models perform better than machine learning models in all use-cases. From the literat</w:t>
      </w:r>
      <w:r w:rsidR="00350F8E" w:rsidRPr="00275BF9">
        <w:t>u</w:t>
      </w:r>
      <w:r w:rsidR="00402566" w:rsidRPr="00275BF9">
        <w:t xml:space="preserve">re review, </w:t>
      </w:r>
      <w:r w:rsidR="00B92823" w:rsidRPr="00275BF9">
        <w:t xml:space="preserve">the </w:t>
      </w:r>
      <w:r w:rsidR="00402566" w:rsidRPr="00275BF9">
        <w:t>understand</w:t>
      </w:r>
      <w:r w:rsidR="00B92823" w:rsidRPr="00275BF9">
        <w:t>ing</w:t>
      </w:r>
      <w:r w:rsidR="00402566" w:rsidRPr="00275BF9">
        <w:t xml:space="preserve"> for telecom use cases </w:t>
      </w:r>
      <w:r w:rsidR="009118F4" w:rsidRPr="00275BF9">
        <w:t>studied where a predictive framework based on a machine learning or deep learning framework has been made,  hybrid machine learning models and</w:t>
      </w:r>
      <w:r w:rsidR="00402566" w:rsidRPr="00275BF9">
        <w:t xml:space="preserve"> a balancing technique have given the best results. </w:t>
      </w:r>
    </w:p>
    <w:p w14:paraId="0E1FEE8F" w14:textId="77777777" w:rsidR="00E712CF" w:rsidRDefault="00402566" w:rsidP="006B3CCA">
      <w:pPr>
        <w:pStyle w:val="BodyText"/>
      </w:pPr>
      <w:r w:rsidRPr="00275BF9">
        <w:t>Different feature selection techniques</w:t>
      </w:r>
      <w:r w:rsidR="00350F8E" w:rsidRPr="00275BF9">
        <w:t>,</w:t>
      </w:r>
      <w:r w:rsidRPr="00275BF9">
        <w:t xml:space="preserve"> in turn</w:t>
      </w:r>
      <w:r w:rsidR="00350F8E" w:rsidRPr="00275BF9">
        <w:t>,</w:t>
      </w:r>
      <w:r w:rsidRPr="00275BF9">
        <w:t xml:space="preserve"> have resulted in a different set of features being selected for different algorithms. </w:t>
      </w:r>
      <w:r w:rsidR="00B736C5" w:rsidRPr="00275BF9">
        <w:t>E</w:t>
      </w:r>
      <w:r w:rsidRPr="00275BF9">
        <w:t>xplor</w:t>
      </w:r>
      <w:r w:rsidR="00B736C5" w:rsidRPr="00275BF9">
        <w:t>ing</w:t>
      </w:r>
      <w:r w:rsidRPr="00275BF9">
        <w:t xml:space="preserve"> more fea</w:t>
      </w:r>
      <w:r w:rsidR="00350F8E" w:rsidRPr="00275BF9">
        <w:t>t</w:t>
      </w:r>
      <w:r w:rsidRPr="00275BF9">
        <w:t xml:space="preserve">ure engineering techniques and </w:t>
      </w:r>
      <w:r w:rsidR="00350F8E" w:rsidRPr="00275BF9">
        <w:t>summaris</w:t>
      </w:r>
      <w:r w:rsidR="00B736C5" w:rsidRPr="00275BF9">
        <w:t>ing</w:t>
      </w:r>
      <w:r w:rsidRPr="00275BF9">
        <w:t xml:space="preserve"> our results</w:t>
      </w:r>
      <w:r w:rsidR="008F3E92" w:rsidRPr="00275BF9">
        <w:t>,</w:t>
      </w:r>
      <w:r w:rsidRPr="00275BF9">
        <w:t xml:space="preserve"> </w:t>
      </w:r>
      <w:r w:rsidR="00F837F0" w:rsidRPr="00275BF9">
        <w:t>so</w:t>
      </w:r>
      <w:r w:rsidR="007F3273" w:rsidRPr="00275BF9">
        <w:t xml:space="preserve"> the observed and l</w:t>
      </w:r>
      <w:r w:rsidR="009118F4" w:rsidRPr="00275BF9">
        <w:t>a</w:t>
      </w:r>
      <w:r w:rsidR="007F3273" w:rsidRPr="00275BF9">
        <w:t>tent relationships of the features with the target variables</w:t>
      </w:r>
      <w:r w:rsidR="00B736C5" w:rsidRPr="00275BF9">
        <w:t xml:space="preserve"> are considered will aid future implementation</w:t>
      </w:r>
      <w:r w:rsidR="007F3273" w:rsidRPr="00275BF9">
        <w:t>.</w:t>
      </w:r>
      <w:r w:rsidR="00894BBA" w:rsidRPr="00275BF9">
        <w:t xml:space="preserve"> Imputation of the data is also a step where some authors have taken adva</w:t>
      </w:r>
      <w:r w:rsidR="009118F4" w:rsidRPr="00275BF9">
        <w:t>nc</w:t>
      </w:r>
      <w:r w:rsidR="00894BBA" w:rsidRPr="00275BF9">
        <w:t xml:space="preserve">ed methods such as logarithmic transformations and predictive mean matching for imputing missing data rather than the conventional methods </w:t>
      </w:r>
      <w:r w:rsidR="009118F4" w:rsidRPr="00275BF9">
        <w:t>to</w:t>
      </w:r>
      <w:r w:rsidR="00A12B83" w:rsidRPr="00275BF9">
        <w:t xml:space="preserve"> impute the missing values with mean, median or mode</w:t>
      </w:r>
      <w:r w:rsidR="002734F5" w:rsidRPr="00275BF9">
        <w:t xml:space="preserve"> </w:t>
      </w:r>
      <w:r w:rsidR="002734F5" w:rsidRPr="00275BF9">
        <w:fldChar w:fldCharType="begin" w:fldLock="1"/>
      </w:r>
      <w:r w:rsidR="002734F5"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275BF9">
        <w:fldChar w:fldCharType="separate"/>
      </w:r>
      <w:r w:rsidR="002734F5" w:rsidRPr="00275BF9">
        <w:t>(Tamuka and Sibanda, 2021)</w:t>
      </w:r>
      <w:r w:rsidR="002734F5" w:rsidRPr="00275BF9">
        <w:fldChar w:fldCharType="end"/>
      </w:r>
      <w:r w:rsidR="00A12B83" w:rsidRPr="00275BF9">
        <w:t xml:space="preserve">. </w:t>
      </w:r>
      <w:r w:rsidR="00282D75" w:rsidRPr="00275BF9">
        <w:t>T</w:t>
      </w:r>
      <w:r w:rsidR="00A12B83" w:rsidRPr="00275BF9">
        <w:t>his approach</w:t>
      </w:r>
      <w:r w:rsidR="009118F4" w:rsidRPr="00275BF9">
        <w:t>,</w:t>
      </w:r>
      <w:r w:rsidR="00A12B83" w:rsidRPr="00275BF9">
        <w:t xml:space="preserve"> along with oversampling techniques</w:t>
      </w:r>
      <w:r w:rsidR="009118F4" w:rsidRPr="00275BF9">
        <w:t>,</w:t>
      </w:r>
      <w:r w:rsidR="00A12B83" w:rsidRPr="00275BF9">
        <w:t xml:space="preserve"> has given some of the best results per the literature survey. In Chapter 3, this is the approach </w:t>
      </w:r>
      <w:r w:rsidR="00922F5F" w:rsidRPr="00275BF9">
        <w:t>to take</w:t>
      </w:r>
      <w:r w:rsidR="00A12B83" w:rsidRPr="00275BF9">
        <w:t xml:space="preserve"> inspiration for</w:t>
      </w:r>
      <w:r w:rsidR="009118F4" w:rsidRPr="00275BF9">
        <w:t>,</w:t>
      </w:r>
      <w:r w:rsidR="00A12B83" w:rsidRPr="00275BF9">
        <w:t xml:space="preserve"> along with </w:t>
      </w:r>
      <w:r w:rsidR="009118F4" w:rsidRPr="00275BF9">
        <w:t>more advanced feature selection methods</w:t>
      </w:r>
      <w:r w:rsidR="00E712CF">
        <w:t>.</w:t>
      </w:r>
    </w:p>
    <w:p w14:paraId="447E7345" w14:textId="77777777" w:rsidR="00E712CF" w:rsidRDefault="00E712CF">
      <w:pPr>
        <w:widowControl/>
        <w:autoSpaceDE/>
        <w:autoSpaceDN/>
        <w:adjustRightInd/>
        <w:spacing w:before="0" w:after="200" w:line="240" w:lineRule="auto"/>
        <w:jc w:val="left"/>
      </w:pPr>
      <w:r>
        <w:br w:type="page"/>
      </w:r>
    </w:p>
    <w:p w14:paraId="15A32160" w14:textId="7A0FA01D" w:rsidR="00F57621" w:rsidRPr="00275BF9" w:rsidRDefault="00F57621" w:rsidP="0064697F">
      <w:pPr>
        <w:pStyle w:val="BodyText"/>
        <w:jc w:val="center"/>
      </w:pPr>
      <w:r w:rsidRPr="000F48A5">
        <w:rPr>
          <w:b/>
          <w:i/>
        </w:rPr>
        <w:lastRenderedPageBreak/>
        <w:t xml:space="preserve">Table </w:t>
      </w:r>
      <w:r w:rsidR="000F48A5" w:rsidRPr="000F48A5">
        <w:rPr>
          <w:b/>
          <w:i/>
        </w:rPr>
        <w:t>1</w:t>
      </w:r>
      <w:r w:rsidRPr="000F48A5">
        <w:rPr>
          <w:b/>
          <w:i/>
        </w:rPr>
        <w:t>: Literature Review</w:t>
      </w:r>
      <w:r w:rsidR="00D930BF" w:rsidRPr="000F48A5">
        <w:rPr>
          <w:b/>
          <w:i/>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275BF9" w14:paraId="760720CF" w14:textId="77777777" w:rsidTr="00043D06">
        <w:trPr>
          <w:trHeight w:val="584"/>
        </w:trPr>
        <w:tc>
          <w:tcPr>
            <w:tcW w:w="1675" w:type="dxa"/>
            <w:shd w:val="clear" w:color="000000" w:fill="44546A"/>
            <w:noWrap/>
            <w:vAlign w:val="center"/>
            <w:hideMark/>
          </w:tcPr>
          <w:p w14:paraId="2E441AFF" w14:textId="77777777" w:rsidR="00F57621" w:rsidRPr="00275BF9" w:rsidRDefault="00F57621" w:rsidP="00517E79">
            <w:pPr>
              <w:jc w:val="center"/>
              <w:rPr>
                <w:b/>
                <w:color w:val="FFFFFF" w:themeColor="background1"/>
              </w:rPr>
            </w:pPr>
            <w:r w:rsidRPr="00275BF9">
              <w:rPr>
                <w:b/>
                <w:color w:val="FFFFFF" w:themeColor="background1"/>
              </w:rPr>
              <w:t>Authors</w:t>
            </w:r>
          </w:p>
        </w:tc>
        <w:tc>
          <w:tcPr>
            <w:tcW w:w="858" w:type="dxa"/>
            <w:shd w:val="clear" w:color="000000" w:fill="44546A"/>
            <w:noWrap/>
            <w:vAlign w:val="center"/>
            <w:hideMark/>
          </w:tcPr>
          <w:p w14:paraId="05CC682E" w14:textId="77777777" w:rsidR="00F57621" w:rsidRPr="00275BF9" w:rsidRDefault="00F57621" w:rsidP="00517E79">
            <w:pPr>
              <w:jc w:val="center"/>
              <w:rPr>
                <w:b/>
                <w:color w:val="FFFFFF" w:themeColor="background1"/>
              </w:rPr>
            </w:pPr>
            <w:r w:rsidRPr="00275BF9">
              <w:rPr>
                <w:b/>
                <w:color w:val="FFFFFF" w:themeColor="background1"/>
              </w:rPr>
              <w:t>Year</w:t>
            </w:r>
          </w:p>
        </w:tc>
        <w:tc>
          <w:tcPr>
            <w:tcW w:w="2767" w:type="dxa"/>
            <w:shd w:val="clear" w:color="000000" w:fill="44546A"/>
            <w:noWrap/>
            <w:vAlign w:val="center"/>
            <w:hideMark/>
          </w:tcPr>
          <w:p w14:paraId="0DC56164" w14:textId="77777777" w:rsidR="00F57621" w:rsidRPr="00275BF9" w:rsidRDefault="00F57621" w:rsidP="00517E79">
            <w:pPr>
              <w:jc w:val="center"/>
              <w:rPr>
                <w:b/>
                <w:color w:val="FFFFFF" w:themeColor="background1"/>
              </w:rPr>
            </w:pPr>
            <w:r w:rsidRPr="00275BF9">
              <w:rPr>
                <w:b/>
                <w:color w:val="FFFFFF" w:themeColor="background1"/>
              </w:rPr>
              <w:t>Feature Engineering</w:t>
            </w:r>
          </w:p>
        </w:tc>
        <w:tc>
          <w:tcPr>
            <w:tcW w:w="4092" w:type="dxa"/>
            <w:shd w:val="clear" w:color="000000" w:fill="44546A"/>
            <w:noWrap/>
            <w:vAlign w:val="center"/>
            <w:hideMark/>
          </w:tcPr>
          <w:p w14:paraId="6835E10A" w14:textId="77777777" w:rsidR="00F57621" w:rsidRPr="00275BF9" w:rsidRDefault="00F57621" w:rsidP="00517E79">
            <w:pPr>
              <w:jc w:val="center"/>
              <w:rPr>
                <w:b/>
                <w:color w:val="FFFFFF" w:themeColor="background1"/>
              </w:rPr>
            </w:pPr>
            <w:r w:rsidRPr="00275BF9">
              <w:rPr>
                <w:b/>
                <w:color w:val="FFFFFF" w:themeColor="background1"/>
              </w:rPr>
              <w:t>Model</w:t>
            </w:r>
          </w:p>
        </w:tc>
      </w:tr>
      <w:tr w:rsidR="00F57621" w:rsidRPr="00275BF9" w14:paraId="5CCAB01D" w14:textId="77777777" w:rsidTr="00C07D15">
        <w:trPr>
          <w:trHeight w:val="2330"/>
        </w:trPr>
        <w:tc>
          <w:tcPr>
            <w:tcW w:w="1675" w:type="dxa"/>
            <w:shd w:val="clear" w:color="auto" w:fill="auto"/>
            <w:noWrap/>
            <w:vAlign w:val="center"/>
            <w:hideMark/>
          </w:tcPr>
          <w:p w14:paraId="0A829FC9" w14:textId="3C9B3737" w:rsidR="00F57621" w:rsidRPr="00275BF9" w:rsidRDefault="00F57621" w:rsidP="00517E79">
            <w:pPr>
              <w:jc w:val="center"/>
            </w:pP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p>
        </w:tc>
        <w:tc>
          <w:tcPr>
            <w:tcW w:w="858" w:type="dxa"/>
            <w:shd w:val="clear" w:color="auto" w:fill="auto"/>
            <w:noWrap/>
            <w:vAlign w:val="center"/>
            <w:hideMark/>
          </w:tcPr>
          <w:p w14:paraId="50389BCA" w14:textId="77777777" w:rsidR="00F57621" w:rsidRPr="00275BF9" w:rsidRDefault="00F57621" w:rsidP="00517E79">
            <w:pPr>
              <w:jc w:val="center"/>
            </w:pPr>
            <w:r w:rsidRPr="00275BF9">
              <w:t>2021</w:t>
            </w:r>
          </w:p>
        </w:tc>
        <w:tc>
          <w:tcPr>
            <w:tcW w:w="2767" w:type="dxa"/>
            <w:shd w:val="clear" w:color="auto" w:fill="auto"/>
            <w:vAlign w:val="center"/>
            <w:hideMark/>
          </w:tcPr>
          <w:p w14:paraId="26BD6FF2" w14:textId="77777777" w:rsidR="00F57621" w:rsidRPr="00275BF9" w:rsidRDefault="00F57621" w:rsidP="00517E79">
            <w:pPr>
              <w:jc w:val="center"/>
            </w:pPr>
            <w:r w:rsidRPr="00275BF9">
              <w:t>Feature Importance,</w:t>
            </w:r>
            <w:r w:rsidRPr="00275BF9">
              <w:br/>
              <w:t>Logarithmic Transformation</w:t>
            </w:r>
          </w:p>
        </w:tc>
        <w:tc>
          <w:tcPr>
            <w:tcW w:w="4092" w:type="dxa"/>
            <w:shd w:val="clear" w:color="auto" w:fill="auto"/>
            <w:vAlign w:val="center"/>
            <w:hideMark/>
          </w:tcPr>
          <w:p w14:paraId="4C7C6F67" w14:textId="3BB7AEEF" w:rsidR="00F57621" w:rsidRPr="00275BF9" w:rsidRDefault="00F57621" w:rsidP="00517E79">
            <w:pPr>
              <w:jc w:val="center"/>
            </w:pPr>
            <w:r w:rsidRPr="00275BF9">
              <w:rPr>
                <w:b/>
              </w:rPr>
              <w:t>Accuracy</w:t>
            </w:r>
            <w:r w:rsidRPr="00275BF9">
              <w:t xml:space="preserve">: </w:t>
            </w:r>
            <w:r w:rsidR="00C07D15" w:rsidRPr="00275BF9">
              <w:br/>
            </w:r>
            <w:r w:rsidRPr="00275BF9">
              <w:t>Logistic Regression - 97.8%</w:t>
            </w:r>
            <w:r w:rsidR="00D1081A" w:rsidRPr="00275BF9">
              <w:t xml:space="preserve">, </w:t>
            </w:r>
            <w:r w:rsidRPr="00275BF9">
              <w:t>Decision Tree - 78.3%</w:t>
            </w:r>
            <w:r w:rsidR="00D1081A" w:rsidRPr="00275BF9">
              <w:t xml:space="preserve">, </w:t>
            </w:r>
            <w:r w:rsidRPr="00275BF9">
              <w:t>Random Forest - 79.2%</w:t>
            </w:r>
            <w:r w:rsidRPr="00275BF9">
              <w:br/>
            </w:r>
            <w:r w:rsidRPr="00275BF9">
              <w:br/>
            </w:r>
            <w:r w:rsidRPr="00275BF9">
              <w:rPr>
                <w:b/>
              </w:rPr>
              <w:t>F1</w:t>
            </w:r>
            <w:r w:rsidR="002E501B" w:rsidRPr="00275BF9">
              <w:rPr>
                <w:b/>
              </w:rPr>
              <w:t>-</w:t>
            </w:r>
            <w:r w:rsidRPr="00275BF9">
              <w:rPr>
                <w:b/>
              </w:rPr>
              <w:t>Measure</w:t>
            </w:r>
            <w:r w:rsidRPr="00275BF9">
              <w:t xml:space="preserve">: </w:t>
            </w:r>
            <w:r w:rsidR="00C07D15" w:rsidRPr="00275BF9">
              <w:br/>
            </w:r>
            <w:r w:rsidRPr="00275BF9">
              <w:t>Logistic Regression - 97.8</w:t>
            </w:r>
            <w:r w:rsidR="00D1081A" w:rsidRPr="00275BF9">
              <w:t xml:space="preserve">, </w:t>
            </w:r>
            <w:r w:rsidRPr="00275BF9">
              <w:t>Decision Tree - 77.9</w:t>
            </w:r>
            <w:r w:rsidR="00D1081A" w:rsidRPr="00275BF9">
              <w:t xml:space="preserve">, </w:t>
            </w:r>
            <w:r w:rsidRPr="00275BF9">
              <w:t>Random Forest - 77.8</w:t>
            </w:r>
          </w:p>
        </w:tc>
      </w:tr>
      <w:tr w:rsidR="00F57621" w:rsidRPr="00275BF9" w14:paraId="0956D3A0" w14:textId="77777777" w:rsidTr="00043D06">
        <w:trPr>
          <w:trHeight w:val="3140"/>
        </w:trPr>
        <w:tc>
          <w:tcPr>
            <w:tcW w:w="1675" w:type="dxa"/>
            <w:shd w:val="clear" w:color="auto" w:fill="auto"/>
            <w:noWrap/>
            <w:vAlign w:val="center"/>
            <w:hideMark/>
          </w:tcPr>
          <w:p w14:paraId="66D31F60" w14:textId="0AEF127A" w:rsidR="00F57621" w:rsidRPr="00275BF9" w:rsidRDefault="00F57621" w:rsidP="00517E79">
            <w:pPr>
              <w:jc w:val="center"/>
            </w:pP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p>
        </w:tc>
        <w:tc>
          <w:tcPr>
            <w:tcW w:w="858" w:type="dxa"/>
            <w:shd w:val="clear" w:color="auto" w:fill="auto"/>
            <w:noWrap/>
            <w:vAlign w:val="center"/>
            <w:hideMark/>
          </w:tcPr>
          <w:p w14:paraId="4C6793B8" w14:textId="77777777" w:rsidR="00F57621" w:rsidRPr="00275BF9" w:rsidRDefault="00F57621" w:rsidP="00517E79">
            <w:pPr>
              <w:jc w:val="center"/>
            </w:pPr>
            <w:r w:rsidRPr="00275BF9">
              <w:t>2021</w:t>
            </w:r>
          </w:p>
        </w:tc>
        <w:tc>
          <w:tcPr>
            <w:tcW w:w="2767" w:type="dxa"/>
            <w:shd w:val="clear" w:color="auto" w:fill="auto"/>
            <w:vAlign w:val="center"/>
            <w:hideMark/>
          </w:tcPr>
          <w:p w14:paraId="3C9ADE9F" w14:textId="58416EF9" w:rsidR="00F57621" w:rsidRPr="00275BF9" w:rsidRDefault="00F57621" w:rsidP="00517E79">
            <w:pPr>
              <w:jc w:val="center"/>
            </w:pPr>
            <w:r w:rsidRPr="00275BF9">
              <w:rPr>
                <w:i/>
              </w:rPr>
              <w:t>Phase 1</w:t>
            </w:r>
            <w:r w:rsidRPr="00275BF9">
              <w:t xml:space="preserve">: </w:t>
            </w:r>
            <w:r w:rsidR="0081651A" w:rsidRPr="00275BF9">
              <w:br/>
            </w:r>
            <w:r w:rsidRPr="00275BF9">
              <w:t>Variance Analysis, Correlation Matrix, Outliers Removed</w:t>
            </w:r>
            <w:r w:rsidRPr="00275BF9">
              <w:br/>
            </w:r>
            <w:r w:rsidRPr="00275BF9">
              <w:rPr>
                <w:i/>
              </w:rPr>
              <w:t>Phase 2</w:t>
            </w:r>
            <w:r w:rsidRPr="00275BF9">
              <w:t xml:space="preserve">: </w:t>
            </w:r>
            <w:r w:rsidR="0081651A" w:rsidRPr="00275BF9">
              <w:br/>
            </w:r>
            <w:r w:rsidRPr="00275BF9">
              <w:t>Cleaning &amp; Filtering</w:t>
            </w:r>
            <w:r w:rsidRPr="00275BF9">
              <w:br/>
            </w:r>
            <w:r w:rsidRPr="00275BF9">
              <w:rPr>
                <w:i/>
              </w:rPr>
              <w:t>Phase 3</w:t>
            </w:r>
            <w:r w:rsidRPr="00275BF9">
              <w:t xml:space="preserve">: </w:t>
            </w:r>
            <w:r w:rsidR="0081651A" w:rsidRPr="00275BF9">
              <w:br/>
            </w:r>
            <w:r w:rsidRPr="00275BF9">
              <w:t xml:space="preserve">Feature Selection using </w:t>
            </w:r>
            <w:r w:rsidR="00F91CB2" w:rsidRPr="00275BF9">
              <w:t>G</w:t>
            </w:r>
            <w:r w:rsidRPr="00275BF9">
              <w:t>ravitational Search Algorithm</w:t>
            </w:r>
            <w:r w:rsidR="00CA2672" w:rsidRPr="00275BF9">
              <w:t xml:space="preserve">, </w:t>
            </w:r>
            <w:r w:rsidRPr="00275BF9">
              <w:t>Feature Importance</w:t>
            </w:r>
          </w:p>
        </w:tc>
        <w:tc>
          <w:tcPr>
            <w:tcW w:w="4092" w:type="dxa"/>
            <w:shd w:val="clear" w:color="auto" w:fill="auto"/>
            <w:vAlign w:val="center"/>
            <w:hideMark/>
          </w:tcPr>
          <w:p w14:paraId="7866584F" w14:textId="1F42E276" w:rsidR="00F57621" w:rsidRPr="00275BF9" w:rsidRDefault="00F57621" w:rsidP="00517E79">
            <w:pPr>
              <w:jc w:val="center"/>
            </w:pPr>
            <w:r w:rsidRPr="00275BF9">
              <w:rPr>
                <w:b/>
              </w:rPr>
              <w:t>AUC</w:t>
            </w:r>
            <w:r w:rsidRPr="00275BF9">
              <w:t>:</w:t>
            </w:r>
            <w:r w:rsidR="00F91CB2" w:rsidRPr="00275BF9">
              <w:t xml:space="preserve"> </w:t>
            </w:r>
            <w:r w:rsidR="00C07D15" w:rsidRPr="00275BF9">
              <w:br/>
            </w:r>
            <w:r w:rsidRPr="00275BF9">
              <w:t>Logistic regression - 0.82,</w:t>
            </w:r>
            <w:r w:rsidR="00F91CB2" w:rsidRPr="00275BF9">
              <w:t xml:space="preserve"> </w:t>
            </w:r>
            <w:r w:rsidRPr="00275BF9">
              <w:t>Logistic Regression (AdaBoost) - 0.78,</w:t>
            </w:r>
            <w:r w:rsidR="00F91CB2" w:rsidRPr="00275BF9">
              <w:t xml:space="preserve"> </w:t>
            </w:r>
            <w:r w:rsidRPr="00275BF9">
              <w:t xml:space="preserve">Decision Tree - 0.83, </w:t>
            </w:r>
            <w:r w:rsidR="00F91CB2" w:rsidRPr="00275BF9">
              <w:t xml:space="preserve"> </w:t>
            </w:r>
            <w:r w:rsidRPr="00275BF9">
              <w:t>Adaboost classifier - 0.84,</w:t>
            </w:r>
            <w:r w:rsidR="00CF6C3E" w:rsidRPr="00275BF9">
              <w:t xml:space="preserve"> </w:t>
            </w:r>
            <w:r w:rsidRPr="00275BF9">
              <w:t>Adaboost Classifier (Extra Tree) - 0.72</w:t>
            </w:r>
            <w:r w:rsidR="00CF6C3E" w:rsidRPr="00275BF9">
              <w:t xml:space="preserve">, </w:t>
            </w:r>
            <w:r w:rsidRPr="00275BF9">
              <w:t>KNN classifier - 0.80, Random Forest - 0.82,</w:t>
            </w:r>
            <w:r w:rsidR="00E00BE1" w:rsidRPr="00275BF9">
              <w:t xml:space="preserve"> </w:t>
            </w:r>
            <w:r w:rsidRPr="00275BF9">
              <w:t>Random Forest (AdaBoost) - 0.82, Naive Bayes (Gaussian) - 0.80, SVM Classifier Linear - 0.79,</w:t>
            </w:r>
            <w:r w:rsidR="00E00BE1" w:rsidRPr="00275BF9">
              <w:t xml:space="preserve"> </w:t>
            </w:r>
            <w:r w:rsidRPr="00275BF9">
              <w:t>SVM Classifier Poly - 0.80,</w:t>
            </w:r>
            <w:r w:rsidR="00E00BE1" w:rsidRPr="00275BF9">
              <w:t xml:space="preserve"> </w:t>
            </w:r>
            <w:r w:rsidRPr="00275BF9">
              <w:t>SVM (Adaboost) - 0.80,</w:t>
            </w:r>
            <w:r w:rsidR="00E00BE1" w:rsidRPr="00275BF9">
              <w:t xml:space="preserve"> </w:t>
            </w:r>
            <w:r w:rsidRPr="00275BF9">
              <w:t>XGBoost - 0.84,</w:t>
            </w:r>
            <w:r w:rsidR="00E00BE1" w:rsidRPr="00275BF9">
              <w:t xml:space="preserve"> </w:t>
            </w:r>
            <w:r w:rsidRPr="00275BF9">
              <w:t>CatBoost - 0.82</w:t>
            </w:r>
          </w:p>
        </w:tc>
      </w:tr>
      <w:tr w:rsidR="00F57621" w:rsidRPr="00275BF9" w14:paraId="69194AB4" w14:textId="77777777" w:rsidTr="004D0FCA">
        <w:trPr>
          <w:trHeight w:val="2087"/>
        </w:trPr>
        <w:tc>
          <w:tcPr>
            <w:tcW w:w="1675" w:type="dxa"/>
            <w:shd w:val="clear" w:color="auto" w:fill="auto"/>
            <w:noWrap/>
            <w:vAlign w:val="center"/>
            <w:hideMark/>
          </w:tcPr>
          <w:p w14:paraId="63015D97" w14:textId="29A1FF1D" w:rsidR="00F57621" w:rsidRPr="00275BF9" w:rsidRDefault="00F57621" w:rsidP="00517E79">
            <w:pPr>
              <w:jc w:val="center"/>
            </w:pPr>
            <w:r w:rsidRPr="00275BF9">
              <w:fldChar w:fldCharType="begin" w:fldLock="1"/>
            </w:r>
            <w:r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75BF9">
              <w:fldChar w:fldCharType="separate"/>
            </w:r>
            <w:r w:rsidRPr="00275BF9">
              <w:t>(Momin et al., 2020)</w:t>
            </w:r>
            <w:r w:rsidRPr="00275BF9">
              <w:fldChar w:fldCharType="end"/>
            </w:r>
          </w:p>
        </w:tc>
        <w:tc>
          <w:tcPr>
            <w:tcW w:w="858" w:type="dxa"/>
            <w:shd w:val="clear" w:color="auto" w:fill="auto"/>
            <w:noWrap/>
            <w:vAlign w:val="center"/>
            <w:hideMark/>
          </w:tcPr>
          <w:p w14:paraId="46705A19" w14:textId="77777777" w:rsidR="00F57621" w:rsidRPr="00275BF9" w:rsidRDefault="00F57621" w:rsidP="00517E79">
            <w:pPr>
              <w:jc w:val="center"/>
            </w:pPr>
            <w:r w:rsidRPr="00275BF9">
              <w:t>2020</w:t>
            </w:r>
          </w:p>
        </w:tc>
        <w:tc>
          <w:tcPr>
            <w:tcW w:w="2767" w:type="dxa"/>
            <w:shd w:val="clear" w:color="auto" w:fill="auto"/>
            <w:vAlign w:val="center"/>
            <w:hideMark/>
          </w:tcPr>
          <w:p w14:paraId="5F3D4EAA" w14:textId="77777777" w:rsidR="00F57621" w:rsidRPr="00275BF9" w:rsidRDefault="00F57621" w:rsidP="00517E79">
            <w:pPr>
              <w:jc w:val="center"/>
            </w:pPr>
            <w:r w:rsidRPr="00275BF9">
              <w:t xml:space="preserve">Tokenisation, </w:t>
            </w:r>
            <w:r w:rsidRPr="00275BF9">
              <w:br/>
              <w:t>Standardisation</w:t>
            </w:r>
          </w:p>
        </w:tc>
        <w:tc>
          <w:tcPr>
            <w:tcW w:w="4092" w:type="dxa"/>
            <w:shd w:val="clear" w:color="auto" w:fill="auto"/>
            <w:vAlign w:val="center"/>
            <w:hideMark/>
          </w:tcPr>
          <w:p w14:paraId="4DFFCAF0" w14:textId="2EE31759" w:rsidR="00F57621" w:rsidRPr="00275BF9" w:rsidRDefault="00F57621" w:rsidP="00517E79">
            <w:pPr>
              <w:jc w:val="center"/>
            </w:pPr>
            <w:r w:rsidRPr="00275BF9">
              <w:rPr>
                <w:b/>
              </w:rPr>
              <w:t>Accuracy</w:t>
            </w:r>
            <w:r w:rsidRPr="00275BF9">
              <w:t>:</w:t>
            </w:r>
            <w:r w:rsidR="00A942DA" w:rsidRPr="00275BF9">
              <w:t xml:space="preserve"> </w:t>
            </w:r>
            <w:r w:rsidRPr="00275BF9">
              <w:t>Logistic Regression - 78.87%</w:t>
            </w:r>
            <w:r w:rsidR="00A942DA" w:rsidRPr="00275BF9">
              <w:t xml:space="preserve">, </w:t>
            </w:r>
            <w:r w:rsidRPr="00275BF9">
              <w:t>Naïve Bayes - 76.45%</w:t>
            </w:r>
            <w:r w:rsidR="00A942DA" w:rsidRPr="00275BF9">
              <w:t xml:space="preserve">, </w:t>
            </w:r>
            <w:r w:rsidRPr="00275BF9">
              <w:t>Random Forest - 77.87%</w:t>
            </w:r>
            <w:r w:rsidR="00A942DA" w:rsidRPr="00275BF9">
              <w:t xml:space="preserve">, </w:t>
            </w:r>
            <w:r w:rsidRPr="00275BF9">
              <w:t>Decision Trees - 73.05%</w:t>
            </w:r>
            <w:r w:rsidR="00A942DA" w:rsidRPr="00275BF9">
              <w:t xml:space="preserve">, </w:t>
            </w:r>
            <w:r w:rsidRPr="00275BF9">
              <w:t>K-Nearest Neighbor - 79.86%</w:t>
            </w:r>
            <w:r w:rsidR="00A942DA" w:rsidRPr="00275BF9">
              <w:t xml:space="preserve">, </w:t>
            </w:r>
            <w:r w:rsidRPr="00275BF9">
              <w:t>Artificial Neural Network - 82.83%</w:t>
            </w:r>
          </w:p>
        </w:tc>
      </w:tr>
      <w:tr w:rsidR="00F57621" w:rsidRPr="00275BF9" w14:paraId="7F25ECEB" w14:textId="77777777" w:rsidTr="00B90BF2">
        <w:trPr>
          <w:trHeight w:val="800"/>
        </w:trPr>
        <w:tc>
          <w:tcPr>
            <w:tcW w:w="1675" w:type="dxa"/>
            <w:shd w:val="clear" w:color="auto" w:fill="auto"/>
            <w:noWrap/>
            <w:vAlign w:val="center"/>
            <w:hideMark/>
          </w:tcPr>
          <w:p w14:paraId="0A53BC5A" w14:textId="46C4D5F9" w:rsidR="00F57621" w:rsidRPr="00275BF9" w:rsidRDefault="00F57621" w:rsidP="00517E79">
            <w:pPr>
              <w:jc w:val="center"/>
            </w:pPr>
            <w:r w:rsidRPr="00275BF9">
              <w:lastRenderedPageBreak/>
              <w:fldChar w:fldCharType="begin" w:fldLock="1"/>
            </w:r>
            <w:r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p>
        </w:tc>
        <w:tc>
          <w:tcPr>
            <w:tcW w:w="858" w:type="dxa"/>
            <w:shd w:val="clear" w:color="auto" w:fill="auto"/>
            <w:noWrap/>
            <w:vAlign w:val="center"/>
            <w:hideMark/>
          </w:tcPr>
          <w:p w14:paraId="496D7DD2" w14:textId="77777777" w:rsidR="00F57621" w:rsidRPr="00275BF9" w:rsidRDefault="00F57621" w:rsidP="00517E79">
            <w:pPr>
              <w:jc w:val="center"/>
            </w:pPr>
            <w:r w:rsidRPr="00275BF9">
              <w:t>2020</w:t>
            </w:r>
          </w:p>
        </w:tc>
        <w:tc>
          <w:tcPr>
            <w:tcW w:w="2767" w:type="dxa"/>
            <w:shd w:val="clear" w:color="auto" w:fill="auto"/>
            <w:vAlign w:val="center"/>
            <w:hideMark/>
          </w:tcPr>
          <w:p w14:paraId="0880B2D1" w14:textId="12899263" w:rsidR="00F57621" w:rsidRPr="00275BF9" w:rsidRDefault="00F57621" w:rsidP="00517E79">
            <w:pPr>
              <w:jc w:val="center"/>
            </w:pPr>
            <w:r w:rsidRPr="00275BF9">
              <w:t>Label Encoding Binary Columns,</w:t>
            </w:r>
            <w:r w:rsidR="008973C3" w:rsidRPr="00275BF9">
              <w:t xml:space="preserve"> </w:t>
            </w:r>
            <w:r w:rsidRPr="00275BF9">
              <w:t xml:space="preserve">Scaling Numerical Columns, </w:t>
            </w:r>
            <w:r w:rsidR="00EE2E0A" w:rsidRPr="00275BF9">
              <w:br/>
            </w:r>
            <w:r w:rsidRPr="00275BF9">
              <w:br/>
              <w:t>Feature Importance</w:t>
            </w:r>
          </w:p>
        </w:tc>
        <w:tc>
          <w:tcPr>
            <w:tcW w:w="4092" w:type="dxa"/>
            <w:shd w:val="clear" w:color="auto" w:fill="auto"/>
            <w:vAlign w:val="center"/>
            <w:hideMark/>
          </w:tcPr>
          <w:p w14:paraId="4C58A104" w14:textId="647871B0" w:rsidR="00F57621" w:rsidRPr="00275BF9" w:rsidRDefault="00F57621" w:rsidP="00517E79">
            <w:pPr>
              <w:jc w:val="center"/>
            </w:pPr>
            <w:r w:rsidRPr="00275BF9">
              <w:rPr>
                <w:b/>
              </w:rPr>
              <w:t>Accuracy</w:t>
            </w:r>
            <w:r w:rsidRPr="00275BF9">
              <w:t>:</w:t>
            </w:r>
            <w:r w:rsidR="008973C3" w:rsidRPr="00275BF9">
              <w:t xml:space="preserve"> </w:t>
            </w:r>
            <w:r w:rsidRPr="00275BF9">
              <w:t xml:space="preserve">Random Forest - 77.87%, </w:t>
            </w:r>
            <w:r w:rsidR="008973C3" w:rsidRPr="00275BF9">
              <w:t>X</w:t>
            </w:r>
            <w:r w:rsidRPr="00275BF9">
              <w:t>GBoost - 76.45%, Deep Neural Network - 80.62%</w:t>
            </w:r>
            <w:r w:rsidR="00C05CAA" w:rsidRPr="00275BF9">
              <w:br/>
            </w:r>
            <w:r w:rsidRPr="00275BF9">
              <w:br/>
            </w:r>
            <w:r w:rsidRPr="00275BF9">
              <w:rPr>
                <w:b/>
              </w:rPr>
              <w:t>AUC</w:t>
            </w:r>
            <w:r w:rsidRPr="00275BF9">
              <w:t>:</w:t>
            </w:r>
            <w:r w:rsidR="00043D06" w:rsidRPr="00275BF9">
              <w:t xml:space="preserve"> </w:t>
            </w:r>
            <w:r w:rsidRPr="00275BF9">
              <w:t xml:space="preserve">Random Forest 0.83, </w:t>
            </w:r>
            <w:r w:rsidR="00043D06" w:rsidRPr="00275BF9">
              <w:t xml:space="preserve"> </w:t>
            </w:r>
            <w:r w:rsidRPr="00275BF9">
              <w:t xml:space="preserve">XGBoost 0.84, </w:t>
            </w:r>
            <w:r w:rsidR="00043D06" w:rsidRPr="00275BF9">
              <w:t xml:space="preserve"> </w:t>
            </w:r>
            <w:r w:rsidRPr="00275BF9">
              <w:t>Deep Neural Network - 0.84</w:t>
            </w:r>
          </w:p>
        </w:tc>
      </w:tr>
      <w:tr w:rsidR="00F57621" w:rsidRPr="00275BF9" w14:paraId="058575BF" w14:textId="77777777" w:rsidTr="00B90BF2">
        <w:trPr>
          <w:trHeight w:val="908"/>
        </w:trPr>
        <w:tc>
          <w:tcPr>
            <w:tcW w:w="1675" w:type="dxa"/>
            <w:shd w:val="clear" w:color="auto" w:fill="auto"/>
            <w:noWrap/>
            <w:vAlign w:val="center"/>
            <w:hideMark/>
          </w:tcPr>
          <w:p w14:paraId="6CFEE4BC" w14:textId="08519484" w:rsidR="00F57621" w:rsidRPr="00275BF9" w:rsidRDefault="00F57621" w:rsidP="00517E79">
            <w:pPr>
              <w:jc w:val="center"/>
            </w:pP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p>
        </w:tc>
        <w:tc>
          <w:tcPr>
            <w:tcW w:w="858" w:type="dxa"/>
            <w:shd w:val="clear" w:color="auto" w:fill="auto"/>
            <w:noWrap/>
            <w:vAlign w:val="center"/>
            <w:hideMark/>
          </w:tcPr>
          <w:p w14:paraId="0999F9C2" w14:textId="77777777" w:rsidR="00F57621" w:rsidRPr="00275BF9" w:rsidRDefault="00F57621" w:rsidP="00517E79">
            <w:pPr>
              <w:jc w:val="center"/>
            </w:pPr>
            <w:r w:rsidRPr="00275BF9">
              <w:t>2020</w:t>
            </w:r>
          </w:p>
        </w:tc>
        <w:tc>
          <w:tcPr>
            <w:tcW w:w="2767" w:type="dxa"/>
            <w:shd w:val="clear" w:color="auto" w:fill="auto"/>
            <w:vAlign w:val="center"/>
            <w:hideMark/>
          </w:tcPr>
          <w:p w14:paraId="730F4BE2" w14:textId="391DBA46" w:rsidR="00F57621" w:rsidRPr="00275BF9" w:rsidRDefault="00F57621" w:rsidP="00517E79">
            <w:pPr>
              <w:jc w:val="center"/>
            </w:pPr>
            <w:r w:rsidRPr="00275BF9">
              <w:t>PMM -</w:t>
            </w:r>
            <w:r w:rsidRPr="00275BF9">
              <w:br/>
              <w:t>Predictive Mean Matching</w:t>
            </w:r>
            <w:r w:rsidR="00C80043" w:rsidRPr="00275BF9">
              <w:t xml:space="preserve"> for imputation</w:t>
            </w:r>
          </w:p>
        </w:tc>
        <w:tc>
          <w:tcPr>
            <w:tcW w:w="4092" w:type="dxa"/>
            <w:shd w:val="clear" w:color="auto" w:fill="auto"/>
            <w:vAlign w:val="center"/>
            <w:hideMark/>
          </w:tcPr>
          <w:p w14:paraId="2CDF1716" w14:textId="72FBD206" w:rsidR="00F57621" w:rsidRPr="00275BF9" w:rsidRDefault="00F57621" w:rsidP="00517E79">
            <w:pPr>
              <w:jc w:val="center"/>
            </w:pPr>
            <w:r w:rsidRPr="00275BF9">
              <w:rPr>
                <w:b/>
              </w:rPr>
              <w:t>Accuracy</w:t>
            </w:r>
            <w:r w:rsidRPr="00275BF9">
              <w:t>:</w:t>
            </w:r>
            <w:r w:rsidR="0042434C" w:rsidRPr="00275BF9">
              <w:t xml:space="preserve"> </w:t>
            </w:r>
            <w:r w:rsidRPr="00275BF9">
              <w:t>PPForest with LDA - 72%</w:t>
            </w:r>
            <w:r w:rsidR="0042434C" w:rsidRPr="00275BF9">
              <w:t>,</w:t>
            </w:r>
            <w:r w:rsidRPr="00275BF9">
              <w:br/>
              <w:t>PPForest with SVM - 75%</w:t>
            </w:r>
            <w:r w:rsidRPr="00275BF9">
              <w:br/>
            </w:r>
            <w:r w:rsidRPr="00275BF9">
              <w:br/>
            </w:r>
            <w:r w:rsidRPr="00275BF9">
              <w:rPr>
                <w:b/>
              </w:rPr>
              <w:t>AUC</w:t>
            </w:r>
            <w:r w:rsidRPr="00275BF9">
              <w:t>:</w:t>
            </w:r>
            <w:r w:rsidR="0042434C" w:rsidRPr="00275BF9">
              <w:t xml:space="preserve"> </w:t>
            </w:r>
            <w:r w:rsidRPr="00275BF9">
              <w:t>PPForest with LDA - 0.67</w:t>
            </w:r>
            <w:r w:rsidR="0042434C" w:rsidRPr="00275BF9">
              <w:t xml:space="preserve">, </w:t>
            </w:r>
            <w:r w:rsidRPr="00275BF9">
              <w:t>PPForest with SVM -  0.73</w:t>
            </w:r>
          </w:p>
        </w:tc>
      </w:tr>
      <w:tr w:rsidR="00F57621" w:rsidRPr="00275BF9" w14:paraId="3D7E61F0" w14:textId="77777777" w:rsidTr="00B90BF2">
        <w:trPr>
          <w:trHeight w:val="908"/>
        </w:trPr>
        <w:tc>
          <w:tcPr>
            <w:tcW w:w="1675" w:type="dxa"/>
            <w:shd w:val="clear" w:color="auto" w:fill="auto"/>
            <w:noWrap/>
            <w:vAlign w:val="center"/>
            <w:hideMark/>
          </w:tcPr>
          <w:p w14:paraId="6C02D030" w14:textId="3CBB4460" w:rsidR="00F57621" w:rsidRPr="00275BF9" w:rsidRDefault="00F57621" w:rsidP="00517E79">
            <w:pPr>
              <w:jc w:val="center"/>
            </w:pP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p>
        </w:tc>
        <w:tc>
          <w:tcPr>
            <w:tcW w:w="858" w:type="dxa"/>
            <w:shd w:val="clear" w:color="auto" w:fill="auto"/>
            <w:noWrap/>
            <w:vAlign w:val="center"/>
            <w:hideMark/>
          </w:tcPr>
          <w:p w14:paraId="42F9BD4B" w14:textId="77777777" w:rsidR="00F57621" w:rsidRPr="00275BF9" w:rsidRDefault="00F57621" w:rsidP="00517E79">
            <w:pPr>
              <w:jc w:val="center"/>
            </w:pPr>
            <w:r w:rsidRPr="00275BF9">
              <w:t>2019</w:t>
            </w:r>
          </w:p>
        </w:tc>
        <w:tc>
          <w:tcPr>
            <w:tcW w:w="2767" w:type="dxa"/>
            <w:shd w:val="clear" w:color="auto" w:fill="auto"/>
            <w:vAlign w:val="center"/>
            <w:hideMark/>
          </w:tcPr>
          <w:p w14:paraId="01DFC9D4" w14:textId="77777777" w:rsidR="00F57621" w:rsidRPr="00275BF9" w:rsidRDefault="00F57621" w:rsidP="00517E79">
            <w:pPr>
              <w:jc w:val="center"/>
            </w:pPr>
            <w:r w:rsidRPr="00275BF9">
              <w:t>K-Cross Validation with hold-out (30%) method (k=10)</w:t>
            </w:r>
          </w:p>
        </w:tc>
        <w:tc>
          <w:tcPr>
            <w:tcW w:w="4092" w:type="dxa"/>
            <w:shd w:val="clear" w:color="auto" w:fill="auto"/>
            <w:vAlign w:val="center"/>
            <w:hideMark/>
          </w:tcPr>
          <w:p w14:paraId="014E8CDB" w14:textId="060BCC96" w:rsidR="00F57621" w:rsidRPr="00275BF9" w:rsidRDefault="00F57621" w:rsidP="00517E79">
            <w:pPr>
              <w:jc w:val="center"/>
            </w:pPr>
            <w:r w:rsidRPr="00275BF9">
              <w:rPr>
                <w:b/>
              </w:rPr>
              <w:t>Accuracy</w:t>
            </w:r>
            <w:r w:rsidRPr="00275BF9">
              <w:t>:</w:t>
            </w:r>
            <w:r w:rsidR="0042434C" w:rsidRPr="00275BF9">
              <w:t xml:space="preserve"> </w:t>
            </w:r>
            <w:r w:rsidRPr="00275BF9">
              <w:t>Naïve Bayes - 76%</w:t>
            </w:r>
            <w:r w:rsidR="0042434C" w:rsidRPr="00275BF9">
              <w:t xml:space="preserve">, </w:t>
            </w:r>
            <w:r w:rsidRPr="00275BF9">
              <w:t>SVM - 80%</w:t>
            </w:r>
            <w:r w:rsidR="0042434C" w:rsidRPr="00275BF9">
              <w:t xml:space="preserve">, </w:t>
            </w:r>
            <w:r w:rsidRPr="00275BF9">
              <w:t>Decision Tree - 76.3%</w:t>
            </w:r>
            <w:r w:rsidRPr="00275BF9">
              <w:br/>
            </w:r>
            <w:r w:rsidRPr="00275BF9">
              <w:br/>
            </w:r>
            <w:r w:rsidRPr="00275BF9">
              <w:rPr>
                <w:b/>
              </w:rPr>
              <w:t>AUC</w:t>
            </w:r>
            <w:r w:rsidRPr="00275BF9">
              <w:t>:</w:t>
            </w:r>
            <w:r w:rsidR="0042434C" w:rsidRPr="00275BF9">
              <w:t xml:space="preserve"> </w:t>
            </w:r>
            <w:r w:rsidRPr="00275BF9">
              <w:t>Naïve Bayes - 0.82</w:t>
            </w:r>
            <w:r w:rsidR="0042434C" w:rsidRPr="00275BF9">
              <w:t xml:space="preserve">, </w:t>
            </w:r>
            <w:r w:rsidRPr="00275BF9">
              <w:t>SVM - 0.83</w:t>
            </w:r>
            <w:r w:rsidR="0042434C" w:rsidRPr="00275BF9">
              <w:t xml:space="preserve">, </w:t>
            </w:r>
            <w:r w:rsidRPr="00275BF9">
              <w:t>Decision Trees - 0.76</w:t>
            </w:r>
          </w:p>
        </w:tc>
      </w:tr>
      <w:tr w:rsidR="00F57621" w:rsidRPr="00275BF9" w14:paraId="4DC583F9" w14:textId="77777777" w:rsidTr="00935C4F">
        <w:trPr>
          <w:trHeight w:val="1808"/>
        </w:trPr>
        <w:tc>
          <w:tcPr>
            <w:tcW w:w="1675" w:type="dxa"/>
            <w:shd w:val="clear" w:color="auto" w:fill="auto"/>
            <w:noWrap/>
            <w:vAlign w:val="center"/>
            <w:hideMark/>
          </w:tcPr>
          <w:p w14:paraId="347FFD63" w14:textId="773AE818" w:rsidR="00F57621" w:rsidRPr="00275BF9" w:rsidRDefault="00F57621" w:rsidP="00517E79">
            <w:pPr>
              <w:jc w:val="center"/>
            </w:pPr>
            <w:r w:rsidRPr="00275BF9">
              <w:fldChar w:fldCharType="begin" w:fldLock="1"/>
            </w:r>
            <w:r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75BF9">
              <w:fldChar w:fldCharType="separate"/>
            </w:r>
            <w:r w:rsidRPr="00275BF9">
              <w:t>(Havrylovych and Nataliia Kuznietsova, 2019)</w:t>
            </w:r>
            <w:r w:rsidRPr="00275BF9">
              <w:fldChar w:fldCharType="end"/>
            </w:r>
          </w:p>
        </w:tc>
        <w:tc>
          <w:tcPr>
            <w:tcW w:w="858" w:type="dxa"/>
            <w:shd w:val="clear" w:color="auto" w:fill="auto"/>
            <w:noWrap/>
            <w:vAlign w:val="center"/>
            <w:hideMark/>
          </w:tcPr>
          <w:p w14:paraId="2D289775" w14:textId="77777777" w:rsidR="00F57621" w:rsidRPr="00275BF9" w:rsidRDefault="00F57621" w:rsidP="00517E79">
            <w:pPr>
              <w:jc w:val="center"/>
            </w:pPr>
            <w:r w:rsidRPr="00275BF9">
              <w:t>2019</w:t>
            </w:r>
          </w:p>
        </w:tc>
        <w:tc>
          <w:tcPr>
            <w:tcW w:w="2767" w:type="dxa"/>
            <w:shd w:val="clear" w:color="auto" w:fill="auto"/>
            <w:vAlign w:val="center"/>
            <w:hideMark/>
          </w:tcPr>
          <w:p w14:paraId="09472AD7" w14:textId="77777777" w:rsidR="00F57621" w:rsidRPr="00275BF9" w:rsidRDefault="00F57621" w:rsidP="00517E79">
            <w:pPr>
              <w:jc w:val="center"/>
            </w:pPr>
          </w:p>
        </w:tc>
        <w:tc>
          <w:tcPr>
            <w:tcW w:w="4092" w:type="dxa"/>
            <w:shd w:val="clear" w:color="auto" w:fill="auto"/>
            <w:vAlign w:val="center"/>
            <w:hideMark/>
          </w:tcPr>
          <w:p w14:paraId="0A432A96" w14:textId="2537CAB0" w:rsidR="00F57621" w:rsidRPr="00275BF9" w:rsidRDefault="00F57621" w:rsidP="00517E79">
            <w:pPr>
              <w:jc w:val="center"/>
            </w:pPr>
            <w:r w:rsidRPr="00275BF9">
              <w:t>Semiparametric Cox Proportional Model,</w:t>
            </w:r>
            <w:r w:rsidR="00EF645F" w:rsidRPr="00275BF9">
              <w:t xml:space="preserve"> </w:t>
            </w:r>
            <w:r w:rsidRPr="00275BF9">
              <w:t>Parametric Weibull,</w:t>
            </w:r>
            <w:r w:rsidRPr="00275BF9">
              <w:br/>
              <w:t>Log-normal survival model</w:t>
            </w:r>
            <w:r w:rsidRPr="00275BF9">
              <w:br/>
              <w:t>Best model: log-normal model</w:t>
            </w:r>
          </w:p>
        </w:tc>
      </w:tr>
      <w:tr w:rsidR="00F57621" w:rsidRPr="00275BF9" w14:paraId="709685C4" w14:textId="77777777" w:rsidTr="00B90BF2">
        <w:trPr>
          <w:trHeight w:val="85"/>
        </w:trPr>
        <w:tc>
          <w:tcPr>
            <w:tcW w:w="1675" w:type="dxa"/>
            <w:shd w:val="clear" w:color="auto" w:fill="auto"/>
            <w:noWrap/>
            <w:vAlign w:val="center"/>
            <w:hideMark/>
          </w:tcPr>
          <w:p w14:paraId="2D64CC3D" w14:textId="29E6DD07" w:rsidR="00F57621" w:rsidRPr="00275BF9" w:rsidRDefault="00F57621" w:rsidP="00517E79">
            <w:pPr>
              <w:jc w:val="center"/>
            </w:pP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p>
        </w:tc>
        <w:tc>
          <w:tcPr>
            <w:tcW w:w="858" w:type="dxa"/>
            <w:shd w:val="clear" w:color="auto" w:fill="auto"/>
            <w:noWrap/>
            <w:vAlign w:val="center"/>
            <w:hideMark/>
          </w:tcPr>
          <w:p w14:paraId="0EFBFF67" w14:textId="77777777" w:rsidR="00F57621" w:rsidRPr="00275BF9" w:rsidRDefault="00F57621" w:rsidP="00517E79">
            <w:pPr>
              <w:jc w:val="center"/>
            </w:pPr>
            <w:r w:rsidRPr="00275BF9">
              <w:t>2019</w:t>
            </w:r>
          </w:p>
        </w:tc>
        <w:tc>
          <w:tcPr>
            <w:tcW w:w="2767" w:type="dxa"/>
            <w:shd w:val="clear" w:color="auto" w:fill="auto"/>
            <w:vAlign w:val="center"/>
            <w:hideMark/>
          </w:tcPr>
          <w:p w14:paraId="7481D194" w14:textId="7F668123" w:rsidR="00F57621" w:rsidRPr="00275BF9" w:rsidRDefault="00F57621" w:rsidP="00517E79">
            <w:pPr>
              <w:jc w:val="center"/>
            </w:pPr>
            <w:r w:rsidRPr="00275BF9">
              <w:t xml:space="preserve">Feature Selection using </w:t>
            </w:r>
            <w:r w:rsidRPr="00275BF9">
              <w:br/>
              <w:t>Correlation Matrix Operator</w:t>
            </w:r>
            <w:r w:rsidR="00873F02" w:rsidRPr="00275BF9">
              <w:t xml:space="preserve"> </w:t>
            </w:r>
            <w:r w:rsidRPr="00275BF9">
              <w:br/>
              <w:t>RapidMiner is used to perform feature selection</w:t>
            </w:r>
          </w:p>
        </w:tc>
        <w:tc>
          <w:tcPr>
            <w:tcW w:w="4092" w:type="dxa"/>
            <w:shd w:val="clear" w:color="auto" w:fill="auto"/>
            <w:vAlign w:val="center"/>
            <w:hideMark/>
          </w:tcPr>
          <w:p w14:paraId="33521FB1" w14:textId="5E8357CE" w:rsidR="00F57621" w:rsidRPr="00275BF9" w:rsidRDefault="00F57621" w:rsidP="00517E79">
            <w:pPr>
              <w:jc w:val="center"/>
            </w:pPr>
            <w:r w:rsidRPr="00275BF9">
              <w:rPr>
                <w:b/>
              </w:rPr>
              <w:t>AUC</w:t>
            </w:r>
            <w:r w:rsidRPr="00275BF9">
              <w:t>:</w:t>
            </w:r>
            <w:r w:rsidR="00D93FE2" w:rsidRPr="00275BF9">
              <w:t xml:space="preserve"> </w:t>
            </w:r>
            <w:r w:rsidRPr="00275BF9">
              <w:t>Gradient Boosted Trees (</w:t>
            </w:r>
            <w:r w:rsidRPr="00275BF9">
              <w:rPr>
                <w:i/>
              </w:rPr>
              <w:t>before oversampling</w:t>
            </w:r>
            <w:r w:rsidRPr="00275BF9">
              <w:t>) - 0.834</w:t>
            </w:r>
            <w:r w:rsidR="00D93FE2" w:rsidRPr="00275BF9">
              <w:t xml:space="preserve">, </w:t>
            </w:r>
            <w:r w:rsidRPr="00275BF9">
              <w:t xml:space="preserve">Gradient </w:t>
            </w:r>
            <w:r w:rsidR="00824DE3" w:rsidRPr="00275BF9">
              <w:t>B</w:t>
            </w:r>
            <w:r w:rsidRPr="00275BF9">
              <w:t>oosted Trees (</w:t>
            </w:r>
            <w:r w:rsidRPr="00275BF9">
              <w:rPr>
                <w:i/>
              </w:rPr>
              <w:t>after oversampling</w:t>
            </w:r>
            <w:r w:rsidRPr="00275BF9">
              <w:t>) - 0.865</w:t>
            </w:r>
            <w:r w:rsidR="00D93FE2" w:rsidRPr="00275BF9">
              <w:t xml:space="preserve">, </w:t>
            </w:r>
            <w:r w:rsidRPr="00275BF9">
              <w:t>Generalised Linear Model - 0.841</w:t>
            </w:r>
            <w:r w:rsidR="00D93FE2" w:rsidRPr="00275BF9">
              <w:t xml:space="preserve">, </w:t>
            </w:r>
            <w:r w:rsidRPr="00275BF9">
              <w:t>Logistic Regression - 0.841</w:t>
            </w:r>
          </w:p>
        </w:tc>
      </w:tr>
      <w:tr w:rsidR="00F57621" w:rsidRPr="00275BF9" w14:paraId="6919B16A" w14:textId="77777777" w:rsidTr="00043D06">
        <w:trPr>
          <w:trHeight w:val="1925"/>
        </w:trPr>
        <w:tc>
          <w:tcPr>
            <w:tcW w:w="1675" w:type="dxa"/>
            <w:shd w:val="clear" w:color="auto" w:fill="auto"/>
            <w:noWrap/>
            <w:vAlign w:val="center"/>
            <w:hideMark/>
          </w:tcPr>
          <w:p w14:paraId="5996A072" w14:textId="18BA1635" w:rsidR="00F57621" w:rsidRPr="00275BF9" w:rsidRDefault="00F57621" w:rsidP="00517E79">
            <w:pPr>
              <w:jc w:val="center"/>
            </w:pPr>
            <w:r w:rsidRPr="00275BF9">
              <w:lastRenderedPageBreak/>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p>
        </w:tc>
        <w:tc>
          <w:tcPr>
            <w:tcW w:w="858" w:type="dxa"/>
            <w:shd w:val="clear" w:color="auto" w:fill="auto"/>
            <w:noWrap/>
            <w:vAlign w:val="center"/>
            <w:hideMark/>
          </w:tcPr>
          <w:p w14:paraId="02961327" w14:textId="77777777" w:rsidR="00F57621" w:rsidRPr="00275BF9" w:rsidRDefault="00F57621" w:rsidP="00517E79">
            <w:pPr>
              <w:jc w:val="center"/>
            </w:pPr>
            <w:r w:rsidRPr="00275BF9">
              <w:t>2019</w:t>
            </w:r>
          </w:p>
        </w:tc>
        <w:tc>
          <w:tcPr>
            <w:tcW w:w="2767" w:type="dxa"/>
            <w:shd w:val="clear" w:color="auto" w:fill="auto"/>
            <w:vAlign w:val="center"/>
            <w:hideMark/>
          </w:tcPr>
          <w:p w14:paraId="52697B8F" w14:textId="77777777" w:rsidR="00F57621" w:rsidRPr="00275BF9" w:rsidRDefault="00F57621" w:rsidP="00517E79">
            <w:pPr>
              <w:jc w:val="center"/>
            </w:pPr>
            <w:r w:rsidRPr="00275BF9">
              <w:t>Feature Selection using XGBoost</w:t>
            </w:r>
          </w:p>
        </w:tc>
        <w:tc>
          <w:tcPr>
            <w:tcW w:w="4092" w:type="dxa"/>
            <w:shd w:val="clear" w:color="auto" w:fill="auto"/>
            <w:vAlign w:val="center"/>
            <w:hideMark/>
          </w:tcPr>
          <w:p w14:paraId="33B6063A" w14:textId="42C1AAD2" w:rsidR="00F57621" w:rsidRPr="00275BF9" w:rsidRDefault="00F57621" w:rsidP="00517E79">
            <w:pPr>
              <w:jc w:val="center"/>
            </w:pPr>
            <w:r w:rsidRPr="00275BF9">
              <w:rPr>
                <w:b/>
              </w:rPr>
              <w:t>AUC</w:t>
            </w:r>
            <w:r w:rsidRPr="00275BF9">
              <w:t>:</w:t>
            </w:r>
            <w:r w:rsidR="00C108A2" w:rsidRPr="00275BF9">
              <w:t xml:space="preserve"> </w:t>
            </w:r>
            <w:r w:rsidR="00D01091" w:rsidRPr="00275BF9">
              <w:br/>
            </w:r>
            <w:r w:rsidRPr="00275BF9">
              <w:t>XGBoost - 0.85</w:t>
            </w:r>
            <w:r w:rsidR="00C108A2" w:rsidRPr="00275BF9">
              <w:t xml:space="preserve">, </w:t>
            </w:r>
            <w:r w:rsidRPr="00275BF9">
              <w:t>Random forest - 0.84</w:t>
            </w:r>
            <w:r w:rsidR="00C108A2" w:rsidRPr="00275BF9">
              <w:t xml:space="preserve">, </w:t>
            </w:r>
            <w:r w:rsidRPr="00275BF9">
              <w:t>Decision Tree - 0.81</w:t>
            </w:r>
            <w:r w:rsidR="00D01091" w:rsidRPr="00275BF9">
              <w:br/>
            </w:r>
            <w:r w:rsidRPr="00275BF9">
              <w:br/>
              <w:t>SHAP, LIME is used for Local interpretable model agnostic</w:t>
            </w:r>
          </w:p>
        </w:tc>
      </w:tr>
      <w:tr w:rsidR="00F57621" w:rsidRPr="00275BF9" w14:paraId="7E85578D" w14:textId="77777777" w:rsidTr="0010334B">
        <w:trPr>
          <w:trHeight w:val="1358"/>
        </w:trPr>
        <w:tc>
          <w:tcPr>
            <w:tcW w:w="1675" w:type="dxa"/>
            <w:shd w:val="clear" w:color="auto" w:fill="auto"/>
            <w:noWrap/>
            <w:vAlign w:val="center"/>
            <w:hideMark/>
          </w:tcPr>
          <w:p w14:paraId="19B82140" w14:textId="35F2BFBA" w:rsidR="00F57621" w:rsidRPr="00275BF9" w:rsidRDefault="00F57621" w:rsidP="00517E79">
            <w:pPr>
              <w:jc w:val="center"/>
            </w:pPr>
            <w:r w:rsidRPr="00275BF9">
              <w:fldChar w:fldCharType="begin" w:fldLock="1"/>
            </w:r>
            <w:r w:rsidRPr="00275BF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75BF9">
              <w:fldChar w:fldCharType="separate"/>
            </w:r>
            <w:r w:rsidRPr="00275BF9">
              <w:t>(Hargreaves, 2019)</w:t>
            </w:r>
            <w:r w:rsidRPr="00275BF9">
              <w:fldChar w:fldCharType="end"/>
            </w:r>
          </w:p>
        </w:tc>
        <w:tc>
          <w:tcPr>
            <w:tcW w:w="858" w:type="dxa"/>
            <w:shd w:val="clear" w:color="auto" w:fill="auto"/>
            <w:noWrap/>
            <w:vAlign w:val="center"/>
            <w:hideMark/>
          </w:tcPr>
          <w:p w14:paraId="47E063C0" w14:textId="77777777" w:rsidR="00F57621" w:rsidRPr="00275BF9" w:rsidRDefault="00F57621" w:rsidP="00517E79">
            <w:pPr>
              <w:jc w:val="center"/>
            </w:pPr>
            <w:r w:rsidRPr="00275BF9">
              <w:t>2019</w:t>
            </w:r>
          </w:p>
        </w:tc>
        <w:tc>
          <w:tcPr>
            <w:tcW w:w="2767" w:type="dxa"/>
            <w:shd w:val="clear" w:color="auto" w:fill="auto"/>
            <w:vAlign w:val="center"/>
            <w:hideMark/>
          </w:tcPr>
          <w:p w14:paraId="1A85E306" w14:textId="51155D1C" w:rsidR="00F57621" w:rsidRPr="00275BF9" w:rsidRDefault="00F57621" w:rsidP="00517E79">
            <w:pPr>
              <w:jc w:val="center"/>
            </w:pPr>
            <w:r w:rsidRPr="00275BF9">
              <w:t xml:space="preserve">Top 5 Significant </w:t>
            </w:r>
            <w:r w:rsidR="0061580B" w:rsidRPr="00275BF9">
              <w:br/>
            </w:r>
            <w:r w:rsidRPr="00275BF9">
              <w:t>features using Feature Selection</w:t>
            </w:r>
            <w:r w:rsidR="000F1985" w:rsidRPr="00275BF9">
              <w:t xml:space="preserve"> XGBoost</w:t>
            </w:r>
          </w:p>
        </w:tc>
        <w:tc>
          <w:tcPr>
            <w:tcW w:w="4092" w:type="dxa"/>
            <w:shd w:val="clear" w:color="auto" w:fill="auto"/>
            <w:vAlign w:val="center"/>
            <w:hideMark/>
          </w:tcPr>
          <w:p w14:paraId="1D631E12" w14:textId="77777777" w:rsidR="00F57621" w:rsidRPr="00275BF9" w:rsidRDefault="00F57621" w:rsidP="00517E79">
            <w:pPr>
              <w:jc w:val="center"/>
            </w:pPr>
            <w:r w:rsidRPr="00275BF9">
              <w:t>Logistic Regression:</w:t>
            </w:r>
            <w:r w:rsidRPr="00275BF9">
              <w:br/>
              <w:t>Accuracy - 76.7%</w:t>
            </w:r>
            <w:r w:rsidRPr="00275BF9">
              <w:br/>
              <w:t>AUC - 0.767</w:t>
            </w:r>
          </w:p>
        </w:tc>
      </w:tr>
      <w:tr w:rsidR="00F57621" w:rsidRPr="00275BF9" w14:paraId="1ED2844D" w14:textId="77777777" w:rsidTr="0010334B">
        <w:trPr>
          <w:trHeight w:val="1583"/>
        </w:trPr>
        <w:tc>
          <w:tcPr>
            <w:tcW w:w="1675" w:type="dxa"/>
            <w:shd w:val="clear" w:color="auto" w:fill="auto"/>
            <w:noWrap/>
            <w:vAlign w:val="center"/>
            <w:hideMark/>
          </w:tcPr>
          <w:p w14:paraId="5C7CB335" w14:textId="3CB21F8F" w:rsidR="00F57621" w:rsidRPr="00275BF9" w:rsidRDefault="00F57621" w:rsidP="00517E79">
            <w:pPr>
              <w:jc w:val="center"/>
            </w:pPr>
            <w:r w:rsidRPr="00275BF9">
              <w:fldChar w:fldCharType="begin" w:fldLock="1"/>
            </w:r>
            <w:r w:rsidRPr="00275BF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75BF9">
              <w:fldChar w:fldCharType="separate"/>
            </w:r>
            <w:r w:rsidRPr="00275BF9">
              <w:t>(Pamina et al., 2019)</w:t>
            </w:r>
            <w:r w:rsidRPr="00275BF9">
              <w:fldChar w:fldCharType="end"/>
            </w:r>
          </w:p>
        </w:tc>
        <w:tc>
          <w:tcPr>
            <w:tcW w:w="858" w:type="dxa"/>
            <w:shd w:val="clear" w:color="auto" w:fill="auto"/>
            <w:noWrap/>
            <w:vAlign w:val="center"/>
            <w:hideMark/>
          </w:tcPr>
          <w:p w14:paraId="36F3E32D" w14:textId="77777777" w:rsidR="00F57621" w:rsidRPr="00275BF9" w:rsidRDefault="00F57621" w:rsidP="00517E79">
            <w:pPr>
              <w:jc w:val="center"/>
            </w:pPr>
            <w:r w:rsidRPr="00275BF9">
              <w:t>2019</w:t>
            </w:r>
          </w:p>
        </w:tc>
        <w:tc>
          <w:tcPr>
            <w:tcW w:w="2767" w:type="dxa"/>
            <w:shd w:val="clear" w:color="auto" w:fill="auto"/>
            <w:vAlign w:val="center"/>
            <w:hideMark/>
          </w:tcPr>
          <w:p w14:paraId="455F16E7" w14:textId="77777777" w:rsidR="00F57621" w:rsidRPr="00275BF9" w:rsidRDefault="00F57621" w:rsidP="00517E79">
            <w:pPr>
              <w:jc w:val="center"/>
            </w:pPr>
            <w:r w:rsidRPr="00275BF9">
              <w:t xml:space="preserve">Feature Selection - </w:t>
            </w:r>
            <w:r w:rsidRPr="00275BF9">
              <w:br/>
              <w:t>XGBoost Classifier</w:t>
            </w:r>
          </w:p>
        </w:tc>
        <w:tc>
          <w:tcPr>
            <w:tcW w:w="4092" w:type="dxa"/>
            <w:shd w:val="clear" w:color="auto" w:fill="auto"/>
            <w:vAlign w:val="center"/>
            <w:hideMark/>
          </w:tcPr>
          <w:p w14:paraId="6BFE88C9" w14:textId="19BD89BF" w:rsidR="00F57621" w:rsidRPr="00275BF9" w:rsidRDefault="00F57621" w:rsidP="00517E79">
            <w:pPr>
              <w:jc w:val="center"/>
            </w:pPr>
            <w:r w:rsidRPr="00275BF9">
              <w:t>Accuracy:</w:t>
            </w:r>
            <w:r w:rsidR="00480A86" w:rsidRPr="00275BF9">
              <w:t xml:space="preserve"> </w:t>
            </w:r>
            <w:r w:rsidRPr="00275BF9">
              <w:t>K-Nearest Neighbour - 0.754</w:t>
            </w:r>
            <w:r w:rsidR="00480A86" w:rsidRPr="00275BF9">
              <w:t xml:space="preserve">, </w:t>
            </w:r>
            <w:r w:rsidRPr="00275BF9">
              <w:t>Random Forest - 0.775</w:t>
            </w:r>
            <w:r w:rsidR="00480A86" w:rsidRPr="00275BF9">
              <w:t xml:space="preserve">, </w:t>
            </w:r>
            <w:r w:rsidRPr="00275BF9">
              <w:t>XGBoost - 0.798</w:t>
            </w:r>
          </w:p>
        </w:tc>
      </w:tr>
      <w:tr w:rsidR="00F57621" w:rsidRPr="00275BF9" w14:paraId="5BBACF6C" w14:textId="77777777" w:rsidTr="0010334B">
        <w:trPr>
          <w:trHeight w:val="1124"/>
        </w:trPr>
        <w:tc>
          <w:tcPr>
            <w:tcW w:w="1675" w:type="dxa"/>
            <w:shd w:val="clear" w:color="auto" w:fill="auto"/>
            <w:noWrap/>
            <w:vAlign w:val="center"/>
            <w:hideMark/>
          </w:tcPr>
          <w:p w14:paraId="0D2A4C6D" w14:textId="18717463" w:rsidR="00F57621" w:rsidRPr="00275BF9" w:rsidRDefault="00F57621" w:rsidP="00517E79">
            <w:pPr>
              <w:jc w:val="center"/>
            </w:pP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p>
        </w:tc>
        <w:tc>
          <w:tcPr>
            <w:tcW w:w="858" w:type="dxa"/>
            <w:shd w:val="clear" w:color="auto" w:fill="auto"/>
            <w:noWrap/>
            <w:vAlign w:val="center"/>
            <w:hideMark/>
          </w:tcPr>
          <w:p w14:paraId="2AC2ABE5" w14:textId="77777777" w:rsidR="00F57621" w:rsidRPr="00275BF9" w:rsidRDefault="00F57621" w:rsidP="00517E79">
            <w:pPr>
              <w:jc w:val="center"/>
            </w:pPr>
            <w:r w:rsidRPr="00275BF9">
              <w:t>2019</w:t>
            </w:r>
          </w:p>
        </w:tc>
        <w:tc>
          <w:tcPr>
            <w:tcW w:w="2767" w:type="dxa"/>
            <w:shd w:val="clear" w:color="auto" w:fill="auto"/>
            <w:vAlign w:val="center"/>
            <w:hideMark/>
          </w:tcPr>
          <w:p w14:paraId="09492FCF" w14:textId="0973C148" w:rsidR="00F57621" w:rsidRPr="00275BF9" w:rsidRDefault="00F57621" w:rsidP="00517E79">
            <w:pPr>
              <w:jc w:val="center"/>
            </w:pPr>
            <w:r w:rsidRPr="00275BF9">
              <w:t>Feature Selection</w:t>
            </w:r>
          </w:p>
        </w:tc>
        <w:tc>
          <w:tcPr>
            <w:tcW w:w="4092" w:type="dxa"/>
            <w:shd w:val="clear" w:color="auto" w:fill="auto"/>
            <w:vAlign w:val="center"/>
            <w:hideMark/>
          </w:tcPr>
          <w:p w14:paraId="57BBD3D7" w14:textId="153D714E" w:rsidR="00F57621" w:rsidRPr="00275BF9" w:rsidRDefault="00F57621" w:rsidP="00517E79">
            <w:pPr>
              <w:jc w:val="center"/>
            </w:pPr>
            <w:r w:rsidRPr="00275BF9">
              <w:t>AUC:</w:t>
            </w:r>
            <w:r w:rsidR="00B71A31" w:rsidRPr="00275BF9">
              <w:t xml:space="preserve"> </w:t>
            </w:r>
            <w:r w:rsidRPr="00275BF9">
              <w:t xml:space="preserve">Random Forest </w:t>
            </w:r>
            <w:r w:rsidRPr="00275BF9">
              <w:rPr>
                <w:i/>
                <w:iCs/>
              </w:rPr>
              <w:t>with RFE</w:t>
            </w:r>
            <w:r w:rsidRPr="00275BF9">
              <w:t xml:space="preserve"> - 0.96</w:t>
            </w:r>
            <w:r w:rsidR="00B71A31" w:rsidRPr="00275BF9">
              <w:t xml:space="preserve">, </w:t>
            </w:r>
            <w:r w:rsidRPr="00275BF9">
              <w:t xml:space="preserve">ANN </w:t>
            </w:r>
            <w:r w:rsidRPr="00275BF9">
              <w:rPr>
                <w:i/>
                <w:iCs/>
              </w:rPr>
              <w:t xml:space="preserve">with RFE </w:t>
            </w:r>
            <w:r w:rsidRPr="00275BF9">
              <w:t>- 0.77</w:t>
            </w:r>
          </w:p>
        </w:tc>
      </w:tr>
      <w:tr w:rsidR="00F57621" w:rsidRPr="00275BF9" w14:paraId="675D4CF9" w14:textId="77777777" w:rsidTr="0010334B">
        <w:trPr>
          <w:trHeight w:val="575"/>
        </w:trPr>
        <w:tc>
          <w:tcPr>
            <w:tcW w:w="1675" w:type="dxa"/>
            <w:shd w:val="clear" w:color="auto" w:fill="auto"/>
            <w:noWrap/>
            <w:vAlign w:val="center"/>
            <w:hideMark/>
          </w:tcPr>
          <w:p w14:paraId="28B446CA" w14:textId="538ABFB9" w:rsidR="00F57621" w:rsidRPr="00275BF9" w:rsidRDefault="00F57621" w:rsidP="00517E79">
            <w:pPr>
              <w:jc w:val="center"/>
            </w:pP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p>
        </w:tc>
        <w:tc>
          <w:tcPr>
            <w:tcW w:w="858" w:type="dxa"/>
            <w:shd w:val="clear" w:color="auto" w:fill="auto"/>
            <w:noWrap/>
            <w:vAlign w:val="center"/>
            <w:hideMark/>
          </w:tcPr>
          <w:p w14:paraId="270C8415" w14:textId="77777777" w:rsidR="00F57621" w:rsidRPr="00275BF9" w:rsidRDefault="00F57621" w:rsidP="00517E79">
            <w:pPr>
              <w:jc w:val="center"/>
            </w:pPr>
            <w:r w:rsidRPr="00275BF9">
              <w:t>2018</w:t>
            </w:r>
          </w:p>
        </w:tc>
        <w:tc>
          <w:tcPr>
            <w:tcW w:w="2767" w:type="dxa"/>
            <w:shd w:val="clear" w:color="auto" w:fill="auto"/>
            <w:vAlign w:val="center"/>
            <w:hideMark/>
          </w:tcPr>
          <w:p w14:paraId="2633E529" w14:textId="518E3063" w:rsidR="00F57621" w:rsidRPr="00275BF9" w:rsidRDefault="00F57621" w:rsidP="00517E79">
            <w:pPr>
              <w:jc w:val="center"/>
            </w:pPr>
            <w:r w:rsidRPr="00275BF9">
              <w:t>One</w:t>
            </w:r>
            <w:r w:rsidR="002A530E" w:rsidRPr="00275BF9">
              <w:t>-</w:t>
            </w:r>
            <w:r w:rsidRPr="00275BF9">
              <w:t>Hot Encoding</w:t>
            </w:r>
          </w:p>
        </w:tc>
        <w:tc>
          <w:tcPr>
            <w:tcW w:w="4092" w:type="dxa"/>
            <w:shd w:val="clear" w:color="auto" w:fill="auto"/>
            <w:vAlign w:val="center"/>
            <w:hideMark/>
          </w:tcPr>
          <w:p w14:paraId="2FEB0CF8" w14:textId="77777777" w:rsidR="00F57621" w:rsidRPr="00275BF9" w:rsidRDefault="00F57621" w:rsidP="00517E79">
            <w:pPr>
              <w:jc w:val="center"/>
            </w:pPr>
            <w:r w:rsidRPr="00275BF9">
              <w:t>Accuracy:</w:t>
            </w:r>
            <w:r w:rsidRPr="00275BF9">
              <w:br/>
              <w:t>ANN - 80.03%</w:t>
            </w:r>
          </w:p>
        </w:tc>
      </w:tr>
    </w:tbl>
    <w:p w14:paraId="509A990B" w14:textId="77777777" w:rsidR="007431B7" w:rsidRPr="00275BF9" w:rsidRDefault="007431B7" w:rsidP="00517E79">
      <w:pPr>
        <w:widowControl/>
        <w:autoSpaceDE/>
        <w:autoSpaceDN/>
        <w:adjustRightInd/>
        <w:spacing w:before="0" w:after="200"/>
        <w:jc w:val="left"/>
      </w:pPr>
    </w:p>
    <w:p w14:paraId="11D1DDB1" w14:textId="52B88EA3" w:rsidR="008E4E9F" w:rsidRPr="00275BF9" w:rsidRDefault="006526FA" w:rsidP="00517E79">
      <w:pPr>
        <w:widowControl/>
        <w:autoSpaceDE/>
        <w:autoSpaceDN/>
        <w:adjustRightInd/>
        <w:spacing w:before="0" w:after="200"/>
      </w:pPr>
      <w:r w:rsidRPr="00275BF9">
        <w:t>F</w:t>
      </w:r>
      <w:r w:rsidR="007431B7" w:rsidRPr="00275BF9">
        <w:t>rom the above papers</w:t>
      </w:r>
      <w:r w:rsidRPr="00275BF9">
        <w:t>, it is understood</w:t>
      </w:r>
      <w:r w:rsidR="007431B7" w:rsidRPr="00275BF9">
        <w:t xml:space="preserve"> </w:t>
      </w:r>
      <w:r w:rsidR="00284807" w:rsidRPr="00275BF9">
        <w:t>that the focus</w:t>
      </w:r>
      <w:r w:rsidR="007431B7" w:rsidRPr="00275BF9">
        <w:t xml:space="preserve"> </w:t>
      </w:r>
      <w:r w:rsidR="00FA34BE" w:rsidRPr="00275BF9">
        <w:t xml:space="preserve">is on </w:t>
      </w:r>
      <w:r w:rsidR="007431B7" w:rsidRPr="00275BF9">
        <w:t xml:space="preserve">either data processing or modelling. With novel </w:t>
      </w:r>
      <w:r w:rsidR="009118F4" w:rsidRPr="00275BF9">
        <w:t>preprocessing methods</w:t>
      </w:r>
      <w:r w:rsidR="00FA34BE" w:rsidRPr="00275BF9">
        <w:t>,</w:t>
      </w:r>
      <w:r w:rsidR="007431B7" w:rsidRPr="00275BF9">
        <w:t xml:space="preserve"> such as predictive mean matching or gravitational search algorithm for processing to single, hybrid or advanced methods of forecasting for the pred</w:t>
      </w:r>
      <w:r w:rsidR="009118F4" w:rsidRPr="00275BF9">
        <w:t>i</w:t>
      </w:r>
      <w:r w:rsidR="007431B7" w:rsidRPr="00275BF9">
        <w:t xml:space="preserve">ctive framework, the </w:t>
      </w:r>
      <w:r w:rsidR="00284807" w:rsidRPr="00275BF9">
        <w:t>gap in the research</w:t>
      </w:r>
      <w:r w:rsidR="00FA34BE" w:rsidRPr="00275BF9">
        <w:t xml:space="preserve"> is a paper that implements both. </w:t>
      </w:r>
      <w:r w:rsidR="00A75503" w:rsidRPr="00275BF9">
        <w:t>T</w:t>
      </w:r>
      <w:r w:rsidR="00FA34BE" w:rsidRPr="00275BF9">
        <w:t>ry</w:t>
      </w:r>
      <w:r w:rsidR="00A75503" w:rsidRPr="00275BF9">
        <w:t>ing</w:t>
      </w:r>
      <w:r w:rsidR="00FA34BE" w:rsidRPr="00275BF9">
        <w:t xml:space="preserve"> novel methods of </w:t>
      </w:r>
      <w:r w:rsidR="00EE0626" w:rsidRPr="00275BF9">
        <w:t xml:space="preserve">multiple </w:t>
      </w:r>
      <w:r w:rsidR="00FA34BE" w:rsidRPr="00275BF9">
        <w:t>feature selection</w:t>
      </w:r>
      <w:r w:rsidR="00EE0626" w:rsidRPr="00275BF9">
        <w:t xml:space="preserve"> on the telecom data</w:t>
      </w:r>
      <w:r w:rsidR="00A75503" w:rsidRPr="00275BF9">
        <w:t>,</w:t>
      </w:r>
      <w:r w:rsidR="00EE0626" w:rsidRPr="00275BF9">
        <w:t xml:space="preserve"> couple</w:t>
      </w:r>
      <w:r w:rsidR="00A75503" w:rsidRPr="00275BF9">
        <w:t>d</w:t>
      </w:r>
      <w:r w:rsidR="00EE0626" w:rsidRPr="00275BF9">
        <w:t xml:space="preserve"> with a </w:t>
      </w:r>
      <w:r w:rsidR="009118F4" w:rsidRPr="00275BF9">
        <w:t>robust</w:t>
      </w:r>
      <w:r w:rsidR="00EE0626" w:rsidRPr="00275BF9">
        <w:t xml:space="preserve"> predictive framework</w:t>
      </w:r>
      <w:r w:rsidR="00C022C7" w:rsidRPr="00275BF9">
        <w:t>,</w:t>
      </w:r>
      <w:r w:rsidR="00A75503" w:rsidRPr="00275BF9">
        <w:t xml:space="preserve"> seems to give the highest returns in model performance</w:t>
      </w:r>
      <w:r w:rsidR="00EE0626" w:rsidRPr="00275BF9">
        <w:t>.</w:t>
      </w:r>
      <w:r w:rsidR="00532EDD" w:rsidRPr="00275BF9">
        <w:t xml:space="preserve"> </w:t>
      </w:r>
      <w:r w:rsidR="00884C4B" w:rsidRPr="00275BF9">
        <w:t>Having</w:t>
      </w:r>
      <w:r w:rsidR="002734F5" w:rsidRPr="00275BF9">
        <w:t xml:space="preserve"> observed a few scenarios when the data is over-engineered or refined beyond a point, overfitting the data occurs on the training set</w:t>
      </w:r>
      <w:r w:rsidR="009118F4" w:rsidRPr="00275BF9">
        <w:t>,</w:t>
      </w:r>
      <w:r w:rsidR="002734F5" w:rsidRPr="00275BF9">
        <w:t xml:space="preserve"> an</w:t>
      </w:r>
      <w:r w:rsidR="009118F4" w:rsidRPr="00275BF9">
        <w:t>d</w:t>
      </w:r>
      <w:r w:rsidR="002734F5" w:rsidRPr="00275BF9">
        <w:t xml:space="preserve"> the performance on the hold-out or test dataset is not as expected.</w:t>
      </w:r>
    </w:p>
    <w:p w14:paraId="4D9C00E9" w14:textId="45840BB0" w:rsidR="00B71C3D" w:rsidRPr="00275BF9" w:rsidRDefault="009118F4" w:rsidP="00517E79">
      <w:pPr>
        <w:widowControl/>
        <w:autoSpaceDE/>
        <w:autoSpaceDN/>
        <w:adjustRightInd/>
        <w:spacing w:before="0" w:after="200"/>
      </w:pPr>
      <w:r w:rsidRPr="00275BF9">
        <w:lastRenderedPageBreak/>
        <w:t>Many</w:t>
      </w:r>
      <w:r w:rsidR="00B71C3D" w:rsidRPr="00275BF9">
        <w:t xml:space="preserve"> of the papers reviewed introduced feature engineering, but there is a gap in one way or the other. For instance, a lot of the papers have not carried out k-fold cross</w:t>
      </w:r>
      <w:r w:rsidRPr="00275BF9">
        <w:t>-</w:t>
      </w:r>
      <w:r w:rsidR="00B71C3D" w:rsidRPr="00275BF9">
        <w:t xml:space="preserve">validation on the data, even though the data that they are using is a </w:t>
      </w:r>
      <w:r w:rsidR="00645414" w:rsidRPr="00275BF9">
        <w:t>small</w:t>
      </w:r>
      <w:r w:rsidR="00B71C3D" w:rsidRPr="00275BF9">
        <w:t xml:space="preserve"> dataset, thus, risking the fact that the model might have a bias and may not be robust when the </w:t>
      </w:r>
      <w:r w:rsidR="00645414" w:rsidRPr="00275BF9">
        <w:t>predictive framework</w:t>
      </w:r>
      <w:r w:rsidR="00B71C3D" w:rsidRPr="00275BF9">
        <w:t xml:space="preserve"> is applied in other scenarios.</w:t>
      </w:r>
      <w:r w:rsidR="00C864BB" w:rsidRPr="00275BF9">
        <w:t xml:space="preserve"> </w:t>
      </w:r>
      <w:r w:rsidR="009B3454" w:rsidRPr="00275BF9">
        <w:t xml:space="preserve">The focus of </w:t>
      </w:r>
      <w:r w:rsidR="00471C9A" w:rsidRPr="00275BF9">
        <w:t>some</w:t>
      </w:r>
      <w:r w:rsidR="009B3454" w:rsidRPr="00275BF9">
        <w:t xml:space="preserve"> papers has been to try new algorithms to be able to increase accuracy</w:t>
      </w:r>
      <w:r w:rsidR="00471C9A" w:rsidRPr="00275BF9">
        <w:t>.</w:t>
      </w:r>
    </w:p>
    <w:p w14:paraId="48DD24F0" w14:textId="1D0988CD" w:rsidR="006E1B7F" w:rsidRPr="00275BF9" w:rsidRDefault="006E1B7F" w:rsidP="00261525">
      <w:pPr>
        <w:pStyle w:val="Heading2"/>
      </w:pPr>
      <w:bookmarkStart w:id="47" w:name="_Toc72885570"/>
      <w:r w:rsidRPr="00275BF9">
        <w:t>2.8 Summary</w:t>
      </w:r>
      <w:bookmarkEnd w:id="47"/>
    </w:p>
    <w:p w14:paraId="3400774C" w14:textId="548E08FE" w:rsidR="00D018F2" w:rsidRPr="00275BF9" w:rsidRDefault="00A21501" w:rsidP="00517E79">
      <w:pPr>
        <w:pStyle w:val="BodyText"/>
      </w:pPr>
      <w:r w:rsidRPr="00275BF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275BF9">
        <w:t>Our approach</w:t>
      </w:r>
      <w:r w:rsidR="00567EF3" w:rsidRPr="00275BF9">
        <w:t xml:space="preserve"> will be </w:t>
      </w:r>
      <w:r w:rsidR="008F3E92" w:rsidRPr="00275BF9">
        <w:t>mad</w:t>
      </w:r>
      <w:r w:rsidR="00567EF3" w:rsidRPr="00275BF9">
        <w:t xml:space="preserve">e on </w:t>
      </w:r>
      <w:r w:rsidRPr="00275BF9">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275BF9">
        <w:t xml:space="preserve">can be found </w:t>
      </w:r>
      <w:r w:rsidRPr="00275BF9">
        <w:t>for our use</w:t>
      </w:r>
      <w:r w:rsidR="00C022C7" w:rsidRPr="00275BF9">
        <w:t xml:space="preserve"> </w:t>
      </w:r>
      <w:r w:rsidRPr="00275BF9">
        <w:t xml:space="preserve">case, k-fold cross-validation </w:t>
      </w:r>
      <w:r w:rsidR="000A0D42" w:rsidRPr="00275BF9">
        <w:t>will be performed</w:t>
      </w:r>
      <w:r w:rsidR="00911C82" w:rsidRPr="00275BF9">
        <w:t xml:space="preserve"> </w:t>
      </w:r>
      <w:r w:rsidRPr="00275BF9">
        <w:t>to get the best generalised and robust model. This thorough literature review of the best the academic community offers has provided us with the baseline understanding before deciding the appropriate research methodology for our use</w:t>
      </w:r>
      <w:r w:rsidR="00C022C7" w:rsidRPr="00275BF9">
        <w:t xml:space="preserve"> </w:t>
      </w:r>
      <w:r w:rsidRPr="00275BF9">
        <w:t>case.</w:t>
      </w:r>
      <w:bookmarkEnd w:id="18"/>
      <w:bookmarkEnd w:id="19"/>
    </w:p>
    <w:p w14:paraId="41CE5996" w14:textId="77777777" w:rsidR="002734F5" w:rsidRPr="00275BF9" w:rsidRDefault="002734F5" w:rsidP="00517E79">
      <w:pPr>
        <w:pStyle w:val="BodyText"/>
      </w:pPr>
    </w:p>
    <w:p w14:paraId="690D65D2" w14:textId="77777777" w:rsidR="00BE228C" w:rsidRPr="00275BF9" w:rsidRDefault="00BE228C" w:rsidP="00517E79">
      <w:pPr>
        <w:pStyle w:val="BodyText"/>
      </w:pPr>
    </w:p>
    <w:p w14:paraId="66AA8628" w14:textId="77777777" w:rsidR="00C808BF" w:rsidRPr="00275BF9" w:rsidRDefault="00C808BF" w:rsidP="00517E79">
      <w:pPr>
        <w:pStyle w:val="BodyText"/>
        <w:rPr>
          <w:rFonts w:eastAsiaTheme="majorEastAsia"/>
          <w:b/>
          <w:bCs/>
          <w:color w:val="345A8A" w:themeColor="accent1" w:themeShade="B5"/>
          <w:sz w:val="40"/>
          <w:szCs w:val="32"/>
        </w:rPr>
      </w:pPr>
    </w:p>
    <w:p w14:paraId="5E5A0AAA" w14:textId="77777777" w:rsidR="00B07404" w:rsidRPr="00275BF9"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6C956164" w14:textId="0CC0DFE5" w:rsidR="004F0EF2" w:rsidRPr="00275BF9" w:rsidRDefault="00AD3EFC" w:rsidP="00117EB7">
      <w:pPr>
        <w:pStyle w:val="Heading1"/>
        <w:numPr>
          <w:ilvl w:val="0"/>
          <w:numId w:val="45"/>
        </w:numPr>
      </w:pPr>
      <w:bookmarkStart w:id="48" w:name="_Toc72885571"/>
      <w:r w:rsidRPr="00275BF9">
        <w:lastRenderedPageBreak/>
        <w:t>C</w:t>
      </w:r>
      <w:r w:rsidR="00635CB3" w:rsidRPr="00275BF9">
        <w:t>HAPTER</w:t>
      </w:r>
      <w:r w:rsidR="006247A5" w:rsidRPr="00275BF9">
        <w:t xml:space="preserve"> 3</w:t>
      </w:r>
      <w:r w:rsidR="00635CB3" w:rsidRPr="00275BF9">
        <w:t>:</w:t>
      </w:r>
      <w:r w:rsidR="006247A5" w:rsidRPr="00275BF9">
        <w:t xml:space="preserve"> R</w:t>
      </w:r>
      <w:r w:rsidR="00635CB3" w:rsidRPr="00275BF9">
        <w:t>ESEARCH</w:t>
      </w:r>
      <w:r w:rsidR="006247A5" w:rsidRPr="00275BF9">
        <w:t xml:space="preserve"> M</w:t>
      </w:r>
      <w:r w:rsidR="00635CB3" w:rsidRPr="00275BF9">
        <w:t>ETHODOLOGY</w:t>
      </w:r>
      <w:bookmarkEnd w:id="48"/>
    </w:p>
    <w:p w14:paraId="676D10BD" w14:textId="27C20033" w:rsidR="00EC5BCE" w:rsidRPr="00275BF9" w:rsidRDefault="00EC5BCE" w:rsidP="00517E79">
      <w:pPr>
        <w:pStyle w:val="BodyText"/>
      </w:pPr>
      <w:r w:rsidRPr="00275BF9">
        <w:t xml:space="preserve">This chapter is dedicated to the research methodology to work with the IBM Watson Telecom dataset. </w:t>
      </w:r>
      <w:r w:rsidR="00F733C7" w:rsidRPr="00275BF9">
        <w:t xml:space="preserve">From our </w:t>
      </w:r>
      <w:r w:rsidRPr="00275BF9">
        <w:t>learning</w:t>
      </w:r>
      <w:r w:rsidR="009C18FF" w:rsidRPr="00275BF9">
        <w:t>s</w:t>
      </w:r>
      <w:r w:rsidRPr="00275BF9">
        <w:t xml:space="preserve"> from the literature review and our understanding of the telecom business</w:t>
      </w:r>
      <w:r w:rsidR="00F733C7" w:rsidRPr="00275BF9">
        <w:t>, flag</w:t>
      </w:r>
      <w:r w:rsidR="00062373" w:rsidRPr="00275BF9">
        <w:t>ging</w:t>
      </w:r>
      <w:r w:rsidR="00F733C7" w:rsidRPr="00275BF9">
        <w:t xml:space="preserve"> the segment of </w:t>
      </w:r>
      <w:r w:rsidR="006E1128" w:rsidRPr="00275BF9">
        <w:t>customers</w:t>
      </w:r>
      <w:r w:rsidR="00F733C7" w:rsidRPr="00275BF9">
        <w:t xml:space="preserve"> at a</w:t>
      </w:r>
      <w:r w:rsidR="006E1128" w:rsidRPr="00275BF9">
        <w:t xml:space="preserve"> high risk of churn </w:t>
      </w:r>
      <w:r w:rsidR="00062373" w:rsidRPr="00275BF9">
        <w:t>will occu</w:t>
      </w:r>
      <w:r w:rsidR="008E54E9" w:rsidRPr="00275BF9">
        <w:t>r</w:t>
      </w:r>
      <w:r w:rsidRPr="00275BF9">
        <w:t>.</w:t>
      </w:r>
      <w:r w:rsidR="00F733C7" w:rsidRPr="00275BF9">
        <w:t xml:space="preserve"> This chapter is dedicated to taking our learnings from the related research in </w:t>
      </w:r>
      <w:r w:rsidR="00C235BC" w:rsidRPr="00275BF9">
        <w:t>data preprocessing, feature engineering, predictive framework and evaluation metrics and applying</w:t>
      </w:r>
      <w:r w:rsidR="00F733C7" w:rsidRPr="00275BF9">
        <w:t xml:space="preserve"> it to provide </w:t>
      </w:r>
      <w:r w:rsidR="0018261E" w:rsidRPr="00275BF9">
        <w:t xml:space="preserve">an accurate process flow to flag customers at a high risk of attrition. </w:t>
      </w:r>
    </w:p>
    <w:p w14:paraId="5D9BE995" w14:textId="659FA90B" w:rsidR="00350A6B" w:rsidRPr="00275BF9" w:rsidRDefault="00350A6B" w:rsidP="00261525">
      <w:pPr>
        <w:pStyle w:val="Heading2"/>
      </w:pPr>
      <w:bookmarkStart w:id="49" w:name="_Toc72885572"/>
      <w:r w:rsidRPr="00275BF9">
        <w:t>3.1 Introduction</w:t>
      </w:r>
      <w:bookmarkEnd w:id="49"/>
    </w:p>
    <w:p w14:paraId="3767BBA7" w14:textId="579295C9" w:rsidR="005855CD" w:rsidRPr="00275BF9" w:rsidRDefault="008E2172" w:rsidP="00517E79">
      <w:pPr>
        <w:pStyle w:val="BodyText"/>
      </w:pPr>
      <w:r w:rsidRPr="00275BF9">
        <w:t xml:space="preserve">A baseline understanding </w:t>
      </w:r>
      <w:r w:rsidR="00B05B79" w:rsidRPr="00275BF9">
        <w:t>o</w:t>
      </w:r>
      <w:r w:rsidRPr="00275BF9">
        <w:t>f</w:t>
      </w:r>
      <w:r w:rsidR="00B05B79" w:rsidRPr="00275BF9">
        <w:t xml:space="preserve"> how to tackle </w:t>
      </w:r>
      <w:r w:rsidRPr="00275BF9">
        <w:t xml:space="preserve">the </w:t>
      </w:r>
      <w:r w:rsidR="00B05B79" w:rsidRPr="00275BF9">
        <w:t>customer churn problem in the telecom industry from the literature review</w:t>
      </w:r>
      <w:r w:rsidRPr="00275BF9">
        <w:t xml:space="preserve"> will help us decide the improvements</w:t>
      </w:r>
      <w:r w:rsidR="007137FE" w:rsidRPr="00275BF9">
        <w:t xml:space="preserve"> that can be made</w:t>
      </w:r>
      <w:r w:rsidR="006B358F" w:rsidRPr="00275BF9">
        <w:t xml:space="preserve">. </w:t>
      </w:r>
      <w:r w:rsidR="00C235BC" w:rsidRPr="00275BF9">
        <w:t>This section</w:t>
      </w:r>
      <w:r w:rsidR="006B358F" w:rsidRPr="00275BF9">
        <w:t xml:space="preserve"> will set up the research methodology </w:t>
      </w:r>
      <w:r w:rsidR="00145D3A" w:rsidRPr="00275BF9">
        <w:t>for tackling</w:t>
      </w:r>
      <w:r w:rsidR="006B358F" w:rsidRPr="00275BF9">
        <w:t xml:space="preserve"> the use-case for our study. Section 3.</w:t>
      </w:r>
      <w:r w:rsidR="00A72048" w:rsidRPr="00275BF9">
        <w:t>1.1</w:t>
      </w:r>
      <w:r w:rsidR="006B358F" w:rsidRPr="00275BF9">
        <w:t xml:space="preserve"> </w:t>
      </w:r>
      <w:r w:rsidR="00A72048" w:rsidRPr="00275BF9">
        <w:t xml:space="preserve">and section 3.1.2 </w:t>
      </w:r>
      <w:r w:rsidR="006B358F" w:rsidRPr="00275BF9">
        <w:t xml:space="preserve">focuses on </w:t>
      </w:r>
      <w:r w:rsidR="00A72048" w:rsidRPr="00275BF9">
        <w:t xml:space="preserve">business understanding and data understanding. </w:t>
      </w:r>
      <w:r w:rsidR="004659AE" w:rsidRPr="00275BF9">
        <w:t>Th</w:t>
      </w:r>
      <w:r w:rsidR="00F837F0" w:rsidRPr="00275BF9">
        <w:t>e research methodology follows this</w:t>
      </w:r>
      <w:r w:rsidR="005855CD" w:rsidRPr="00275BF9">
        <w:t xml:space="preserve"> in section 3.2</w:t>
      </w:r>
      <w:r w:rsidR="000B2279">
        <w:t>: data selection, data preprocessing, data transformation, visualisation, class balancing, model building, model evaluation,</w:t>
      </w:r>
      <w:r w:rsidR="005855CD" w:rsidRPr="00275BF9">
        <w:t xml:space="preserve"> and model monitoring. </w:t>
      </w:r>
      <w:r w:rsidR="004659AE" w:rsidRPr="00275BF9">
        <w:t xml:space="preserve">This </w:t>
      </w:r>
      <w:r w:rsidR="00F837F0" w:rsidRPr="00275BF9">
        <w:t xml:space="preserve">modelling </w:t>
      </w:r>
      <w:r w:rsidR="005855CD" w:rsidRPr="00275BF9">
        <w:t xml:space="preserve">will </w:t>
      </w:r>
      <w:r w:rsidR="004659AE" w:rsidRPr="00275BF9">
        <w:t xml:space="preserve">be proceeded by </w:t>
      </w:r>
      <w:r w:rsidR="005855CD" w:rsidRPr="00275BF9">
        <w:t>the proposed model in Section 3.3, ultimately followed by the summary</w:t>
      </w:r>
      <w:r w:rsidR="00383B85">
        <w:t>.</w:t>
      </w:r>
    </w:p>
    <w:p w14:paraId="5BDAA054" w14:textId="46710039" w:rsidR="0004008F" w:rsidRPr="00275BF9" w:rsidRDefault="0004008F" w:rsidP="00261525">
      <w:pPr>
        <w:pStyle w:val="Heading3"/>
      </w:pPr>
      <w:bookmarkStart w:id="50" w:name="_Toc72885573"/>
      <w:r w:rsidRPr="00275BF9">
        <w:t>3.1.1 Business Understanding</w:t>
      </w:r>
      <w:bookmarkEnd w:id="50"/>
    </w:p>
    <w:p w14:paraId="285D3CA0" w14:textId="6F8261C5" w:rsidR="00707611" w:rsidRPr="00275BF9" w:rsidRDefault="00C36679" w:rsidP="00517E79">
      <w:pPr>
        <w:pStyle w:val="BodyText"/>
        <w:rPr>
          <w:rFonts w:eastAsiaTheme="majorEastAsia"/>
          <w:color w:val="365F91" w:themeColor="accent1" w:themeShade="BF"/>
          <w:sz w:val="36"/>
          <w:szCs w:val="32"/>
        </w:rPr>
      </w:pPr>
      <w:r w:rsidRPr="00275BF9">
        <w:t>T</w:t>
      </w:r>
      <w:r w:rsidR="0004008F" w:rsidRPr="00275BF9">
        <w:t>he telecom industry is a</w:t>
      </w:r>
      <w:r w:rsidR="00890257" w:rsidRPr="00275BF9">
        <w:t xml:space="preserve"> high</w:t>
      </w:r>
      <w:r w:rsidR="0004008F" w:rsidRPr="00275BF9">
        <w:t xml:space="preserve">ly competitive industry where customers </w:t>
      </w:r>
      <w:r w:rsidR="008C226C" w:rsidRPr="00275BF9">
        <w:t>can choos</w:t>
      </w:r>
      <w:r w:rsidRPr="00275BF9">
        <w:t>e</w:t>
      </w:r>
      <w:r w:rsidR="0004008F" w:rsidRPr="00275BF9">
        <w:t xml:space="preserve"> to move across </w:t>
      </w:r>
      <w:r w:rsidRPr="00275BF9">
        <w:t>operators</w:t>
      </w:r>
      <w:r w:rsidR="0004008F" w:rsidRPr="00275BF9">
        <w:t xml:space="preserve"> if they believe they are getting more value with another service provider. </w:t>
      </w:r>
      <w:r w:rsidR="00472C00" w:rsidRPr="00275BF9">
        <w:t>B</w:t>
      </w:r>
      <w:r w:rsidR="0004008F" w:rsidRPr="00275BF9">
        <w:t>ased on the customer</w:t>
      </w:r>
      <w:r w:rsidR="00C235BC" w:rsidRPr="00275BF9">
        <w:t>'</w:t>
      </w:r>
      <w:r w:rsidR="0004008F" w:rsidRPr="00275BF9">
        <w:t xml:space="preserve">s behaviour patterns, </w:t>
      </w:r>
      <w:r w:rsidR="00D649BA" w:rsidRPr="00275BF9">
        <w:t xml:space="preserve">there are </w:t>
      </w:r>
      <w:r w:rsidR="0004008F" w:rsidRPr="00275BF9">
        <w:t xml:space="preserve">indicators to </w:t>
      </w:r>
      <w:r w:rsidR="00890257" w:rsidRPr="00275BF9">
        <w:t>report</w:t>
      </w:r>
      <w:r w:rsidR="0004008F" w:rsidRPr="00275BF9">
        <w:t xml:space="preserve"> if a customer might churn or not. Since the </w:t>
      </w:r>
      <w:r w:rsidR="00145D3A" w:rsidRPr="00275BF9">
        <w:t>retention cost</w:t>
      </w:r>
      <w:r w:rsidR="0004008F" w:rsidRPr="00275BF9">
        <w:t xml:space="preserve"> is much higher than customer acquisition, it is vital to identify the customers likely to churn and run </w:t>
      </w:r>
      <w:r w:rsidR="009406C4" w:rsidRPr="00275BF9">
        <w:t xml:space="preserve">targeted </w:t>
      </w:r>
      <w:r w:rsidR="0004008F" w:rsidRPr="00275BF9">
        <w:t xml:space="preserve">campaigns to retain the existing customer base. It was also observed that a reduction of customer attrition of 5% could lead to profit margins increasing from 25% to 95% </w:t>
      </w:r>
      <w:r w:rsidR="0004008F" w:rsidRPr="00275BF9">
        <w:fldChar w:fldCharType="begin" w:fldLock="1"/>
      </w:r>
      <w:r w:rsidR="0004008F"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75BF9">
        <w:fldChar w:fldCharType="separate"/>
      </w:r>
      <w:r w:rsidR="0004008F" w:rsidRPr="00275BF9">
        <w:t>(Hadden et al., 2006)</w:t>
      </w:r>
      <w:r w:rsidR="0004008F" w:rsidRPr="00275BF9">
        <w:fldChar w:fldCharType="end"/>
      </w:r>
      <w:r w:rsidR="0004008F" w:rsidRPr="00275BF9">
        <w:t>. In the telecom industry</w:t>
      </w:r>
      <w:r w:rsidR="00890257" w:rsidRPr="00275BF9">
        <w:t>,</w:t>
      </w:r>
      <w:r w:rsidR="0004008F" w:rsidRPr="00275BF9">
        <w:t xml:space="preserve"> where the approximated annual cost of customer attrition is $ 10 billion annually </w:t>
      </w:r>
      <w:r w:rsidR="0004008F" w:rsidRPr="00275BF9">
        <w:fldChar w:fldCharType="begin" w:fldLock="1"/>
      </w:r>
      <w:r w:rsidR="0004008F"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75BF9">
        <w:fldChar w:fldCharType="separate"/>
      </w:r>
      <w:r w:rsidR="0004008F" w:rsidRPr="00275BF9">
        <w:t>(</w:t>
      </w:r>
      <w:r w:rsidR="0004008F" w:rsidRPr="00275BF9">
        <w:rPr>
          <w:rStyle w:val="ReferenceLinkChar"/>
          <w:color w:val="auto"/>
        </w:rPr>
        <w:t>Castanedo et al., 2014</w:t>
      </w:r>
      <w:r w:rsidR="0004008F" w:rsidRPr="00275BF9">
        <w:t>)</w:t>
      </w:r>
      <w:r w:rsidR="0004008F" w:rsidRPr="00275BF9">
        <w:fldChar w:fldCharType="end"/>
      </w:r>
      <w:r w:rsidR="0004008F" w:rsidRPr="00275BF9">
        <w:t xml:space="preserve">, and 30% </w:t>
      </w:r>
      <w:r w:rsidR="00890257" w:rsidRPr="00275BF9">
        <w:t xml:space="preserve">of </w:t>
      </w:r>
      <w:r w:rsidR="0004008F" w:rsidRPr="00275BF9">
        <w:t xml:space="preserve">customers churn on average, there is a substantial need to perform active targeting to retain the customer base. </w:t>
      </w:r>
    </w:p>
    <w:p w14:paraId="3B0454D3" w14:textId="27AD84D8" w:rsidR="0004008F" w:rsidRPr="00275BF9" w:rsidRDefault="0004008F" w:rsidP="00261525">
      <w:pPr>
        <w:pStyle w:val="Heading3"/>
      </w:pPr>
      <w:bookmarkStart w:id="51" w:name="_Toc72885574"/>
      <w:r w:rsidRPr="00275BF9">
        <w:lastRenderedPageBreak/>
        <w:t xml:space="preserve">3.1.2 Data </w:t>
      </w:r>
      <w:r w:rsidR="00C72804" w:rsidRPr="00275BF9">
        <w:t>Understanding</w:t>
      </w:r>
      <w:bookmarkEnd w:id="51"/>
    </w:p>
    <w:p w14:paraId="3DBF9669" w14:textId="2056FD37" w:rsidR="00C72804" w:rsidRPr="00275BF9" w:rsidRDefault="00C72804" w:rsidP="00517E79">
      <w:pPr>
        <w:pStyle w:val="BodyText"/>
      </w:pPr>
      <w:r w:rsidRPr="00275BF9">
        <w:t xml:space="preserve">There are various data sources used to predict </w:t>
      </w:r>
      <w:r w:rsidR="00774F73" w:rsidRPr="00275BF9">
        <w:t xml:space="preserve">customer </w:t>
      </w:r>
      <w:r w:rsidRPr="00275BF9">
        <w:t xml:space="preserve">churn in the telecom industry through the literature survey. </w:t>
      </w:r>
      <w:r w:rsidR="00890257" w:rsidRPr="00275BF9">
        <w:t>This research</w:t>
      </w:r>
      <w:r w:rsidRPr="00275BF9">
        <w:t xml:space="preserve"> shall be using the IBM Watson Telecom churn data found on the Kaggle website</w:t>
      </w:r>
      <w:r w:rsidR="003A4D0D" w:rsidRPr="00275BF9">
        <w:t xml:space="preserve"> derived from the IBM Cognos Analytics Community </w:t>
      </w:r>
      <w:r w:rsidR="003A4D0D" w:rsidRPr="00275BF9">
        <w:fldChar w:fldCharType="begin" w:fldLock="1"/>
      </w:r>
      <w:r w:rsidR="004227F6" w:rsidRPr="00275BF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75BF9">
        <w:fldChar w:fldCharType="separate"/>
      </w:r>
      <w:r w:rsidR="003A4D0D" w:rsidRPr="00275BF9">
        <w:t>(Cognos Analytics - IBM Business Analytics Community, 2021)</w:t>
      </w:r>
      <w:r w:rsidR="003A4D0D" w:rsidRPr="00275BF9">
        <w:fldChar w:fldCharType="end"/>
      </w:r>
      <w:r w:rsidRPr="00275BF9">
        <w:t xml:space="preserve">. The telecom churn data consists of </w:t>
      </w:r>
      <w:r w:rsidR="003A4D0D" w:rsidRPr="00275BF9">
        <w:t>7</w:t>
      </w:r>
      <w:r w:rsidRPr="00275BF9">
        <w:t>043 rows and 21 attributes at a customer</w:t>
      </w:r>
      <w:r w:rsidR="005643A9" w:rsidRPr="00275BF9">
        <w:t>-</w:t>
      </w:r>
      <w:r w:rsidRPr="00275BF9">
        <w:t xml:space="preserve">id level. The data </w:t>
      </w:r>
      <w:r w:rsidR="00890257" w:rsidRPr="00275BF9">
        <w:t>combines</w:t>
      </w:r>
      <w:r w:rsidRPr="00275BF9">
        <w:t xml:space="preserve"> numerical and categorical variables that can be used as feature variables to predict the target variable churn. Churn is indicated within the dataset as a </w:t>
      </w:r>
      <w:r w:rsidR="00C235BC" w:rsidRPr="00275BF9">
        <w:t>"</w:t>
      </w:r>
      <w:r w:rsidRPr="00275BF9">
        <w:t>Yes</w:t>
      </w:r>
      <w:r w:rsidR="00C235BC" w:rsidRPr="00275BF9">
        <w:t>"</w:t>
      </w:r>
      <w:r w:rsidRPr="00275BF9">
        <w:t xml:space="preserve"> or a </w:t>
      </w:r>
      <w:r w:rsidR="00C235BC" w:rsidRPr="00275BF9">
        <w:t>"</w:t>
      </w:r>
      <w:r w:rsidRPr="00275BF9">
        <w:t>No</w:t>
      </w:r>
      <w:r w:rsidR="00C235BC" w:rsidRPr="00275BF9">
        <w:t>"</w:t>
      </w:r>
      <w:r w:rsidR="00890257" w:rsidRPr="00275BF9">
        <w:t>,</w:t>
      </w:r>
      <w:r w:rsidRPr="00275BF9">
        <w:t xml:space="preserve"> indicating if a customer has churned or not churned respectively. This data presented is for the last month based on which predictions are to be made.</w:t>
      </w:r>
    </w:p>
    <w:p w14:paraId="49794A6D" w14:textId="5D4C54C7" w:rsidR="00EB6166" w:rsidRPr="00275BF9" w:rsidRDefault="008823A4" w:rsidP="00517E79">
      <w:pPr>
        <w:pStyle w:val="BodyText"/>
      </w:pPr>
      <w:r w:rsidRPr="00275BF9">
        <w:t xml:space="preserve">Each row in the telecom churn represents customer attributes </w:t>
      </w:r>
      <w:r w:rsidR="008C226C" w:rsidRPr="00275BF9">
        <w:t>used to describe the customer</w:t>
      </w:r>
      <w:r w:rsidR="00C235BC" w:rsidRPr="00275BF9">
        <w:t>'</w:t>
      </w:r>
      <w:r w:rsidR="008C226C" w:rsidRPr="00275BF9">
        <w:t>s behaviou</w:t>
      </w:r>
      <w:r w:rsidRPr="00275BF9">
        <w:t>r.</w:t>
      </w:r>
      <w:r w:rsidR="001C1285" w:rsidRPr="00275BF9">
        <w:t xml:space="preserve"> The</w:t>
      </w:r>
      <w:r w:rsidR="004227F6" w:rsidRPr="00275BF9">
        <w:t xml:space="preserve"> data is unique at a Customer ID level with a high cardinality of 7043. </w:t>
      </w:r>
      <w:r w:rsidR="00542FDB" w:rsidRPr="00275BF9">
        <w:t>T</w:t>
      </w:r>
      <w:r w:rsidR="004227F6" w:rsidRPr="00275BF9">
        <w:t xml:space="preserve">he Total Charges column is uniquely distributed. There is an equal 50-50 distribution of male and female customers. </w:t>
      </w:r>
      <w:r w:rsidR="008C226C" w:rsidRPr="00275BF9">
        <w:t>As one would expect in the Churn column, there is an imbalance</w:t>
      </w:r>
      <w:r w:rsidR="00BD6AB6" w:rsidRPr="00275BF9">
        <w:t>,</w:t>
      </w:r>
      <w:r w:rsidR="004227F6" w:rsidRPr="00275BF9">
        <w:t xml:space="preserve"> with 27% of customers churning and 73% retention. This dataset has been collected over a month with a Kaggle Usability Score of 8.8 based on the provided metadata and various other factors</w:t>
      </w:r>
      <w:r w:rsidR="00BD6AB6" w:rsidRPr="00275BF9">
        <w:t>,</w:t>
      </w:r>
      <w:r w:rsidR="004227F6" w:rsidRPr="00275BF9">
        <w:t xml:space="preserve"> as mentioned in the website </w:t>
      </w:r>
      <w:r w:rsidR="004227F6" w:rsidRPr="00275BF9">
        <w:fldChar w:fldCharType="begin" w:fldLock="1"/>
      </w:r>
      <w:r w:rsidR="00A96D6E"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75BF9">
        <w:fldChar w:fldCharType="separate"/>
      </w:r>
      <w:r w:rsidR="004227F6" w:rsidRPr="00275BF9">
        <w:t>(Kaggle, 2018)</w:t>
      </w:r>
      <w:r w:rsidR="004227F6" w:rsidRPr="00275BF9">
        <w:fldChar w:fldCharType="end"/>
      </w:r>
      <w:r w:rsidR="00F053B1" w:rsidRPr="00275BF9">
        <w:t>.</w:t>
      </w:r>
    </w:p>
    <w:p w14:paraId="3505C01B" w14:textId="354FC439" w:rsidR="00F053B1" w:rsidRPr="00275BF9" w:rsidRDefault="000B0475" w:rsidP="00517E79">
      <w:pPr>
        <w:pStyle w:val="BodyText"/>
      </w:pPr>
      <w:r w:rsidRPr="00275BF9">
        <w:t>Let us understand the d</w:t>
      </w:r>
      <w:r w:rsidR="00BD6AB6" w:rsidRPr="00275BF9">
        <w:t>escriptive dataset</w:t>
      </w:r>
      <w:r w:rsidRPr="00275BF9">
        <w:t xml:space="preserve"> statistics in detail. Here, </w:t>
      </w:r>
      <w:r w:rsidR="00903EEC" w:rsidRPr="00275BF9">
        <w:t>let</w:t>
      </w:r>
      <w:r w:rsidR="00F837F0" w:rsidRPr="00275BF9">
        <w:t xml:space="preserve"> u</w:t>
      </w:r>
      <w:r w:rsidR="00903EEC" w:rsidRPr="00275BF9">
        <w:t xml:space="preserve">s </w:t>
      </w:r>
      <w:r w:rsidRPr="00275BF9">
        <w:t xml:space="preserve">analyse and understand the dataset better </w:t>
      </w:r>
      <w:r w:rsidR="00110B64" w:rsidRPr="00275BF9">
        <w:t xml:space="preserve">by deep driving into the statistics of each </w:t>
      </w:r>
      <w:r w:rsidRPr="00275BF9">
        <w:t>column</w:t>
      </w:r>
      <w:r w:rsidR="00110B64" w:rsidRPr="00275BF9">
        <w:t>:</w:t>
      </w:r>
    </w:p>
    <w:p w14:paraId="349CF920" w14:textId="4ECE8D76" w:rsidR="00110B64" w:rsidRPr="00275BF9" w:rsidRDefault="00110B64" w:rsidP="00517E79">
      <w:pPr>
        <w:pStyle w:val="BodyText"/>
        <w:numPr>
          <w:ilvl w:val="0"/>
          <w:numId w:val="36"/>
        </w:numPr>
      </w:pPr>
      <w:r w:rsidRPr="00275BF9">
        <w:t>Customer ID</w:t>
      </w:r>
      <w:r w:rsidR="00C7187E" w:rsidRPr="00275BF9">
        <w:t xml:space="preserve">: </w:t>
      </w:r>
      <w:r w:rsidR="006234AE" w:rsidRPr="00275BF9">
        <w:t>Unique Customer Id assigned to each customer (7043 unique values)</w:t>
      </w:r>
    </w:p>
    <w:p w14:paraId="45D84C26" w14:textId="6E46412B" w:rsidR="00110B64" w:rsidRPr="00275BF9" w:rsidRDefault="00110B64" w:rsidP="00517E79">
      <w:pPr>
        <w:pStyle w:val="BodyText"/>
        <w:numPr>
          <w:ilvl w:val="0"/>
          <w:numId w:val="36"/>
        </w:numPr>
      </w:pPr>
      <w:r w:rsidRPr="00275BF9">
        <w:t>Gender</w:t>
      </w:r>
      <w:r w:rsidR="00C7187E" w:rsidRPr="00275BF9">
        <w:t xml:space="preserve">: </w:t>
      </w:r>
      <w:r w:rsidR="006234AE" w:rsidRPr="00275BF9">
        <w:t>Indicative of whether a customer is male or female</w:t>
      </w:r>
    </w:p>
    <w:p w14:paraId="3D5B577B" w14:textId="22C7E5CE" w:rsidR="00110B64" w:rsidRPr="00275BF9" w:rsidRDefault="00110B64" w:rsidP="00517E79">
      <w:pPr>
        <w:pStyle w:val="BodyText"/>
        <w:numPr>
          <w:ilvl w:val="0"/>
          <w:numId w:val="36"/>
        </w:numPr>
      </w:pPr>
      <w:r w:rsidRPr="00275BF9">
        <w:t>Senior Citizen</w:t>
      </w:r>
      <w:r w:rsidR="00C7187E" w:rsidRPr="00275BF9">
        <w:t xml:space="preserve">: </w:t>
      </w:r>
      <w:r w:rsidR="006234AE" w:rsidRPr="00275BF9">
        <w:t xml:space="preserve">Binary of whether the customer is a senior citizen or not </w:t>
      </w:r>
    </w:p>
    <w:p w14:paraId="4A2061E9" w14:textId="1B8313C0" w:rsidR="00110B64" w:rsidRPr="00275BF9" w:rsidRDefault="00110B64" w:rsidP="00517E79">
      <w:pPr>
        <w:pStyle w:val="BodyText"/>
        <w:numPr>
          <w:ilvl w:val="0"/>
          <w:numId w:val="36"/>
        </w:numPr>
      </w:pPr>
      <w:r w:rsidRPr="00275BF9">
        <w:t>Partner</w:t>
      </w:r>
      <w:r w:rsidR="00C7187E" w:rsidRPr="00275BF9">
        <w:t xml:space="preserve">: </w:t>
      </w:r>
      <w:r w:rsidR="006234AE" w:rsidRPr="00275BF9">
        <w:t>Information on whether the customer has a partner or not</w:t>
      </w:r>
    </w:p>
    <w:p w14:paraId="0D7E07A3" w14:textId="498BFA0D" w:rsidR="00110B64" w:rsidRPr="00275BF9" w:rsidRDefault="00110B64" w:rsidP="00517E79">
      <w:pPr>
        <w:pStyle w:val="BodyText"/>
        <w:numPr>
          <w:ilvl w:val="0"/>
          <w:numId w:val="36"/>
        </w:numPr>
      </w:pPr>
      <w:r w:rsidRPr="00275BF9">
        <w:t>Dependents</w:t>
      </w:r>
      <w:r w:rsidR="00C7187E" w:rsidRPr="00275BF9">
        <w:t xml:space="preserve">: </w:t>
      </w:r>
      <w:r w:rsidR="006234AE" w:rsidRPr="00275BF9">
        <w:t>Indicative of whether the customer has dependents or not</w:t>
      </w:r>
    </w:p>
    <w:p w14:paraId="0749D614" w14:textId="5BD56A8A" w:rsidR="00110B64" w:rsidRPr="00275BF9" w:rsidRDefault="00110B64" w:rsidP="00517E79">
      <w:pPr>
        <w:pStyle w:val="BodyText"/>
        <w:numPr>
          <w:ilvl w:val="0"/>
          <w:numId w:val="36"/>
        </w:numPr>
      </w:pPr>
      <w:r w:rsidRPr="00275BF9">
        <w:t>Tenure</w:t>
      </w:r>
      <w:r w:rsidR="00C7187E" w:rsidRPr="00275BF9">
        <w:t>:</w:t>
      </w:r>
      <w:r w:rsidR="006234AE" w:rsidRPr="00275BF9">
        <w:t xml:space="preserve"> Number of months the customer has stayed with the company</w:t>
      </w:r>
    </w:p>
    <w:p w14:paraId="7DC04F11" w14:textId="0FE5396B" w:rsidR="00110B64" w:rsidRPr="00275BF9" w:rsidRDefault="00110B64" w:rsidP="00517E79">
      <w:pPr>
        <w:pStyle w:val="BodyText"/>
        <w:numPr>
          <w:ilvl w:val="0"/>
          <w:numId w:val="36"/>
        </w:numPr>
      </w:pPr>
      <w:r w:rsidRPr="00275BF9">
        <w:t>Phone Service</w:t>
      </w:r>
      <w:r w:rsidR="00C7187E" w:rsidRPr="00275BF9">
        <w:t>:</w:t>
      </w:r>
      <w:r w:rsidR="00DE31B0" w:rsidRPr="00275BF9">
        <w:t xml:space="preserve"> Indicative of whether the customer uses the phone service or not</w:t>
      </w:r>
    </w:p>
    <w:p w14:paraId="31CAB1F1" w14:textId="4CDF823D" w:rsidR="00110B64" w:rsidRPr="00275BF9" w:rsidRDefault="00110B64" w:rsidP="00517E79">
      <w:pPr>
        <w:pStyle w:val="BodyText"/>
        <w:numPr>
          <w:ilvl w:val="0"/>
          <w:numId w:val="36"/>
        </w:numPr>
      </w:pPr>
      <w:r w:rsidRPr="00275BF9">
        <w:lastRenderedPageBreak/>
        <w:t>Multiple Lines</w:t>
      </w:r>
      <w:r w:rsidR="00C7187E" w:rsidRPr="00275BF9">
        <w:t>:</w:t>
      </w:r>
      <w:r w:rsidR="00651C8B" w:rsidRPr="00275BF9">
        <w:t xml:space="preserve"> Whether the customer has multiple lines or not</w:t>
      </w:r>
    </w:p>
    <w:p w14:paraId="00F2F9BF" w14:textId="05F01A22" w:rsidR="00110B64" w:rsidRPr="00275BF9" w:rsidRDefault="00110B64" w:rsidP="00517E79">
      <w:pPr>
        <w:pStyle w:val="BodyText"/>
        <w:numPr>
          <w:ilvl w:val="0"/>
          <w:numId w:val="36"/>
        </w:numPr>
      </w:pPr>
      <w:r w:rsidRPr="00275BF9">
        <w:t>Internet Service</w:t>
      </w:r>
      <w:r w:rsidR="00C7187E" w:rsidRPr="00275BF9">
        <w:t>:</w:t>
      </w:r>
      <w:r w:rsidR="00651C8B" w:rsidRPr="00275BF9">
        <w:t xml:space="preserve"> Information regarding the internet service provider (DSL, Fiber optic, No)</w:t>
      </w:r>
    </w:p>
    <w:p w14:paraId="57559F0B" w14:textId="34DF298A" w:rsidR="00110B64" w:rsidRPr="00275BF9" w:rsidRDefault="00110B64" w:rsidP="00517E79">
      <w:pPr>
        <w:pStyle w:val="BodyText"/>
        <w:numPr>
          <w:ilvl w:val="0"/>
          <w:numId w:val="36"/>
        </w:numPr>
      </w:pPr>
      <w:r w:rsidRPr="00275BF9">
        <w:t>Online Security</w:t>
      </w:r>
      <w:r w:rsidR="00C7187E" w:rsidRPr="00275BF9">
        <w:t>:</w:t>
      </w:r>
      <w:r w:rsidR="00651C8B" w:rsidRPr="00275BF9">
        <w:t xml:space="preserve"> Whether the customer has online security or not</w:t>
      </w:r>
    </w:p>
    <w:p w14:paraId="1C75F150" w14:textId="60C0D3AA" w:rsidR="00110B64" w:rsidRPr="00275BF9" w:rsidRDefault="00110B64" w:rsidP="00517E79">
      <w:pPr>
        <w:pStyle w:val="BodyText"/>
        <w:numPr>
          <w:ilvl w:val="0"/>
          <w:numId w:val="36"/>
        </w:numPr>
      </w:pPr>
      <w:r w:rsidRPr="00275BF9">
        <w:t>Online Backup</w:t>
      </w:r>
      <w:r w:rsidR="00C7187E" w:rsidRPr="00275BF9">
        <w:t>:</w:t>
      </w:r>
      <w:r w:rsidR="008870F7" w:rsidRPr="00275BF9">
        <w:t xml:space="preserve"> Whether the customer has opted in for Online Backup</w:t>
      </w:r>
    </w:p>
    <w:p w14:paraId="5EC09877" w14:textId="2AB774E5" w:rsidR="00110B64" w:rsidRPr="00275BF9" w:rsidRDefault="00110B64" w:rsidP="00517E79">
      <w:pPr>
        <w:pStyle w:val="BodyText"/>
        <w:numPr>
          <w:ilvl w:val="0"/>
          <w:numId w:val="36"/>
        </w:numPr>
      </w:pPr>
      <w:r w:rsidRPr="00275BF9">
        <w:t>Device Protection</w:t>
      </w:r>
      <w:r w:rsidR="00C7187E" w:rsidRPr="00275BF9">
        <w:t>:</w:t>
      </w:r>
      <w:r w:rsidR="008870F7" w:rsidRPr="00275BF9">
        <w:t xml:space="preserve"> Whether the customer has open in for </w:t>
      </w:r>
      <w:r w:rsidR="00535B44" w:rsidRPr="00275BF9">
        <w:t>Device Protection Plan</w:t>
      </w:r>
    </w:p>
    <w:p w14:paraId="26E2FD9F" w14:textId="5E7A3862" w:rsidR="00110B64" w:rsidRPr="00275BF9" w:rsidRDefault="00110B64" w:rsidP="00517E79">
      <w:pPr>
        <w:pStyle w:val="BodyText"/>
        <w:numPr>
          <w:ilvl w:val="0"/>
          <w:numId w:val="36"/>
        </w:numPr>
      </w:pPr>
      <w:r w:rsidRPr="00275BF9">
        <w:t>Technical Support</w:t>
      </w:r>
      <w:r w:rsidR="00C7187E" w:rsidRPr="00275BF9">
        <w:t>:</w:t>
      </w:r>
      <w:r w:rsidR="00535B44" w:rsidRPr="00275BF9">
        <w:t xml:space="preserve"> Whether the customer has requested Technical Support</w:t>
      </w:r>
    </w:p>
    <w:p w14:paraId="764AB763" w14:textId="59FDE365" w:rsidR="00110B64" w:rsidRPr="00275BF9" w:rsidRDefault="00110B64" w:rsidP="00517E79">
      <w:pPr>
        <w:pStyle w:val="BodyText"/>
        <w:numPr>
          <w:ilvl w:val="0"/>
          <w:numId w:val="36"/>
        </w:numPr>
      </w:pPr>
      <w:r w:rsidRPr="00275BF9">
        <w:t>Streaming T</w:t>
      </w:r>
      <w:r w:rsidR="00196E6C" w:rsidRPr="00275BF9">
        <w:t>.V.</w:t>
      </w:r>
      <w:r w:rsidR="00C7187E" w:rsidRPr="00275BF9">
        <w:t>:</w:t>
      </w:r>
      <w:r w:rsidR="00535B44" w:rsidRPr="00275BF9">
        <w:t xml:space="preserve"> Whether the customer has opted in for T</w:t>
      </w:r>
      <w:r w:rsidR="00196E6C" w:rsidRPr="00275BF9">
        <w:t>.V.</w:t>
      </w:r>
      <w:r w:rsidR="00535B44" w:rsidRPr="00275BF9">
        <w:t xml:space="preserve"> Streaming services</w:t>
      </w:r>
    </w:p>
    <w:p w14:paraId="5DE8ED56" w14:textId="4DF81846" w:rsidR="00110B64" w:rsidRPr="00275BF9" w:rsidRDefault="00110B64" w:rsidP="00517E79">
      <w:pPr>
        <w:pStyle w:val="BodyText"/>
        <w:numPr>
          <w:ilvl w:val="0"/>
          <w:numId w:val="36"/>
        </w:numPr>
      </w:pPr>
      <w:r w:rsidRPr="00275BF9">
        <w:t>Streaming Movies</w:t>
      </w:r>
      <w:r w:rsidR="00C7187E" w:rsidRPr="00275BF9">
        <w:t>:</w:t>
      </w:r>
      <w:r w:rsidR="00535B44" w:rsidRPr="00275BF9">
        <w:t xml:space="preserve"> Whether the customer has opted in for Streaming Movies services</w:t>
      </w:r>
    </w:p>
    <w:p w14:paraId="4ACEA54E" w14:textId="7E03A46C" w:rsidR="00110B64" w:rsidRPr="00275BF9" w:rsidRDefault="00110B64" w:rsidP="00517E79">
      <w:pPr>
        <w:pStyle w:val="BodyText"/>
        <w:numPr>
          <w:ilvl w:val="0"/>
          <w:numId w:val="36"/>
        </w:numPr>
      </w:pPr>
      <w:r w:rsidRPr="00275BF9">
        <w:t>Contract</w:t>
      </w:r>
      <w:r w:rsidR="00C7187E" w:rsidRPr="00275BF9">
        <w:t>:</w:t>
      </w:r>
      <w:r w:rsidR="00535B44" w:rsidRPr="00275BF9">
        <w:t xml:space="preserve"> Whether the customer has opted for a monthly, annual or two-year plan</w:t>
      </w:r>
    </w:p>
    <w:p w14:paraId="1053CEB5" w14:textId="288AF0B4" w:rsidR="00110B64" w:rsidRPr="00275BF9" w:rsidRDefault="00110B64" w:rsidP="00517E79">
      <w:pPr>
        <w:pStyle w:val="BodyText"/>
        <w:numPr>
          <w:ilvl w:val="0"/>
          <w:numId w:val="36"/>
        </w:numPr>
      </w:pPr>
      <w:r w:rsidRPr="00275BF9">
        <w:t>Paperless Billing</w:t>
      </w:r>
      <w:r w:rsidR="00C7187E" w:rsidRPr="00275BF9">
        <w:t>:</w:t>
      </w:r>
      <w:r w:rsidR="00535B44" w:rsidRPr="00275BF9">
        <w:t xml:space="preserve"> Whether the customer has opted in for paperless billing</w:t>
      </w:r>
    </w:p>
    <w:p w14:paraId="1B13561E" w14:textId="4A292D8E" w:rsidR="00110B64" w:rsidRPr="00275BF9" w:rsidRDefault="00110B64" w:rsidP="00517E79">
      <w:pPr>
        <w:pStyle w:val="BodyText"/>
        <w:numPr>
          <w:ilvl w:val="0"/>
          <w:numId w:val="36"/>
        </w:numPr>
      </w:pPr>
      <w:r w:rsidRPr="00275BF9">
        <w:t>Payment Method</w:t>
      </w:r>
      <w:r w:rsidR="00C7187E" w:rsidRPr="00275BF9">
        <w:t>:</w:t>
      </w:r>
      <w:r w:rsidR="00535B44" w:rsidRPr="00275BF9">
        <w:t xml:space="preserve"> Method of payment of the customer: Electronic check, Mailed check, Bank Transfer or Credit Card</w:t>
      </w:r>
    </w:p>
    <w:p w14:paraId="2739F02A" w14:textId="3924FDCA" w:rsidR="00110B64" w:rsidRPr="00275BF9" w:rsidRDefault="00110B64" w:rsidP="00517E79">
      <w:pPr>
        <w:pStyle w:val="BodyText"/>
        <w:numPr>
          <w:ilvl w:val="0"/>
          <w:numId w:val="36"/>
        </w:numPr>
      </w:pPr>
      <w:r w:rsidRPr="00275BF9">
        <w:t>Monthly Charges</w:t>
      </w:r>
      <w:r w:rsidR="00C7187E" w:rsidRPr="00275BF9">
        <w:t>:</w:t>
      </w:r>
      <w:r w:rsidR="00535B44" w:rsidRPr="00275BF9">
        <w:t xml:space="preserve"> Monthly Charges of the customer</w:t>
      </w:r>
    </w:p>
    <w:p w14:paraId="1438F458" w14:textId="4B402225" w:rsidR="00110B64" w:rsidRPr="00275BF9" w:rsidRDefault="00110B64" w:rsidP="00517E79">
      <w:pPr>
        <w:pStyle w:val="BodyText"/>
        <w:numPr>
          <w:ilvl w:val="0"/>
          <w:numId w:val="36"/>
        </w:numPr>
      </w:pPr>
      <w:r w:rsidRPr="00275BF9">
        <w:t>Total Charges</w:t>
      </w:r>
      <w:r w:rsidR="00C7187E" w:rsidRPr="00275BF9">
        <w:t>:</w:t>
      </w:r>
      <w:r w:rsidR="00535B44" w:rsidRPr="00275BF9">
        <w:t xml:space="preserve"> The total charges of the customer </w:t>
      </w:r>
    </w:p>
    <w:p w14:paraId="3CE03DFE" w14:textId="1F73D9D6" w:rsidR="00110B64" w:rsidRPr="00275BF9" w:rsidRDefault="00110B64" w:rsidP="00517E79">
      <w:pPr>
        <w:pStyle w:val="BodyText"/>
        <w:numPr>
          <w:ilvl w:val="0"/>
          <w:numId w:val="36"/>
        </w:numPr>
      </w:pPr>
      <w:r w:rsidRPr="00275BF9">
        <w:t>Churn</w:t>
      </w:r>
      <w:r w:rsidR="00C7187E" w:rsidRPr="00275BF9">
        <w:t>:</w:t>
      </w:r>
      <w:r w:rsidR="00535B44" w:rsidRPr="00275BF9">
        <w:t xml:space="preserve"> Whether the customer has churned or not</w:t>
      </w:r>
      <w:r w:rsidR="00D86D3B" w:rsidRPr="00275BF9">
        <w:tab/>
      </w:r>
      <w:r w:rsidR="00C823EE" w:rsidRPr="00275BF9">
        <w:br/>
      </w:r>
    </w:p>
    <w:p w14:paraId="53195583" w14:textId="27ABFD57" w:rsidR="008A7149" w:rsidRPr="00275BF9" w:rsidRDefault="005F3CED" w:rsidP="00CE1DA0">
      <w:pPr>
        <w:pStyle w:val="BodyText"/>
        <w:rPr>
          <w:rFonts w:eastAsiaTheme="majorEastAsia"/>
          <w:b/>
          <w:bCs/>
          <w:color w:val="345A8A" w:themeColor="accent1" w:themeShade="B5"/>
          <w:sz w:val="40"/>
          <w:szCs w:val="32"/>
        </w:rPr>
      </w:pPr>
      <w:r>
        <w:t>The above description show</w:t>
      </w:r>
      <w:r w:rsidR="00240B7A" w:rsidRPr="00275BF9">
        <w:t xml:space="preserve">s </w:t>
      </w:r>
      <w:r w:rsidR="00367731" w:rsidRPr="00275BF9">
        <w:t xml:space="preserve">a </w:t>
      </w:r>
      <w:r w:rsidR="00240B7A" w:rsidRPr="00275BF9">
        <w:t>deep understanding o</w:t>
      </w:r>
      <w:r w:rsidR="00367731" w:rsidRPr="00275BF9">
        <w:t>f</w:t>
      </w:r>
      <w:r w:rsidR="009664F6" w:rsidRPr="00275BF9">
        <w:t xml:space="preserve"> the </w:t>
      </w:r>
      <w:r w:rsidR="00F837F0" w:rsidRPr="00275BF9">
        <w:t xml:space="preserve">IBM Telecom Churn dataset's descriptive statistics </w:t>
      </w:r>
      <w:r w:rsidR="009664F6" w:rsidRPr="00275BF9">
        <w:t xml:space="preserve">used </w:t>
      </w:r>
      <w:r w:rsidR="00BD6AB6" w:rsidRPr="00275BF9">
        <w:t>in</w:t>
      </w:r>
      <w:r w:rsidR="009664F6" w:rsidRPr="00275BF9">
        <w:t xml:space="preserve"> this </w:t>
      </w:r>
      <w:r w:rsidR="00987DB2" w:rsidRPr="00275BF9">
        <w:t>study</w:t>
      </w:r>
      <w:r w:rsidR="009664F6" w:rsidRPr="00275BF9">
        <w:t>.</w:t>
      </w:r>
      <w:r w:rsidR="002466C4" w:rsidRPr="00275BF9">
        <w:t xml:space="preserve"> </w:t>
      </w:r>
      <w:r w:rsidR="008F3E92" w:rsidRPr="00275BF9">
        <w:t>Eighteen</w:t>
      </w:r>
      <w:r w:rsidR="00F837F0" w:rsidRPr="00275BF9">
        <w:t xml:space="preserve"> features</w:t>
      </w:r>
      <w:r w:rsidR="002466C4" w:rsidRPr="00275BF9">
        <w:t xml:space="preserve"> are categorical, </w:t>
      </w:r>
      <w:r w:rsidR="00BD6AB6" w:rsidRPr="00275BF9">
        <w:t>two</w:t>
      </w:r>
      <w:r w:rsidR="002466C4" w:rsidRPr="00275BF9">
        <w:t xml:space="preserve"> </w:t>
      </w:r>
      <w:r w:rsidR="008C226C" w:rsidRPr="00275BF9">
        <w:t>integer features</w:t>
      </w:r>
      <w:r w:rsidR="002466C4" w:rsidRPr="00275BF9">
        <w:t xml:space="preserve"> and </w:t>
      </w:r>
      <w:r w:rsidR="00BD6AB6" w:rsidRPr="00275BF9">
        <w:t>one</w:t>
      </w:r>
      <w:r w:rsidR="002466C4" w:rsidRPr="00275BF9">
        <w:t xml:space="preserve"> feature of type float. The dataset has 7043 rows and 21 columns</w:t>
      </w:r>
      <w:r w:rsidR="00920150" w:rsidRPr="00275BF9">
        <w:t xml:space="preserve"> that describe customer behaviour. The dataset is taken over one month and </w:t>
      </w:r>
      <w:r w:rsidR="008C226C" w:rsidRPr="00275BF9">
        <w:t>will</w:t>
      </w:r>
      <w:r w:rsidR="00920150" w:rsidRPr="00275BF9">
        <w:t xml:space="preserve"> be used for analysis and predictive modelling in this study.</w:t>
      </w:r>
      <w:r w:rsidR="00B74281" w:rsidRPr="00275BF9">
        <w:t xml:space="preserve"> The </w:t>
      </w:r>
      <w:r w:rsidR="003C51E2" w:rsidRPr="00275BF9">
        <w:t>dataset range</w:t>
      </w:r>
      <w:r w:rsidR="00B74281" w:rsidRPr="00275BF9">
        <w:t xml:space="preserve"> is also </w:t>
      </w:r>
      <w:r w:rsidR="00D17056" w:rsidRPr="00275BF9">
        <w:t>essential</w:t>
      </w:r>
      <w:r w:rsidR="006B0380" w:rsidRPr="00275BF9">
        <w:t>,</w:t>
      </w:r>
      <w:r w:rsidR="00B74281" w:rsidRPr="00275BF9">
        <w:t xml:space="preserve"> including the summary statistics</w:t>
      </w:r>
      <w:r w:rsidR="006B0380" w:rsidRPr="00275BF9">
        <w:t>,</w:t>
      </w:r>
      <w:r w:rsidR="00B74281" w:rsidRPr="00275BF9">
        <w:t xml:space="preserve"> </w:t>
      </w:r>
      <w:r w:rsidR="00D20BFC" w:rsidRPr="00275BF9">
        <w:t>to</w:t>
      </w:r>
      <w:r w:rsidR="00B74281" w:rsidRPr="00275BF9">
        <w:t xml:space="preserve"> get a brief dataset.</w:t>
      </w:r>
      <w:r w:rsidR="008A7149" w:rsidRPr="00275BF9">
        <w:br w:type="page"/>
      </w:r>
    </w:p>
    <w:p w14:paraId="2F7845E4" w14:textId="17C09B7A" w:rsidR="00350A6B" w:rsidRPr="00275BF9" w:rsidRDefault="00350A6B" w:rsidP="00261525">
      <w:pPr>
        <w:pStyle w:val="Heading2"/>
      </w:pPr>
      <w:bookmarkStart w:id="52" w:name="_Toc72885575"/>
      <w:r w:rsidRPr="00275BF9">
        <w:lastRenderedPageBreak/>
        <w:t>3.2 Research Methodology</w:t>
      </w:r>
      <w:bookmarkEnd w:id="52"/>
    </w:p>
    <w:p w14:paraId="4A692E27" w14:textId="319CBA1E" w:rsidR="009373E9" w:rsidRPr="00275BF9" w:rsidRDefault="009373E9" w:rsidP="00517E79">
      <w:pPr>
        <w:pStyle w:val="BodyText"/>
      </w:pPr>
      <w:r w:rsidRPr="00275BF9">
        <w:t xml:space="preserve">The following section contains the steps to perform predictive modelling to predict the customers </w:t>
      </w:r>
      <w:r w:rsidR="00B05B79" w:rsidRPr="00275BF9">
        <w:t>with</w:t>
      </w:r>
      <w:r w:rsidRPr="00275BF9">
        <w:t xml:space="preserve"> a high </w:t>
      </w:r>
      <w:r w:rsidR="00647DEB" w:rsidRPr="00275BF9">
        <w:t>attrition risk</w:t>
      </w:r>
      <w:r w:rsidRPr="00275BF9">
        <w:t>. The steps followed are data selection, data preprocessing, data transformation, data visuali</w:t>
      </w:r>
      <w:r w:rsidR="00620D68" w:rsidRPr="00275BF9">
        <w:t>s</w:t>
      </w:r>
      <w:r w:rsidRPr="00275BF9">
        <w:t>ation, class balancing</w:t>
      </w:r>
      <w:r w:rsidR="00DF1BC4" w:rsidRPr="00275BF9">
        <w:t>, model building, model evaluation and model deploym</w:t>
      </w:r>
      <w:r w:rsidR="0097373D" w:rsidRPr="00275BF9">
        <w:t>e</w:t>
      </w:r>
      <w:r w:rsidR="00DF1BC4" w:rsidRPr="00275BF9">
        <w:t>nt.</w:t>
      </w:r>
    </w:p>
    <w:p w14:paraId="6451296D" w14:textId="58C8DEC3" w:rsidR="00350A6B" w:rsidRPr="00275BF9" w:rsidRDefault="00350A6B" w:rsidP="00261525">
      <w:pPr>
        <w:pStyle w:val="Heading3"/>
      </w:pPr>
      <w:bookmarkStart w:id="53" w:name="_Toc72885576"/>
      <w:r w:rsidRPr="00275BF9">
        <w:t>3.2.1 Data Selection</w:t>
      </w:r>
      <w:bookmarkEnd w:id="53"/>
      <w:r w:rsidR="00BA63C4" w:rsidRPr="00275BF9">
        <w:t xml:space="preserve"> </w:t>
      </w:r>
    </w:p>
    <w:p w14:paraId="550246D0" w14:textId="7CEA6295" w:rsidR="00DB1BA3" w:rsidRPr="00275BF9" w:rsidRDefault="00DB1BA3" w:rsidP="00517E79">
      <w:pPr>
        <w:pStyle w:val="BodyText"/>
      </w:pPr>
      <w:r w:rsidRPr="00275BF9">
        <w:t xml:space="preserve">There were a few datasets </w:t>
      </w:r>
      <w:r w:rsidR="00D511C6" w:rsidRPr="00275BF9">
        <w:t>to</w:t>
      </w:r>
      <w:r w:rsidRPr="00275BF9">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275BF9">
        <w:t>identify customers likely to churn effectively</w:t>
      </w:r>
      <w:r w:rsidRPr="00275BF9">
        <w:t>.</w:t>
      </w:r>
      <w:r w:rsidR="003167D5" w:rsidRPr="00275BF9">
        <w:tab/>
      </w:r>
    </w:p>
    <w:p w14:paraId="2E54E586" w14:textId="77777777" w:rsidR="0086336A" w:rsidRPr="00275BF9" w:rsidRDefault="0086336A" w:rsidP="00517E79">
      <w:pPr>
        <w:pStyle w:val="BodyText"/>
      </w:pPr>
      <w:r w:rsidRPr="00275BF9">
        <w:t xml:space="preserve">The information obtained from the data can be broken down into four broad categories and is as follows </w:t>
      </w: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r w:rsidRPr="00275BF9">
        <w:t>:</w:t>
      </w:r>
    </w:p>
    <w:p w14:paraId="09F5FF61" w14:textId="77777777" w:rsidR="0086336A" w:rsidRPr="00275BF9" w:rsidRDefault="0086336A" w:rsidP="00517E79">
      <w:pPr>
        <w:pStyle w:val="BodyText"/>
        <w:numPr>
          <w:ilvl w:val="0"/>
          <w:numId w:val="35"/>
        </w:numPr>
      </w:pPr>
      <w:r w:rsidRPr="00275BF9">
        <w:t>Services that the customer may be using such as streaming movies and tv, technical support, device protection, online backup and service, broadband services</w:t>
      </w:r>
    </w:p>
    <w:p w14:paraId="3D52DA78" w14:textId="77777777" w:rsidR="0086336A" w:rsidRPr="00275BF9" w:rsidRDefault="0086336A" w:rsidP="00517E79">
      <w:pPr>
        <w:pStyle w:val="BodyText"/>
        <w:numPr>
          <w:ilvl w:val="0"/>
          <w:numId w:val="35"/>
        </w:numPr>
      </w:pPr>
      <w:r w:rsidRPr="00275BF9">
        <w:t>Account Information of the customer such as customer tenure, total costing, monthly charges, paperless billing, payment method</w:t>
      </w:r>
    </w:p>
    <w:p w14:paraId="2E940A35" w14:textId="77777777" w:rsidR="0086336A" w:rsidRPr="00275BF9" w:rsidRDefault="0086336A" w:rsidP="00517E79">
      <w:pPr>
        <w:pStyle w:val="BodyText"/>
        <w:numPr>
          <w:ilvl w:val="0"/>
          <w:numId w:val="35"/>
        </w:numPr>
      </w:pPr>
      <w:r w:rsidRPr="00275BF9">
        <w:t>Demographic information such as age, gender, information about dependents and partners</w:t>
      </w:r>
    </w:p>
    <w:p w14:paraId="00585A37" w14:textId="2BFF5AF8" w:rsidR="0086336A" w:rsidRPr="00275BF9" w:rsidRDefault="0086336A" w:rsidP="00517E79">
      <w:pPr>
        <w:pStyle w:val="BodyText"/>
        <w:numPr>
          <w:ilvl w:val="0"/>
          <w:numId w:val="35"/>
        </w:numPr>
      </w:pPr>
      <w:r w:rsidRPr="00275BF9">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275BF9" w:rsidRDefault="006127B6" w:rsidP="006127B6">
      <w:pPr>
        <w:pStyle w:val="BodyText"/>
      </w:pPr>
      <w:r w:rsidRPr="00275BF9">
        <w:t>Understanding the different segments of the data available will help us profile the various customer segments and their behaviour, which will, in turn</w:t>
      </w:r>
      <w:r w:rsidR="006B0380" w:rsidRPr="00275BF9">
        <w:t>,</w:t>
      </w:r>
      <w:r w:rsidRPr="00275BF9">
        <w:t xml:space="preserve"> be able to accurately flag the set of behaviours that are indicative of customer churn for telecom operators.</w:t>
      </w:r>
    </w:p>
    <w:p w14:paraId="06A15089" w14:textId="77777777" w:rsidR="005F7EFC" w:rsidRPr="00275BF9"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275BF9">
        <w:br w:type="page"/>
      </w:r>
    </w:p>
    <w:p w14:paraId="4587DE05" w14:textId="70EC3D17" w:rsidR="00350A6B" w:rsidRPr="00275BF9" w:rsidRDefault="00350A6B" w:rsidP="00261525">
      <w:pPr>
        <w:pStyle w:val="Heading3"/>
      </w:pPr>
      <w:bookmarkStart w:id="54" w:name="_Toc72885577"/>
      <w:r w:rsidRPr="00275BF9">
        <w:lastRenderedPageBreak/>
        <w:t>3.2.2 Data Pre</w:t>
      </w:r>
      <w:r w:rsidR="006B0380" w:rsidRPr="00275BF9">
        <w:t>p</w:t>
      </w:r>
      <w:r w:rsidRPr="00275BF9">
        <w:t>rocessing</w:t>
      </w:r>
      <w:bookmarkEnd w:id="54"/>
    </w:p>
    <w:p w14:paraId="5B95FF21" w14:textId="51C45E70" w:rsidR="00FB6F49" w:rsidRPr="00275BF9" w:rsidRDefault="00B52F86" w:rsidP="00517E79">
      <w:pPr>
        <w:pStyle w:val="BodyText"/>
      </w:pPr>
      <w:r w:rsidRPr="00275BF9">
        <w:t xml:space="preserve">Now that </w:t>
      </w:r>
      <w:r w:rsidR="004B1C2A" w:rsidRPr="00275BF9">
        <w:t xml:space="preserve">the dataset is </w:t>
      </w:r>
      <w:r w:rsidR="002466C4" w:rsidRPr="00275BF9">
        <w:t>selected</w:t>
      </w:r>
      <w:r w:rsidR="00F837F0" w:rsidRPr="00275BF9">
        <w:t>,</w:t>
      </w:r>
      <w:r w:rsidR="002466C4" w:rsidRPr="00275BF9">
        <w:t xml:space="preserve"> </w:t>
      </w:r>
      <w:r w:rsidR="004B1C2A" w:rsidRPr="00275BF9">
        <w:t>let</w:t>
      </w:r>
      <w:r w:rsidR="00F837F0" w:rsidRPr="00275BF9">
        <w:t xml:space="preserve"> u</w:t>
      </w:r>
      <w:r w:rsidR="004B1C2A" w:rsidRPr="00275BF9">
        <w:t>s</w:t>
      </w:r>
      <w:r w:rsidR="002466C4" w:rsidRPr="00275BF9">
        <w:t xml:space="preserve"> proceed </w:t>
      </w:r>
      <w:r w:rsidR="004B1C2A" w:rsidRPr="00275BF9">
        <w:t>to understand the</w:t>
      </w:r>
      <w:r w:rsidR="002466C4" w:rsidRPr="00275BF9">
        <w:t xml:space="preserve"> domain</w:t>
      </w:r>
      <w:r w:rsidR="00BD6AB6" w:rsidRPr="00275BF9">
        <w:t xml:space="preserve">. </w:t>
      </w:r>
      <w:r w:rsidR="004B1C2A" w:rsidRPr="00275BF9">
        <w:t>Discussion on</w:t>
      </w:r>
      <w:r w:rsidR="002466C4" w:rsidRPr="00275BF9">
        <w:t xml:space="preserve"> the Data Pre-processing steps </w:t>
      </w:r>
      <w:r w:rsidR="004B1C2A" w:rsidRPr="00275BF9">
        <w:t>t</w:t>
      </w:r>
      <w:r w:rsidR="000B2279">
        <w:t>o be implemented will ensure that the data is standardised a</w:t>
      </w:r>
      <w:r w:rsidR="00514A38" w:rsidRPr="00275BF9">
        <w:t xml:space="preserve">s used in the </w:t>
      </w:r>
      <w:r w:rsidR="00F837F0" w:rsidRPr="00275BF9">
        <w:t>following</w:t>
      </w:r>
      <w:r w:rsidR="00514A38" w:rsidRPr="00275BF9">
        <w:t xml:space="preserve"> steps</w:t>
      </w:r>
      <w:r w:rsidR="002466C4" w:rsidRPr="00275BF9">
        <w:t xml:space="preserve">. </w:t>
      </w:r>
      <w:r w:rsidR="00514A38" w:rsidRPr="00275BF9">
        <w:t>A</w:t>
      </w:r>
      <w:r w:rsidR="008C226C" w:rsidRPr="00275BF9">
        <w:t xml:space="preserve"> sense check of the telecom churn dataset </w:t>
      </w:r>
      <w:r w:rsidR="00514A38" w:rsidRPr="00275BF9">
        <w:t>is perfo</w:t>
      </w:r>
      <w:r w:rsidR="00367731" w:rsidRPr="00275BF9">
        <w:t>r</w:t>
      </w:r>
      <w:r w:rsidR="00514A38" w:rsidRPr="00275BF9">
        <w:t xml:space="preserve">med </w:t>
      </w:r>
      <w:r w:rsidR="008C226C" w:rsidRPr="00275BF9">
        <w:t xml:space="preserve">to understand if the import of the data and the </w:t>
      </w:r>
      <w:r w:rsidR="009B0F78" w:rsidRPr="00275BF9">
        <w:t>dataset</w:t>
      </w:r>
      <w:r w:rsidR="00C235BC" w:rsidRPr="00275BF9">
        <w:t>'</w:t>
      </w:r>
      <w:r w:rsidR="009B0F78" w:rsidRPr="00275BF9">
        <w:t>s encoding</w:t>
      </w:r>
      <w:r w:rsidR="008C226C" w:rsidRPr="00275BF9">
        <w:t xml:space="preserve"> are</w:t>
      </w:r>
      <w:r w:rsidR="002466C4" w:rsidRPr="00275BF9">
        <w:t xml:space="preserve"> per expectations</w:t>
      </w:r>
      <w:r w:rsidR="00516FF3" w:rsidRPr="00275BF9">
        <w:t>. Once</w:t>
      </w:r>
      <w:r w:rsidR="00C47395" w:rsidRPr="00275BF9">
        <w:t xml:space="preserve"> the data types of the features</w:t>
      </w:r>
      <w:r w:rsidR="00514A38" w:rsidRPr="00275BF9">
        <w:t xml:space="preserve"> </w:t>
      </w:r>
      <w:r w:rsidR="00367731" w:rsidRPr="00275BF9">
        <w:t>are</w:t>
      </w:r>
      <w:r w:rsidR="00514A38" w:rsidRPr="00275BF9">
        <w:t xml:space="preserve"> noted</w:t>
      </w:r>
      <w:r w:rsidR="00516FF3" w:rsidRPr="00275BF9">
        <w:t xml:space="preserve">, the shape of the data </w:t>
      </w:r>
      <w:r w:rsidR="00514A38" w:rsidRPr="00275BF9">
        <w:t xml:space="preserve">is checked </w:t>
      </w:r>
      <w:r w:rsidR="00516FF3" w:rsidRPr="00275BF9">
        <w:t xml:space="preserve">to </w:t>
      </w:r>
      <w:r w:rsidR="00890257" w:rsidRPr="00275BF9">
        <w:t>en</w:t>
      </w:r>
      <w:r w:rsidR="00516FF3" w:rsidRPr="00275BF9">
        <w:t xml:space="preserve">sure the number of rows and columns is consistent </w:t>
      </w:r>
      <w:r w:rsidR="00C47395" w:rsidRPr="00275BF9">
        <w:t>per</w:t>
      </w:r>
      <w:r w:rsidR="00516FF3" w:rsidRPr="00275BF9">
        <w:t xml:space="preserve"> expectations. </w:t>
      </w:r>
      <w:r w:rsidR="00322561" w:rsidRPr="00275BF9">
        <w:t>F</w:t>
      </w:r>
      <w:r w:rsidR="00516FF3" w:rsidRPr="00275BF9">
        <w:t xml:space="preserve">ocus </w:t>
      </w:r>
      <w:r w:rsidR="00322561" w:rsidRPr="00275BF9">
        <w:t xml:space="preserve">is then directed </w:t>
      </w:r>
      <w:r w:rsidR="00516FF3" w:rsidRPr="00275BF9">
        <w:t>on the columns that have at least one missing value. Once the attributes to consider</w:t>
      </w:r>
      <w:r w:rsidR="00FA622A" w:rsidRPr="00275BF9">
        <w:t xml:space="preserve"> are accounted for</w:t>
      </w:r>
      <w:r w:rsidR="00516FF3" w:rsidRPr="00275BF9">
        <w:t>, the percentage of missing values column-wise</w:t>
      </w:r>
      <w:r w:rsidR="00FA622A" w:rsidRPr="00275BF9">
        <w:t xml:space="preserve"> is analy</w:t>
      </w:r>
      <w:r w:rsidR="005B7461" w:rsidRPr="00275BF9">
        <w:t>s</w:t>
      </w:r>
      <w:r w:rsidR="00FA622A" w:rsidRPr="00275BF9">
        <w:t>ed</w:t>
      </w:r>
      <w:r w:rsidR="00516FF3" w:rsidRPr="00275BF9">
        <w:t>. This will help us to decide the strategies to take for the next steps. Post missing value analysis</w:t>
      </w:r>
      <w:r w:rsidR="00B26670" w:rsidRPr="00275BF9">
        <w:t xml:space="preserve"> will determine</w:t>
      </w:r>
      <w:r w:rsidR="00516FF3" w:rsidRPr="00275BF9">
        <w:t xml:space="preserve"> if all the columns </w:t>
      </w:r>
      <w:r w:rsidR="00FA622A" w:rsidRPr="00275BF9">
        <w:t xml:space="preserve">or selected columns will be carried forward </w:t>
      </w:r>
      <w:r w:rsidR="00516FF3" w:rsidRPr="00275BF9">
        <w:t xml:space="preserve">to the next step if </w:t>
      </w:r>
      <w:r w:rsidR="00FA622A" w:rsidRPr="00275BF9">
        <w:t xml:space="preserve">columns must be dropped </w:t>
      </w:r>
      <w:r w:rsidR="00516FF3" w:rsidRPr="00275BF9">
        <w:t xml:space="preserve">based on </w:t>
      </w:r>
      <w:r w:rsidR="00890257" w:rsidRPr="00275BF9">
        <w:t>absent</w:t>
      </w:r>
      <w:r w:rsidR="00516FF3" w:rsidRPr="00275BF9">
        <w:t xml:space="preserve"> value percentage or employ methods such as mean imputation, mode imputation, deletion of rows and iterative imputation.</w:t>
      </w:r>
      <w:r w:rsidR="00927FDB" w:rsidRPr="00275BF9">
        <w:t xml:space="preserve"> </w:t>
      </w:r>
    </w:p>
    <w:p w14:paraId="26C693FC" w14:textId="519CF252" w:rsidR="005D5913" w:rsidRPr="00275BF9" w:rsidRDefault="0020390A" w:rsidP="00517E79">
      <w:pPr>
        <w:pStyle w:val="BodyText"/>
      </w:pPr>
      <w:r w:rsidRPr="00275BF9">
        <w:t>T</w:t>
      </w:r>
      <w:r w:rsidR="00516FF3" w:rsidRPr="00275BF9">
        <w:t>he percentage of missing values for each attribute</w:t>
      </w:r>
      <w:r w:rsidR="00BD6AB6" w:rsidRPr="00275BF9">
        <w:t xml:space="preserve"> after the</w:t>
      </w:r>
      <w:r w:rsidR="00516FF3" w:rsidRPr="00275BF9">
        <w:t xml:space="preserve"> missing</w:t>
      </w:r>
      <w:r w:rsidR="00D80583" w:rsidRPr="00275BF9">
        <w:t>-</w:t>
      </w:r>
      <w:r w:rsidR="00516FF3" w:rsidRPr="00275BF9">
        <w:t xml:space="preserve">value analysis will help us understand the base dataset </w:t>
      </w:r>
      <w:r w:rsidR="00045EA0" w:rsidRPr="00275BF9">
        <w:t>used before</w:t>
      </w:r>
      <w:r w:rsidR="00516FF3" w:rsidRPr="00275BF9">
        <w:t xml:space="preserve"> the next </w:t>
      </w:r>
      <w:r w:rsidR="005F3CED">
        <w:t>feature engineering step</w:t>
      </w:r>
      <w:r w:rsidR="00516FF3" w:rsidRPr="00275BF9">
        <w:t xml:space="preserve">. </w:t>
      </w:r>
      <w:r w:rsidR="002F056C" w:rsidRPr="00275BF9">
        <w:t>O</w:t>
      </w:r>
      <w:r w:rsidR="00A42670" w:rsidRPr="00275BF9">
        <w:t xml:space="preserve">utlier analysis </w:t>
      </w:r>
      <w:r w:rsidR="002F056C" w:rsidRPr="00275BF9">
        <w:t>is performed</w:t>
      </w:r>
      <w:r w:rsidR="009A4157">
        <w:t>,</w:t>
      </w:r>
      <w:r w:rsidR="002F056C" w:rsidRPr="00275BF9">
        <w:t xml:space="preserve"> a</w:t>
      </w:r>
      <w:r w:rsidR="000B2279">
        <w:t>nd</w:t>
      </w:r>
      <w:r w:rsidR="00A42670" w:rsidRPr="00275BF9">
        <w:t xml:space="preserve"> </w:t>
      </w:r>
      <w:r w:rsidR="002F056C" w:rsidRPr="00275BF9">
        <w:t>an analysis o</w:t>
      </w:r>
      <w:r w:rsidR="00B26670" w:rsidRPr="00275BF9">
        <w:t>f the data's skewness</w:t>
      </w:r>
      <w:r w:rsidR="00A42670" w:rsidRPr="00275BF9">
        <w:t xml:space="preserve"> to understand the feature</w:t>
      </w:r>
      <w:r w:rsidR="00C235BC" w:rsidRPr="00275BF9">
        <w:t>'</w:t>
      </w:r>
      <w:r w:rsidR="00A42670" w:rsidRPr="00275BF9">
        <w:t xml:space="preserve">s impact on customer churn. </w:t>
      </w:r>
      <w:r w:rsidR="00890257" w:rsidRPr="00275BF9">
        <w:t>After</w:t>
      </w:r>
      <w:r w:rsidR="00A42670" w:rsidRPr="00275BF9">
        <w:t xml:space="preserve"> understanding each features</w:t>
      </w:r>
      <w:r w:rsidR="00C235BC" w:rsidRPr="00275BF9">
        <w:t>'</w:t>
      </w:r>
      <w:r w:rsidR="00A42670" w:rsidRPr="00275BF9">
        <w:t xml:space="preserve"> distribution</w:t>
      </w:r>
      <w:r w:rsidR="00890257" w:rsidRPr="00275BF9">
        <w:t>,</w:t>
      </w:r>
      <w:r w:rsidR="00A42670" w:rsidRPr="00275BF9">
        <w:t xml:space="preserve"> univariate analysis</w:t>
      </w:r>
      <w:r w:rsidR="00B14E97" w:rsidRPr="00275BF9">
        <w:t xml:space="preserve"> is performed</w:t>
      </w:r>
      <w:r w:rsidR="00A42670" w:rsidRPr="00275BF9">
        <w:t>. This will help us understand and map out the inherent properties and distributions of each attribute. The bivariate analysis will then be performed on the data, ultimately followed by multivariate analysis to understand the features</w:t>
      </w:r>
      <w:r w:rsidR="00C235BC" w:rsidRPr="00275BF9">
        <w:t>'</w:t>
      </w:r>
      <w:r w:rsidR="00A42670" w:rsidRPr="00275BF9">
        <w:t xml:space="preserve"> direct and latent impact on the </w:t>
      </w:r>
      <w:r w:rsidR="008C226C" w:rsidRPr="00275BF9">
        <w:t>customer churn</w:t>
      </w:r>
      <w:r w:rsidR="00C235BC" w:rsidRPr="00275BF9">
        <w:t>'</w:t>
      </w:r>
      <w:r w:rsidR="008C226C" w:rsidRPr="00275BF9">
        <w:t>s target variable</w:t>
      </w:r>
      <w:r w:rsidR="00A42670" w:rsidRPr="00275BF9">
        <w:t>.</w:t>
      </w:r>
      <w:r w:rsidR="004D331B" w:rsidRPr="00275BF9">
        <w:t xml:space="preserve"> </w:t>
      </w:r>
    </w:p>
    <w:p w14:paraId="757A4521" w14:textId="408F84DE" w:rsidR="00350A6B" w:rsidRPr="00275BF9" w:rsidRDefault="00350A6B" w:rsidP="00261525">
      <w:pPr>
        <w:pStyle w:val="Heading3"/>
      </w:pPr>
      <w:bookmarkStart w:id="55" w:name="_Toc72885578"/>
      <w:r w:rsidRPr="00275BF9">
        <w:t>3.2.3 Data Transformation</w:t>
      </w:r>
      <w:bookmarkEnd w:id="55"/>
    </w:p>
    <w:p w14:paraId="623B21F9" w14:textId="74EDF077" w:rsidR="00764ECC" w:rsidRPr="00275BF9" w:rsidRDefault="00B26670" w:rsidP="00517E79">
      <w:pPr>
        <w:pStyle w:val="BodyText"/>
      </w:pPr>
      <w:r w:rsidRPr="00275BF9">
        <w:t xml:space="preserve">The following </w:t>
      </w:r>
      <w:r w:rsidR="00AD0BBF" w:rsidRPr="00275BF9">
        <w:t>successive</w:t>
      </w:r>
      <w:r w:rsidRPr="00275BF9">
        <w:t xml:space="preserve"> steps to extract the most value from the dataset will be carried out based on the cleaned datase</w:t>
      </w:r>
      <w:r w:rsidR="00156963" w:rsidRPr="00275BF9">
        <w:t>t</w:t>
      </w:r>
      <w:r w:rsidR="005D5913" w:rsidRPr="00275BF9">
        <w:t xml:space="preserve">. </w:t>
      </w:r>
      <w:r w:rsidR="00156963" w:rsidRPr="00275BF9">
        <w:t>S</w:t>
      </w:r>
      <w:r w:rsidR="005D5913" w:rsidRPr="00275BF9">
        <w:t xml:space="preserve">teps such as one-hot encoding </w:t>
      </w:r>
      <w:r w:rsidR="00156963" w:rsidRPr="00275BF9">
        <w:t xml:space="preserve">are applied </w:t>
      </w:r>
      <w:r w:rsidR="00EB6BC8" w:rsidRPr="00275BF9">
        <w:t>to</w:t>
      </w:r>
      <w:r w:rsidR="005D5913" w:rsidRPr="00275BF9">
        <w:t xml:space="preserve"> the </w:t>
      </w:r>
      <w:r w:rsidR="00890257" w:rsidRPr="00275BF9">
        <w:t>categorical features</w:t>
      </w:r>
      <w:r w:rsidR="005D5913" w:rsidRPr="00275BF9">
        <w:t xml:space="preserve">. Besides this, features </w:t>
      </w:r>
      <w:r w:rsidR="00156963" w:rsidRPr="00275BF9">
        <w:t xml:space="preserve">are derived </w:t>
      </w:r>
      <w:r w:rsidR="005D5913" w:rsidRPr="00275BF9">
        <w:t>from the existing dataset and feature engineer newer attributes. Based on the understanding of telecom</w:t>
      </w:r>
      <w:r w:rsidR="00C235BC" w:rsidRPr="00275BF9">
        <w:t>'</w:t>
      </w:r>
      <w:r w:rsidR="005D5913" w:rsidRPr="00275BF9">
        <w:t xml:space="preserve">s business, business rules </w:t>
      </w:r>
      <w:r w:rsidR="00B30DA7" w:rsidRPr="00275BF9">
        <w:t xml:space="preserve">and heuristics are applied </w:t>
      </w:r>
      <w:r w:rsidR="005D5913" w:rsidRPr="00275BF9">
        <w:t xml:space="preserve">to the business and derive new features. Performing efficient feature engineering will save us the hassle of running complicated models to get an accurate prediction. </w:t>
      </w:r>
    </w:p>
    <w:p w14:paraId="38041321" w14:textId="77777777" w:rsidR="007236C5" w:rsidRDefault="007236C5" w:rsidP="00517E79">
      <w:pPr>
        <w:pStyle w:val="BodyText"/>
      </w:pPr>
    </w:p>
    <w:p w14:paraId="2810CAE2" w14:textId="70884D22" w:rsidR="005D5913" w:rsidRPr="00275BF9" w:rsidRDefault="005D5913" w:rsidP="00517E79">
      <w:pPr>
        <w:pStyle w:val="BodyText"/>
      </w:pPr>
      <w:r w:rsidRPr="00275BF9">
        <w:lastRenderedPageBreak/>
        <w:t xml:space="preserve">This will make the machine learning pipeline easier to deploy, thus </w:t>
      </w:r>
      <w:r w:rsidR="00890257" w:rsidRPr="00275BF9">
        <w:t>reducing</w:t>
      </w:r>
      <w:r w:rsidRPr="00275BF9">
        <w:t xml:space="preserve"> the business expenditure on hardware.</w:t>
      </w:r>
      <w:r w:rsidR="00764ECC" w:rsidRPr="00275BF9">
        <w:t xml:space="preserve"> </w:t>
      </w:r>
      <w:r w:rsidRPr="00275BF9">
        <w:t>Data visuali</w:t>
      </w:r>
      <w:r w:rsidR="00890257" w:rsidRPr="00275BF9">
        <w:t>s</w:t>
      </w:r>
      <w:r w:rsidRPr="00275BF9">
        <w:t>ation here will play a crucial part here to be able to draw insights that might help to be able to derive more from the data.</w:t>
      </w:r>
      <w:r w:rsidR="00313FE3" w:rsidRPr="00275BF9">
        <w:t xml:space="preserve"> </w:t>
      </w:r>
      <w:r w:rsidR="009A2D04" w:rsidRPr="00275BF9">
        <w:t>U</w:t>
      </w:r>
      <w:r w:rsidR="00B5332E" w:rsidRPr="00275BF9">
        <w:t>s</w:t>
      </w:r>
      <w:r w:rsidR="009A2D04" w:rsidRPr="00275BF9">
        <w:t>ing</w:t>
      </w:r>
      <w:r w:rsidR="00313FE3" w:rsidRPr="00275BF9">
        <w:t xml:space="preserve"> advanced </w:t>
      </w:r>
      <w:r w:rsidR="00B5332E" w:rsidRPr="00275BF9">
        <w:t xml:space="preserve">Exploratory Data Analysis </w:t>
      </w:r>
      <w:r w:rsidR="00313FE3" w:rsidRPr="00275BF9">
        <w:t>packages such as pandas profiling, Sweetviz and data prep to perform visuali</w:t>
      </w:r>
      <w:r w:rsidR="00BD6AB6" w:rsidRPr="00275BF9">
        <w:t>s</w:t>
      </w:r>
      <w:r w:rsidR="00313FE3" w:rsidRPr="00275BF9">
        <w:t>ation of the data; will give us a complete overview of the data.</w:t>
      </w:r>
      <w:r w:rsidRPr="00275BF9">
        <w:t xml:space="preserve"> Mapping out and understanding the relationship of each numerical and categorical variable with churn will help us start identifying the attributes that might have a </w:t>
      </w:r>
      <w:r w:rsidR="00983DE7" w:rsidRPr="00275BF9">
        <w:t xml:space="preserve">direct or latent </w:t>
      </w:r>
      <w:r w:rsidRPr="00275BF9">
        <w:t xml:space="preserve">impact on customer churn. </w:t>
      </w:r>
      <w:r w:rsidR="00A4254C" w:rsidRPr="00275BF9">
        <w:t>After</w:t>
      </w:r>
      <w:r w:rsidRPr="00275BF9">
        <w:t xml:space="preserve"> perform</w:t>
      </w:r>
      <w:r w:rsidR="00A4254C" w:rsidRPr="00275BF9">
        <w:t>ing</w:t>
      </w:r>
      <w:r w:rsidRPr="00275BF9">
        <w:t xml:space="preserve"> multicollinearity and variance inflation factor tests to understand the data</w:t>
      </w:r>
      <w:r w:rsidR="00C235BC" w:rsidRPr="00275BF9">
        <w:t>'</w:t>
      </w:r>
      <w:r w:rsidRPr="00275BF9">
        <w:t>s inherent properties</w:t>
      </w:r>
      <w:r w:rsidR="00A4254C" w:rsidRPr="00275BF9">
        <w:t xml:space="preserve">, </w:t>
      </w:r>
      <w:r w:rsidR="002948C3" w:rsidRPr="00275BF9">
        <w:t>an analysis o</w:t>
      </w:r>
      <w:r w:rsidR="00EB6BC8" w:rsidRPr="00275BF9">
        <w:t>f</w:t>
      </w:r>
      <w:r w:rsidR="00A4254C" w:rsidRPr="00275BF9">
        <w:t xml:space="preserve"> the </w:t>
      </w:r>
      <w:r w:rsidRPr="00275BF9">
        <w:t xml:space="preserve">significant features </w:t>
      </w:r>
      <w:r w:rsidR="00702DA3" w:rsidRPr="00275BF9">
        <w:t xml:space="preserve">will be </w:t>
      </w:r>
      <w:r w:rsidR="00B26670" w:rsidRPr="00275BF9">
        <w:t>selected</w:t>
      </w:r>
      <w:r w:rsidRPr="00275BF9">
        <w:t xml:space="preserve"> for modelling. </w:t>
      </w:r>
      <w:r w:rsidR="00C852DE" w:rsidRPr="00275BF9">
        <w:t>Additionally,</w:t>
      </w:r>
      <w:r w:rsidRPr="00275BF9">
        <w:t xml:space="preserve"> the correlation scores for the numerical variables </w:t>
      </w:r>
      <w:r w:rsidR="00C852DE" w:rsidRPr="00275BF9">
        <w:t>will be analy</w:t>
      </w:r>
      <w:r w:rsidR="005B7461" w:rsidRPr="00275BF9">
        <w:t>s</w:t>
      </w:r>
      <w:r w:rsidR="00C852DE" w:rsidRPr="00275BF9">
        <w:t xml:space="preserve">ed </w:t>
      </w:r>
      <w:r w:rsidRPr="00275BF9">
        <w:t xml:space="preserve">to identify the features </w:t>
      </w:r>
      <w:r w:rsidR="00890257" w:rsidRPr="00275BF9">
        <w:t>with</w:t>
      </w:r>
      <w:r w:rsidRPr="00275BF9">
        <w:t xml:space="preserve"> a high positive or negative correlation with the target variable. </w:t>
      </w:r>
      <w:r w:rsidR="00C852DE" w:rsidRPr="00275BF9">
        <w:t>A</w:t>
      </w:r>
      <w:r w:rsidR="00890257" w:rsidRPr="00275BF9">
        <w:t xml:space="preserve"> </w:t>
      </w:r>
      <w:r w:rsidRPr="00275BF9">
        <w:t xml:space="preserve">categorical analysis </w:t>
      </w:r>
      <w:r w:rsidR="00C852DE" w:rsidRPr="00275BF9">
        <w:t xml:space="preserve">will also </w:t>
      </w:r>
      <w:r w:rsidR="00B26670" w:rsidRPr="00275BF9">
        <w:t>perform</w:t>
      </w:r>
      <w:r w:rsidR="00890257" w:rsidRPr="00275BF9">
        <w:t xml:space="preserve"> type object variables</w:t>
      </w:r>
      <w:r w:rsidRPr="00275BF9">
        <w:t xml:space="preserve"> to deep-drive into implicit and latent connections within the data.</w:t>
      </w:r>
    </w:p>
    <w:p w14:paraId="549A9A7B" w14:textId="33C07F8A" w:rsidR="00350A6B" w:rsidRPr="00275BF9" w:rsidRDefault="00350A6B" w:rsidP="00261525">
      <w:pPr>
        <w:pStyle w:val="Heading3"/>
      </w:pPr>
      <w:bookmarkStart w:id="56" w:name="_Toc72885579"/>
      <w:r w:rsidRPr="00275BF9">
        <w:t>3.2.4 Data Visualization</w:t>
      </w:r>
      <w:bookmarkEnd w:id="56"/>
    </w:p>
    <w:p w14:paraId="7AE9AA12" w14:textId="5312C65D" w:rsidR="005371DB" w:rsidRPr="00275BF9" w:rsidRDefault="00307181" w:rsidP="00517E79">
      <w:pPr>
        <w:pStyle w:val="BodyText"/>
      </w:pPr>
      <w:r w:rsidRPr="00275BF9">
        <w:t>Data visuali</w:t>
      </w:r>
      <w:r w:rsidR="00620D68" w:rsidRPr="00275BF9">
        <w:t>s</w:t>
      </w:r>
      <w:r w:rsidRPr="00275BF9">
        <w:t>ation is an integral part of exploratory data analysis to be able to understand the data.</w:t>
      </w:r>
      <w:r w:rsidR="00176AB4" w:rsidRPr="00275BF9">
        <w:t xml:space="preserve"> </w:t>
      </w:r>
      <w:r w:rsidR="00CE387F" w:rsidRPr="00275BF9">
        <w:t>Visuali</w:t>
      </w:r>
      <w:r w:rsidR="005B7461" w:rsidRPr="00275BF9">
        <w:t>s</w:t>
      </w:r>
      <w:r w:rsidR="00CE387F" w:rsidRPr="00275BF9">
        <w:t>ation p</w:t>
      </w:r>
      <w:r w:rsidR="00AC2719" w:rsidRPr="00275BF9">
        <w:t>ackages</w:t>
      </w:r>
      <w:r w:rsidR="00176AB4" w:rsidRPr="00275BF9">
        <w:t xml:space="preserve"> </w:t>
      </w:r>
      <w:r w:rsidR="00E829C3" w:rsidRPr="00275BF9">
        <w:t xml:space="preserve">to </w:t>
      </w:r>
      <w:r w:rsidR="00176AB4" w:rsidRPr="00275BF9">
        <w:t>analy</w:t>
      </w:r>
      <w:r w:rsidR="00620D68" w:rsidRPr="00275BF9">
        <w:t>s</w:t>
      </w:r>
      <w:r w:rsidR="00176AB4" w:rsidRPr="00275BF9">
        <w:t xml:space="preserve">e and understand the data </w:t>
      </w:r>
      <w:r w:rsidR="00CE387F" w:rsidRPr="00275BF9">
        <w:t xml:space="preserve">such as </w:t>
      </w:r>
      <w:r w:rsidR="00176AB4" w:rsidRPr="00275BF9">
        <w:t>pandas profiling, sweetviz and data</w:t>
      </w:r>
      <w:r w:rsidR="00DF0ACC" w:rsidRPr="00275BF9">
        <w:t xml:space="preserve"> </w:t>
      </w:r>
      <w:r w:rsidR="00176AB4" w:rsidRPr="00275BF9">
        <w:t>prep</w:t>
      </w:r>
      <w:r w:rsidR="00CE387F" w:rsidRPr="00275BF9">
        <w:t xml:space="preserve"> can be leveraged</w:t>
      </w:r>
      <w:r w:rsidR="00176AB4" w:rsidRPr="00275BF9">
        <w:t>. This will help us understand the distribution of the columns, the variance</w:t>
      </w:r>
      <w:r w:rsidR="00AC2719" w:rsidRPr="00275BF9">
        <w:t>, and the data profile</w:t>
      </w:r>
      <w:r w:rsidR="00CB070E" w:rsidRPr="00275BF9">
        <w:t xml:space="preserve">. </w:t>
      </w:r>
      <w:r w:rsidR="00176AB4" w:rsidRPr="00275BF9">
        <w:t>Compari</w:t>
      </w:r>
      <w:r w:rsidR="00DE4841" w:rsidRPr="00275BF9">
        <w:t>ng</w:t>
      </w:r>
      <w:r w:rsidR="00176AB4" w:rsidRPr="00275BF9">
        <w:t xml:space="preserve"> the data visually before and after processing will also help us understand datasets that will serve as inputs to the machine learning models in the model building steps in Section 3.2.7.</w:t>
      </w:r>
      <w:r w:rsidR="00C10973" w:rsidRPr="00275BF9">
        <w:t xml:space="preserve"> </w:t>
      </w:r>
      <w:r w:rsidR="00E973BA" w:rsidRPr="00275BF9">
        <w:t>Let</w:t>
      </w:r>
      <w:r w:rsidR="00F837F0" w:rsidRPr="00275BF9">
        <w:t xml:space="preserve"> u</w:t>
      </w:r>
      <w:r w:rsidR="00E973BA" w:rsidRPr="00275BF9">
        <w:t>s v</w:t>
      </w:r>
      <w:r w:rsidR="00BE4FC2" w:rsidRPr="00275BF9">
        <w:t>isuali</w:t>
      </w:r>
      <w:r w:rsidR="00C22A9B" w:rsidRPr="00275BF9">
        <w:t>s</w:t>
      </w:r>
      <w:r w:rsidR="00BE4FC2" w:rsidRPr="00275BF9">
        <w:t xml:space="preserve">e a few of the features and the target variables </w:t>
      </w:r>
      <w:r w:rsidR="00C235BC" w:rsidRPr="00275BF9">
        <w:t>to</w:t>
      </w:r>
      <w:r w:rsidR="005444D6" w:rsidRPr="00275BF9">
        <w:t xml:space="preserve"> understand the distribution</w:t>
      </w:r>
      <w:r w:rsidR="004C7242" w:rsidRPr="00275BF9">
        <w:t xml:space="preserve"> of the data points.</w:t>
      </w:r>
    </w:p>
    <w:p w14:paraId="19575A9B" w14:textId="5325B6BD" w:rsidR="004C7242" w:rsidRPr="00275BF9" w:rsidRDefault="004C7242" w:rsidP="00517E79">
      <w:pPr>
        <w:pStyle w:val="BodyText"/>
      </w:pPr>
      <w:r w:rsidRPr="00275BF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275BF9">
        <w:tab/>
      </w:r>
      <w:r w:rsidRPr="00275BF9">
        <w:tab/>
      </w:r>
      <w:r w:rsidRPr="00275BF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5157793E" w:rsidR="00BF14B1" w:rsidRPr="00275BF9" w:rsidRDefault="009F5D02" w:rsidP="009F5D02">
      <w:pPr>
        <w:pStyle w:val="Caption"/>
        <w:jc w:val="center"/>
      </w:pPr>
      <w:bookmarkStart w:id="57" w:name="_Toc72887091"/>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Distribution of Churn (Target variable)</w:t>
      </w:r>
      <w:bookmarkEnd w:id="57"/>
    </w:p>
    <w:p w14:paraId="42DFF555" w14:textId="72EFA938" w:rsidR="00402E13" w:rsidRPr="00275BF9" w:rsidRDefault="00BD5308" w:rsidP="007A1A06">
      <w:pPr>
        <w:pStyle w:val="BodyText"/>
        <w:jc w:val="center"/>
      </w:pPr>
      <w:r w:rsidRPr="00275BF9">
        <w:t>There are</w:t>
      </w:r>
      <w:r w:rsidR="00C03EDD" w:rsidRPr="00275BF9">
        <w:t xml:space="preserve"> 21 features and 7043 data points.</w:t>
      </w:r>
      <w:r w:rsidR="00282BA7" w:rsidRPr="00275BF9">
        <w:t xml:space="preserve"> </w:t>
      </w:r>
      <w:r w:rsidRPr="00275BF9">
        <w:t>Let</w:t>
      </w:r>
      <w:r w:rsidR="00F837F0" w:rsidRPr="00275BF9">
        <w:t xml:space="preserve"> u</w:t>
      </w:r>
      <w:r w:rsidRPr="00275BF9">
        <w:t>s</w:t>
      </w:r>
      <w:r w:rsidR="00282BA7" w:rsidRPr="00275BF9">
        <w:t xml:space="preserve"> analyse the distribution of a few of the dependent variables.</w:t>
      </w:r>
      <w:r w:rsidR="00977A59" w:rsidRPr="00275BF9">
        <w:tab/>
      </w:r>
      <w:r w:rsidR="00977A59" w:rsidRPr="00275BF9">
        <w:br/>
      </w:r>
      <w:r w:rsidR="0005709C" w:rsidRPr="00275BF9">
        <w:lastRenderedPageBreak/>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275BF9">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275BF9">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38317849" w:rsidR="00402E13" w:rsidRPr="00275BF9" w:rsidRDefault="007661F5" w:rsidP="00704F11">
      <w:pPr>
        <w:pStyle w:val="Caption"/>
        <w:jc w:val="center"/>
      </w:pPr>
      <w:bookmarkStart w:id="58" w:name="_Toc72887092"/>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Distribution of Contract</w:t>
      </w:r>
      <w:r w:rsidR="00A704F0" w:rsidRPr="00275BF9">
        <w:t>, Partner, Gender</w:t>
      </w:r>
      <w:bookmarkEnd w:id="58"/>
    </w:p>
    <w:p w14:paraId="68BE7A33" w14:textId="77777777" w:rsidR="003478C7" w:rsidRPr="00275BF9" w:rsidRDefault="00795183" w:rsidP="00704F11">
      <w:pPr>
        <w:pStyle w:val="Caption"/>
        <w:jc w:val="center"/>
      </w:pPr>
      <w:r w:rsidRPr="00275BF9">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6C14AD22" w:rsidR="00075AC4" w:rsidRPr="00275BF9" w:rsidRDefault="00CA2D86" w:rsidP="00704F11">
      <w:pPr>
        <w:pStyle w:val="Caption"/>
        <w:jc w:val="center"/>
      </w:pPr>
      <w:bookmarkStart w:id="59" w:name="_Toc72887093"/>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Pr="00275BF9">
        <w:t>: Distribution of Monthly Charges</w:t>
      </w:r>
      <w:bookmarkEnd w:id="59"/>
    </w:p>
    <w:p w14:paraId="6516F2EE" w14:textId="4B8AE3AC" w:rsidR="00D66650" w:rsidRPr="00275BF9" w:rsidRDefault="00350A6B" w:rsidP="00261525">
      <w:pPr>
        <w:pStyle w:val="Heading3"/>
      </w:pPr>
      <w:bookmarkStart w:id="60" w:name="_Toc72885580"/>
      <w:r w:rsidRPr="00275BF9">
        <w:t xml:space="preserve">3.2.5 </w:t>
      </w:r>
      <w:r w:rsidR="00D66650" w:rsidRPr="00275BF9">
        <w:t>Class Balancing</w:t>
      </w:r>
      <w:bookmarkEnd w:id="60"/>
    </w:p>
    <w:p w14:paraId="0974A7C0" w14:textId="42F14573" w:rsidR="002A7241" w:rsidRPr="00275BF9" w:rsidRDefault="00C21362" w:rsidP="00517E79">
      <w:r w:rsidRPr="00275BF9">
        <w:t xml:space="preserve">Oversampling and SMOTE are the </w:t>
      </w:r>
      <w:r w:rsidR="002247F8" w:rsidRPr="00275BF9">
        <w:t xml:space="preserve">techniques </w:t>
      </w:r>
      <w:r w:rsidR="00E61C04" w:rsidRPr="00275BF9">
        <w:t>that will be</w:t>
      </w:r>
      <w:r w:rsidR="002247F8" w:rsidRPr="00275BF9">
        <w:t xml:space="preserve"> </w:t>
      </w:r>
      <w:r w:rsidR="00E61C04" w:rsidRPr="00275BF9">
        <w:t>leveraged</w:t>
      </w:r>
      <w:r w:rsidR="002247F8" w:rsidRPr="00275BF9">
        <w:t xml:space="preserve"> </w:t>
      </w:r>
      <w:r w:rsidR="009D164D" w:rsidRPr="00275BF9">
        <w:t xml:space="preserve">to perform class balancing. </w:t>
      </w:r>
      <w:r w:rsidR="00D079D8" w:rsidRPr="00275BF9">
        <w:t>T</w:t>
      </w:r>
      <w:r w:rsidR="00DE4841" w:rsidRPr="00275BF9">
        <w:t>he classification models ha</w:t>
      </w:r>
      <w:r w:rsidR="00EB6BC8" w:rsidRPr="00275BF9">
        <w:t>d</w:t>
      </w:r>
      <w:r w:rsidR="00DE4841" w:rsidRPr="00275BF9">
        <w:t xml:space="preserve"> improved performance </w:t>
      </w:r>
      <w:r w:rsidR="00BE4B59" w:rsidRPr="00275BF9">
        <w:t>when class balancing</w:t>
      </w:r>
      <w:r w:rsidR="007D358A" w:rsidRPr="00275BF9">
        <w:t xml:space="preserve"> </w:t>
      </w:r>
      <w:r w:rsidR="00BE4B59" w:rsidRPr="00275BF9">
        <w:t>was performed.</w:t>
      </w:r>
      <w:r w:rsidR="008F44B6" w:rsidRPr="00275BF9">
        <w:t xml:space="preserve"> </w:t>
      </w:r>
      <w:r w:rsidR="00874284" w:rsidRPr="00275BF9">
        <w:t>C</w:t>
      </w:r>
      <w:r w:rsidR="008F44B6" w:rsidRPr="00275BF9">
        <w:t xml:space="preserve">lass balancing </w:t>
      </w:r>
      <w:r w:rsidR="00874284" w:rsidRPr="00275BF9">
        <w:t>is perfo</w:t>
      </w:r>
      <w:r w:rsidR="00EB6BC8" w:rsidRPr="00275BF9">
        <w:t>r</w:t>
      </w:r>
      <w:r w:rsidR="00874284" w:rsidRPr="00275BF9">
        <w:t xml:space="preserve">med </w:t>
      </w:r>
      <w:r w:rsidR="008F44B6" w:rsidRPr="00275BF9">
        <w:t>in this section by using the re</w:t>
      </w:r>
      <w:r w:rsidR="00E77E34" w:rsidRPr="00275BF9">
        <w:t>co</w:t>
      </w:r>
      <w:r w:rsidR="008F44B6" w:rsidRPr="00275BF9">
        <w:t>mmended class balancing techniques</w:t>
      </w:r>
      <w:r w:rsidR="00506CAF" w:rsidRPr="00275BF9">
        <w:t xml:space="preserve"> of oversampling and SMOTE.</w:t>
      </w:r>
      <w:r w:rsidR="00E9150A" w:rsidRPr="00275BF9">
        <w:tab/>
      </w:r>
      <w:r w:rsidR="00E9150A" w:rsidRPr="00275BF9">
        <w:br/>
      </w:r>
    </w:p>
    <w:p w14:paraId="34AC0058" w14:textId="77777777" w:rsidR="001849D5" w:rsidRPr="00275BF9" w:rsidRDefault="004F69E9" w:rsidP="000070C7">
      <w:pPr>
        <w:pStyle w:val="Caption"/>
        <w:jc w:val="center"/>
      </w:pPr>
      <w:r w:rsidRPr="00275BF9">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4975123E" w14:textId="2A319178" w:rsidR="005C53B1" w:rsidRPr="001D75E2" w:rsidRDefault="000070C7" w:rsidP="001D75E2">
      <w:pPr>
        <w:pStyle w:val="Caption"/>
        <w:jc w:val="center"/>
        <w:rPr>
          <w:color w:val="777777"/>
          <w:sz w:val="21"/>
          <w:szCs w:val="21"/>
          <w:shd w:val="clear" w:color="auto" w:fill="FFFFFF"/>
        </w:rPr>
      </w:pPr>
      <w:bookmarkStart w:id="61" w:name="_Toc72887094"/>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rsidRPr="00275BF9">
        <w:t>: Correlation Matrix using Pearson's correlation coefficient (r)</w:t>
      </w:r>
      <w:bookmarkEnd w:id="61"/>
    </w:p>
    <w:p w14:paraId="4102CCC9" w14:textId="17F2DD0D" w:rsidR="0065648B" w:rsidRPr="00275BF9" w:rsidRDefault="000254A0" w:rsidP="0061749C">
      <w:pPr>
        <w:pStyle w:val="Caption"/>
        <w:jc w:val="center"/>
      </w:pPr>
      <w:r w:rsidRPr="00275BF9">
        <w:lastRenderedPageBreak/>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275BF9" w:rsidRDefault="005A534A" w:rsidP="00517E79">
      <w:pPr>
        <w:pStyle w:val="ImageFont"/>
      </w:pPr>
      <w:r w:rsidRPr="00275BF9">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0A79C609" w:rsidR="00AD6E54" w:rsidRPr="00275BF9" w:rsidRDefault="00D40F2A" w:rsidP="00D40F2A">
      <w:pPr>
        <w:pStyle w:val="Caption"/>
        <w:jc w:val="center"/>
      </w:pPr>
      <w:bookmarkStart w:id="62" w:name="_Ref72461891"/>
      <w:bookmarkStart w:id="63" w:name="_Toc72887095"/>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rsidRPr="00275BF9">
        <w:t>: Distribution of Monthly Charges based on Churn</w:t>
      </w:r>
      <w:bookmarkEnd w:id="62"/>
      <w:bookmarkEnd w:id="63"/>
    </w:p>
    <w:p w14:paraId="65839B5E" w14:textId="17D10890" w:rsidR="00C3212B" w:rsidRPr="00275BF9" w:rsidRDefault="00126638" w:rsidP="00261525">
      <w:pPr>
        <w:pStyle w:val="Heading3"/>
      </w:pPr>
      <w:bookmarkStart w:id="64" w:name="_Toc72885581"/>
      <w:r w:rsidRPr="00275BF9">
        <w:t>3.2.</w:t>
      </w:r>
      <w:r w:rsidR="00042201" w:rsidRPr="00275BF9">
        <w:t>6</w:t>
      </w:r>
      <w:r w:rsidRPr="00275BF9">
        <w:t xml:space="preserve"> Model Building</w:t>
      </w:r>
      <w:bookmarkEnd w:id="64"/>
    </w:p>
    <w:p w14:paraId="4C9A1E9C" w14:textId="3396B4EE" w:rsidR="00126638" w:rsidRPr="00275BF9" w:rsidRDefault="000D2ABE" w:rsidP="00517E79">
      <w:pPr>
        <w:pStyle w:val="BodyText"/>
      </w:pPr>
      <w:r w:rsidRPr="00275BF9">
        <w:t xml:space="preserve">Model Building is one of the more crucial components of this study. The following steps will help </w:t>
      </w:r>
      <w:r w:rsidR="00AC3BF8" w:rsidRPr="00275BF9">
        <w:t>i</w:t>
      </w:r>
      <w:r w:rsidR="0020390A" w:rsidRPr="00275BF9">
        <w:t>dentify</w:t>
      </w:r>
      <w:r w:rsidR="00AC3BF8" w:rsidRPr="00275BF9">
        <w:t xml:space="preserve"> </w:t>
      </w:r>
      <w:r w:rsidRPr="00275BF9">
        <w:t xml:space="preserve">the right set of models and appropriate techniques </w:t>
      </w:r>
      <w:r w:rsidR="00BC19ED" w:rsidRPr="00275BF9">
        <w:t>to</w:t>
      </w:r>
      <w:r w:rsidRPr="00275BF9">
        <w:t xml:space="preserve"> leverage to get optimal results. </w:t>
      </w:r>
      <w:r w:rsidR="00BC19ED" w:rsidRPr="00275BF9">
        <w:t>This</w:t>
      </w:r>
      <w:r w:rsidR="00B26670" w:rsidRPr="00275BF9">
        <w:t xml:space="preserve"> model building</w:t>
      </w:r>
      <w:r w:rsidR="00BC19ED" w:rsidRPr="00275BF9">
        <w:t xml:space="preserve"> is followed by </w:t>
      </w:r>
      <w:r w:rsidR="00B46E15" w:rsidRPr="00275BF9">
        <w:t>choos</w:t>
      </w:r>
      <w:r w:rsidR="00BC19ED" w:rsidRPr="00275BF9">
        <w:t>ing</w:t>
      </w:r>
      <w:r w:rsidR="00B46E15" w:rsidRPr="00275BF9">
        <w:t xml:space="preserve"> the models </w:t>
      </w:r>
      <w:r w:rsidR="00BC19ED" w:rsidRPr="00275BF9">
        <w:t>to</w:t>
      </w:r>
      <w:r w:rsidR="00B46E15" w:rsidRPr="00275BF9">
        <w:t xml:space="preserve"> implement after</w:t>
      </w:r>
      <w:r w:rsidR="00890257" w:rsidRPr="00275BF9">
        <w:t xml:space="preserve"> the data cleaning, feature engineering,</w:t>
      </w:r>
      <w:r w:rsidR="00126638" w:rsidRPr="00275BF9">
        <w:t xml:space="preserve"> and data formatting steps.</w:t>
      </w:r>
    </w:p>
    <w:p w14:paraId="4F953723" w14:textId="4036D507" w:rsidR="00126638" w:rsidRPr="00275BF9" w:rsidRDefault="00441611" w:rsidP="00261525">
      <w:pPr>
        <w:pStyle w:val="Heading4"/>
      </w:pPr>
      <w:bookmarkStart w:id="65" w:name="_Toc61885879"/>
      <w:r w:rsidRPr="00275BF9">
        <w:t>3.2.6.1</w:t>
      </w:r>
      <w:r w:rsidR="00126638" w:rsidRPr="00275BF9">
        <w:t xml:space="preserve"> Model Selection Techniques</w:t>
      </w:r>
      <w:bookmarkEnd w:id="65"/>
    </w:p>
    <w:p w14:paraId="3D98BB15" w14:textId="4C47EBD7" w:rsidR="00DC4335" w:rsidRPr="00275BF9" w:rsidRDefault="00AD0BBF" w:rsidP="00517E79">
      <w:pPr>
        <w:pStyle w:val="BodyText"/>
      </w:pPr>
      <w:r w:rsidRPr="00275BF9">
        <w:t>T</w:t>
      </w:r>
      <w:r w:rsidR="00D11AA3" w:rsidRPr="00275BF9">
        <w:t>he best perfo</w:t>
      </w:r>
      <w:r w:rsidR="00EB6BC8" w:rsidRPr="00275BF9">
        <w:t>r</w:t>
      </w:r>
      <w:r w:rsidR="00D11AA3" w:rsidRPr="00275BF9">
        <w:t xml:space="preserve">ming models </w:t>
      </w:r>
      <w:r w:rsidR="008A43A6" w:rsidRPr="00275BF9">
        <w:t xml:space="preserve">are selected </w:t>
      </w:r>
      <w:r w:rsidR="00D11AA3" w:rsidRPr="00275BF9">
        <w:t>based on multiple factors ranging from accuracy to interpretability</w:t>
      </w:r>
      <w:r w:rsidR="00126638" w:rsidRPr="00275BF9">
        <w:t>. From the literature</w:t>
      </w:r>
      <w:r w:rsidR="008D4917" w:rsidRPr="00275BF9">
        <w:t xml:space="preserve"> review</w:t>
      </w:r>
      <w:r w:rsidR="00126638" w:rsidRPr="00275BF9">
        <w:t xml:space="preserve">, it has been </w:t>
      </w:r>
      <w:r w:rsidR="008D4917" w:rsidRPr="00275BF9">
        <w:t>observed</w:t>
      </w:r>
      <w:r w:rsidR="00126638" w:rsidRPr="00275BF9">
        <w:t xml:space="preserve"> that the supervised classifier models have given good results. </w:t>
      </w:r>
      <w:r w:rsidR="008A43A6" w:rsidRPr="00275BF9">
        <w:t>S</w:t>
      </w:r>
      <w:r w:rsidR="00DC4335" w:rsidRPr="00275BF9">
        <w:t xml:space="preserve">ingle algorithm models </w:t>
      </w:r>
      <w:r w:rsidR="008A43A6" w:rsidRPr="00275BF9">
        <w:t xml:space="preserve">are implemented </w:t>
      </w:r>
      <w:r w:rsidR="00DC4335" w:rsidRPr="00275BF9">
        <w:t xml:space="preserve">to pick out the models that have the best performance. </w:t>
      </w:r>
      <w:r w:rsidR="008A43A6" w:rsidRPr="00275BF9">
        <w:t>The models</w:t>
      </w:r>
      <w:r w:rsidR="00126638" w:rsidRPr="00275BF9">
        <w:t xml:space="preserve"> use</w:t>
      </w:r>
      <w:r w:rsidR="008A43A6" w:rsidRPr="00275BF9">
        <w:t>d</w:t>
      </w:r>
      <w:r w:rsidR="00126638" w:rsidRPr="00275BF9">
        <w:t xml:space="preserve"> </w:t>
      </w:r>
      <w:r w:rsidR="00892B5B" w:rsidRPr="00275BF9">
        <w:t>L</w:t>
      </w:r>
      <w:r w:rsidR="00126638" w:rsidRPr="00275BF9">
        <w:t xml:space="preserve">ogistic </w:t>
      </w:r>
      <w:r w:rsidR="00892B5B" w:rsidRPr="00275BF9">
        <w:t>R</w:t>
      </w:r>
      <w:r w:rsidR="00126638" w:rsidRPr="00275BF9">
        <w:t>egression, decision trees, Naïve Bayes, random forest, support vector machine</w:t>
      </w:r>
      <w:r w:rsidR="00B26670" w:rsidRPr="00275BF9">
        <w:t xml:space="preserve">, </w:t>
      </w:r>
      <w:r w:rsidR="00126638" w:rsidRPr="00275BF9">
        <w:t>and how the algorithms perform.</w:t>
      </w:r>
    </w:p>
    <w:p w14:paraId="2A712C35" w14:textId="6BF9ED8B" w:rsidR="00126638" w:rsidRPr="00275BF9" w:rsidRDefault="00DC4335" w:rsidP="00517E79">
      <w:pPr>
        <w:pStyle w:val="BodyText"/>
      </w:pPr>
      <w:r w:rsidRPr="00275BF9">
        <w:t>Based</w:t>
      </w:r>
      <w:r w:rsidR="00126638" w:rsidRPr="00275BF9">
        <w:t xml:space="preserve"> </w:t>
      </w:r>
      <w:r w:rsidR="008E6722" w:rsidRPr="00275BF9">
        <w:t xml:space="preserve">on </w:t>
      </w:r>
      <w:r w:rsidR="00C235BC" w:rsidRPr="00275BF9">
        <w:t>the unique algorithms' analysi</w:t>
      </w:r>
      <w:r w:rsidR="00126638" w:rsidRPr="00275BF9">
        <w:t xml:space="preserve">s, </w:t>
      </w:r>
      <w:r w:rsidRPr="00275BF9">
        <w:t xml:space="preserve">bagging and boosting techniques </w:t>
      </w:r>
      <w:r w:rsidR="009768DA" w:rsidRPr="00275BF9">
        <w:t xml:space="preserve">are also attempted </w:t>
      </w:r>
      <w:r w:rsidRPr="00275BF9">
        <w:t xml:space="preserve">to have multiple weak classifiers combine to form a </w:t>
      </w:r>
      <w:r w:rsidR="00C235BC" w:rsidRPr="00275BF9">
        <w:t>robust</w:t>
      </w:r>
      <w:r w:rsidRPr="00275BF9">
        <w:t xml:space="preserve"> classifier using </w:t>
      </w:r>
      <w:r w:rsidR="00126638" w:rsidRPr="00275BF9">
        <w:t xml:space="preserve">ensemble models such as </w:t>
      </w:r>
      <w:r w:rsidR="00126638" w:rsidRPr="00275BF9">
        <w:lastRenderedPageBreak/>
        <w:t>XGBoost and Light GBM.</w:t>
      </w:r>
      <w:r w:rsidR="00336E2A" w:rsidRPr="00275BF9">
        <w:t xml:space="preserve"> To ensure that the model training is </w:t>
      </w:r>
      <w:r w:rsidR="00EB6BC8" w:rsidRPr="00275BF9">
        <w:t>done right</w:t>
      </w:r>
      <w:r w:rsidR="00336E2A" w:rsidRPr="00275BF9">
        <w:t xml:space="preserve">, </w:t>
      </w:r>
      <w:r w:rsidR="009768DA" w:rsidRPr="00275BF9">
        <w:t xml:space="preserve">the </w:t>
      </w:r>
      <w:r w:rsidR="00BB334C" w:rsidRPr="00275BF9">
        <w:t xml:space="preserve">model </w:t>
      </w:r>
      <w:r w:rsidR="009768DA" w:rsidRPr="00275BF9">
        <w:t xml:space="preserve">is trained </w:t>
      </w:r>
      <w:r w:rsidR="00BB334C" w:rsidRPr="00275BF9">
        <w:t>with two datasets – one with the original data and one on which class balancing techniques have been applied.</w:t>
      </w:r>
    </w:p>
    <w:p w14:paraId="52B9B5B5" w14:textId="66F6F15C" w:rsidR="00126638" w:rsidRPr="00275BF9" w:rsidRDefault="00273B01" w:rsidP="00261525">
      <w:pPr>
        <w:pStyle w:val="Heading4"/>
      </w:pPr>
      <w:bookmarkStart w:id="66" w:name="_Toc61885880"/>
      <w:r w:rsidRPr="00275BF9">
        <w:t>3.2.6.2</w:t>
      </w:r>
      <w:r w:rsidR="00126638" w:rsidRPr="00275BF9">
        <w:t xml:space="preserve"> Test Designing</w:t>
      </w:r>
      <w:bookmarkEnd w:id="66"/>
    </w:p>
    <w:p w14:paraId="354455E8" w14:textId="723E2F6B" w:rsidR="001D0F40" w:rsidRPr="00275BF9" w:rsidRDefault="00126638" w:rsidP="00517E79">
      <w:pPr>
        <w:pStyle w:val="BodyText"/>
        <w:rPr>
          <w:rFonts w:eastAsiaTheme="majorEastAsia"/>
          <w:b/>
          <w:bCs/>
          <w:color w:val="345A8A" w:themeColor="accent1" w:themeShade="B5"/>
          <w:sz w:val="34"/>
          <w:szCs w:val="34"/>
        </w:rPr>
      </w:pPr>
      <w:r w:rsidRPr="00275BF9">
        <w:t xml:space="preserve">Another vital step to model building is to decide the train and test split strategically. If there were a larger dataset, </w:t>
      </w:r>
      <w:r w:rsidR="009768DA" w:rsidRPr="00275BF9">
        <w:t>a</w:t>
      </w:r>
      <w:r w:rsidRPr="00275BF9">
        <w:t xml:space="preserve"> validation dataset </w:t>
      </w:r>
      <w:r w:rsidR="009768DA" w:rsidRPr="00275BF9">
        <w:t>could have also been leveraged</w:t>
      </w:r>
      <w:r w:rsidRPr="00275BF9">
        <w:t xml:space="preserve">. </w:t>
      </w:r>
      <w:r w:rsidR="009768DA" w:rsidRPr="00275BF9">
        <w:t>A</w:t>
      </w:r>
      <w:r w:rsidR="00EB6BC8" w:rsidRPr="00275BF9">
        <w:t>n</w:t>
      </w:r>
      <w:r w:rsidRPr="00275BF9">
        <w:t xml:space="preserve"> 80-20 train-test split </w:t>
      </w:r>
      <w:r w:rsidR="009768DA" w:rsidRPr="00275BF9">
        <w:t xml:space="preserve">is leveraged </w:t>
      </w:r>
      <w:r w:rsidRPr="00275BF9">
        <w:t>for the models. For the top-performing models, a 90-10 split</w:t>
      </w:r>
      <w:r w:rsidR="009768DA" w:rsidRPr="00275BF9">
        <w:t xml:space="preserve"> is attempted</w:t>
      </w:r>
      <w:r w:rsidR="007E254B" w:rsidRPr="00275BF9">
        <w:t xml:space="preserve"> </w:t>
      </w:r>
      <w:r w:rsidR="006C7A1D" w:rsidRPr="00275BF9">
        <w:t xml:space="preserve">as well. </w:t>
      </w:r>
      <w:r w:rsidR="00972450" w:rsidRPr="00275BF9">
        <w:t xml:space="preserve">This aspect of model building is also vital as having the </w:t>
      </w:r>
      <w:r w:rsidR="0031456D" w:rsidRPr="00275BF9">
        <w:t>right</w:t>
      </w:r>
      <w:r w:rsidR="00972450" w:rsidRPr="00275BF9">
        <w:t xml:space="preserve"> </w:t>
      </w:r>
      <w:r w:rsidR="00916600" w:rsidRPr="00275BF9">
        <w:t>split will result in better results when cross</w:t>
      </w:r>
      <w:r w:rsidR="0031456D" w:rsidRPr="00275BF9">
        <w:t>-</w:t>
      </w:r>
      <w:r w:rsidR="00916600" w:rsidRPr="00275BF9">
        <w:t>validation is carried out in the model validation phase for the models that are performing well</w:t>
      </w:r>
      <w:r w:rsidR="00857297" w:rsidRPr="00275BF9">
        <w:t xml:space="preserve">, not only in a </w:t>
      </w:r>
      <w:r w:rsidR="00EA1764" w:rsidRPr="00275BF9">
        <w:t>controlled but also in a robust setting in the long term</w:t>
      </w:r>
      <w:r w:rsidR="00916600" w:rsidRPr="00275BF9">
        <w:t>.</w:t>
      </w:r>
      <w:bookmarkStart w:id="67" w:name="_Toc61885881"/>
    </w:p>
    <w:p w14:paraId="04C6A016" w14:textId="355C6967" w:rsidR="00126638" w:rsidRPr="00275BF9" w:rsidRDefault="00C50ADA" w:rsidP="00261525">
      <w:pPr>
        <w:pStyle w:val="Heading4"/>
      </w:pPr>
      <w:r w:rsidRPr="00275BF9">
        <w:t>3.2.6.3</w:t>
      </w:r>
      <w:r w:rsidR="00126638" w:rsidRPr="00275BF9">
        <w:t xml:space="preserve"> Model Iterations</w:t>
      </w:r>
      <w:bookmarkEnd w:id="67"/>
    </w:p>
    <w:p w14:paraId="52F83007" w14:textId="159751D2" w:rsidR="00126638" w:rsidRPr="00275BF9" w:rsidRDefault="00126638" w:rsidP="00517E79">
      <w:pPr>
        <w:pStyle w:val="BodyText"/>
      </w:pPr>
      <w:r w:rsidRPr="00275BF9">
        <w:t xml:space="preserve">After the </w:t>
      </w:r>
      <w:r w:rsidR="009278BF" w:rsidRPr="00275BF9">
        <w:t xml:space="preserve">above </w:t>
      </w:r>
      <w:r w:rsidRPr="00275BF9">
        <w:t>model</w:t>
      </w:r>
      <w:r w:rsidR="009278BF" w:rsidRPr="00275BF9">
        <w:t xml:space="preserve"> building steps</w:t>
      </w:r>
      <w:r w:rsidR="0031456D" w:rsidRPr="00275BF9">
        <w:t>,</w:t>
      </w:r>
      <w:r w:rsidRPr="00275BF9">
        <w:t xml:space="preserve"> as mentioned earlier</w:t>
      </w:r>
      <w:r w:rsidR="0031456D" w:rsidRPr="00275BF9">
        <w:t>,</w:t>
      </w:r>
      <w:r w:rsidRPr="00275BF9">
        <w:t xml:space="preserve"> are performed, more iterations</w:t>
      </w:r>
      <w:r w:rsidR="00BA4B2C" w:rsidRPr="00275BF9">
        <w:t xml:space="preserve"> will be performed</w:t>
      </w:r>
      <w:r w:rsidR="00890257" w:rsidRPr="00275BF9">
        <w:t>,</w:t>
      </w:r>
      <w:r w:rsidRPr="00275BF9">
        <w:t xml:space="preserve"> correspondingly </w:t>
      </w:r>
      <w:r w:rsidR="00EB6BC8" w:rsidRPr="00275BF9">
        <w:t xml:space="preserve">to </w:t>
      </w:r>
      <w:r w:rsidR="009278BF" w:rsidRPr="00275BF9">
        <w:t>assessing</w:t>
      </w:r>
      <w:r w:rsidRPr="00275BF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275BF9">
        <w:t>H</w:t>
      </w:r>
      <w:r w:rsidR="00890257" w:rsidRPr="00275BF9">
        <w:t xml:space="preserve">yperparameter tuning </w:t>
      </w:r>
      <w:r w:rsidR="0050174F" w:rsidRPr="00275BF9">
        <w:t xml:space="preserve">is done </w:t>
      </w:r>
      <w:r w:rsidR="00890257" w:rsidRPr="00275BF9">
        <w:t>on the given models</w:t>
      </w:r>
      <w:r w:rsidRPr="00275BF9">
        <w:t xml:space="preserve"> using previous learnings and methods such as Grid Search, Random Search, and Bayesian optimi</w:t>
      </w:r>
      <w:r w:rsidR="00890257" w:rsidRPr="00275BF9">
        <w:t>s</w:t>
      </w:r>
      <w:r w:rsidRPr="00275BF9">
        <w:t>ation depending on the model considered.</w:t>
      </w:r>
    </w:p>
    <w:p w14:paraId="165753B0" w14:textId="5C674A35" w:rsidR="00126638" w:rsidRPr="00275BF9" w:rsidRDefault="00FB1D4B" w:rsidP="00261525">
      <w:pPr>
        <w:pStyle w:val="Heading4"/>
      </w:pPr>
      <w:bookmarkStart w:id="68" w:name="_7.4.4_Model_Assessment"/>
      <w:bookmarkStart w:id="69" w:name="_Toc61885882"/>
      <w:bookmarkEnd w:id="68"/>
      <w:r w:rsidRPr="00275BF9">
        <w:t>3.2.6.4</w:t>
      </w:r>
      <w:r w:rsidR="00126638" w:rsidRPr="00275BF9">
        <w:t xml:space="preserve"> Model Assessment</w:t>
      </w:r>
      <w:bookmarkEnd w:id="69"/>
    </w:p>
    <w:p w14:paraId="3271856A" w14:textId="17355AED" w:rsidR="0045409B" w:rsidRPr="00275BF9" w:rsidRDefault="00126638" w:rsidP="006F0C98">
      <w:pPr>
        <w:pStyle w:val="BodyText"/>
        <w:jc w:val="left"/>
      </w:pPr>
      <w:r w:rsidRPr="00275BF9">
        <w:t xml:space="preserve">For any models to be used by the business, model assessment is a critical part </w:t>
      </w:r>
      <w:r w:rsidR="00886EE9" w:rsidRPr="00275BF9">
        <w:t>of</w:t>
      </w:r>
      <w:r w:rsidRPr="00275BF9">
        <w:t xml:space="preserve"> the process. As models </w:t>
      </w:r>
      <w:r w:rsidR="0050174F" w:rsidRPr="00275BF9">
        <w:t xml:space="preserve">are developed </w:t>
      </w:r>
      <w:r w:rsidRPr="00275BF9">
        <w:t xml:space="preserve">from </w:t>
      </w:r>
      <w:r w:rsidR="00890257" w:rsidRPr="00275BF9">
        <w:t>a Data Scientist</w:t>
      </w:r>
      <w:r w:rsidR="00C235BC" w:rsidRPr="00275BF9">
        <w:t>'</w:t>
      </w:r>
      <w:r w:rsidR="00890257" w:rsidRPr="00275BF9">
        <w:t>s eyes</w:t>
      </w:r>
      <w:r w:rsidRPr="00275BF9">
        <w:t xml:space="preserve"> until this point, </w:t>
      </w:r>
      <w:r w:rsidR="0050174F" w:rsidRPr="00275BF9">
        <w:t>the</w:t>
      </w:r>
      <w:r w:rsidR="00890257" w:rsidRPr="00275BF9">
        <w:t xml:space="preserve"> </w:t>
      </w:r>
      <w:r w:rsidR="00F837F0" w:rsidRPr="00275BF9">
        <w:t>following</w:t>
      </w:r>
      <w:r w:rsidR="0050174F" w:rsidRPr="00275BF9">
        <w:t xml:space="preserve"> steps will also </w:t>
      </w:r>
      <w:r w:rsidR="00890257" w:rsidRPr="00275BF9">
        <w:t>ensure that the predictions are as expected for the company to leverage the model</w:t>
      </w:r>
      <w:r w:rsidRPr="00275BF9">
        <w:t xml:space="preserve">. </w:t>
      </w:r>
      <w:r w:rsidR="00D37E63" w:rsidRPr="00275BF9">
        <w:t xml:space="preserve">There are multiple metrics one can use to perform </w:t>
      </w:r>
      <w:r w:rsidR="0031456D" w:rsidRPr="00275BF9">
        <w:t xml:space="preserve">the </w:t>
      </w:r>
      <w:r w:rsidR="00D37E63" w:rsidRPr="00275BF9">
        <w:t xml:space="preserve">model assessment in this stage. </w:t>
      </w:r>
    </w:p>
    <w:p w14:paraId="040F68AD" w14:textId="77777777" w:rsidR="006917A8" w:rsidRPr="00275BF9" w:rsidRDefault="003346CB">
      <w:pPr>
        <w:widowControl/>
        <w:autoSpaceDE/>
        <w:autoSpaceDN/>
        <w:adjustRightInd/>
        <w:spacing w:before="0" w:after="200" w:line="240" w:lineRule="auto"/>
        <w:jc w:val="left"/>
      </w:pPr>
      <w:r w:rsidRPr="00275BF9">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75BF9">
        <w:t xml:space="preserve"> </w:t>
      </w:r>
    </w:p>
    <w:p w14:paraId="61B2ED01" w14:textId="671186FD" w:rsidR="003346CB" w:rsidRPr="00275BF9" w:rsidRDefault="00403A24" w:rsidP="00403A24">
      <w:pPr>
        <w:pStyle w:val="Caption"/>
        <w:jc w:val="center"/>
      </w:pPr>
      <w:bookmarkStart w:id="70" w:name="_Toc72887096"/>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6</w:t>
      </w:r>
      <w:r w:rsidR="003338DF">
        <w:fldChar w:fldCharType="end"/>
      </w:r>
      <w:r w:rsidR="006917A8" w:rsidRPr="00275BF9">
        <w:t>: Model Building Process</w:t>
      </w:r>
      <w:bookmarkEnd w:id="70"/>
      <w:r w:rsidR="006917A8" w:rsidRPr="00275BF9">
        <w:t xml:space="preserve"> </w:t>
      </w:r>
      <w:r w:rsidR="003346CB" w:rsidRPr="00275BF9">
        <w:br w:type="page"/>
      </w:r>
    </w:p>
    <w:p w14:paraId="6E55A196" w14:textId="73D6EC54" w:rsidR="00D642AA" w:rsidRPr="00275BF9" w:rsidRDefault="006F0C98" w:rsidP="00881EA0">
      <w:pPr>
        <w:pStyle w:val="BodyText"/>
        <w:jc w:val="left"/>
      </w:pPr>
      <w:r w:rsidRPr="00275BF9">
        <w:lastRenderedPageBreak/>
        <w:t>The accuracy and AUC were used to assess models across the board from our literature review. Focus is also on model sensitivity and specificity curves to make a generalised model that can be leveraged.</w:t>
      </w:r>
      <w:r w:rsidR="00881EA0" w:rsidRPr="00275BF9">
        <w:t xml:space="preserve"> </w:t>
      </w:r>
      <w:r w:rsidR="00D642AA" w:rsidRPr="00275BF9">
        <w:t>Model interpretability is vital to the business</w:t>
      </w:r>
      <w:r w:rsidR="00C235BC" w:rsidRPr="00275BF9">
        <w:t>'</w:t>
      </w:r>
      <w:r w:rsidR="00D642AA" w:rsidRPr="00275BF9">
        <w:t>s functioning as they would like to understand the customers that are likely to churn and gain insights as to why. Therefore, in the model assessment stage</w:t>
      </w:r>
      <w:r w:rsidR="00F75895" w:rsidRPr="00275BF9">
        <w:t>,</w:t>
      </w:r>
      <w:r w:rsidR="00D642AA" w:rsidRPr="00275BF9">
        <w:t xml:space="preserve"> </w:t>
      </w:r>
      <w:r w:rsidR="00EB6BC8" w:rsidRPr="00275BF9">
        <w:t xml:space="preserve">the </w:t>
      </w:r>
      <w:r w:rsidR="00D642AA" w:rsidRPr="00275BF9">
        <w:t xml:space="preserve">focus </w:t>
      </w:r>
      <w:r w:rsidR="00B074A2" w:rsidRPr="00275BF9">
        <w:t xml:space="preserve">needs to be </w:t>
      </w:r>
      <w:r w:rsidR="00D642AA" w:rsidRPr="00275BF9">
        <w:t xml:space="preserve">on actionable insights and provide the business with </w:t>
      </w:r>
      <w:r w:rsidR="000B2279">
        <w:t>customer behaviour patterns linked to churn's high likelihood</w:t>
      </w:r>
      <w:r w:rsidR="00D642AA" w:rsidRPr="00275BF9">
        <w:t>.</w:t>
      </w:r>
      <w:r w:rsidR="00DD29AC" w:rsidRPr="00275BF9">
        <w:t xml:space="preserve"> The diagram above highlights the stages </w:t>
      </w:r>
      <w:r w:rsidR="00B074A2" w:rsidRPr="00275BF9">
        <w:t>to use</w:t>
      </w:r>
      <w:r w:rsidR="00DD29AC" w:rsidRPr="00275BF9">
        <w:t xml:space="preserve"> for the model building process</w:t>
      </w:r>
      <w:r w:rsidR="007341E5" w:rsidRPr="00275BF9">
        <w:t>,</w:t>
      </w:r>
      <w:r w:rsidR="00DD29AC" w:rsidRPr="00275BF9">
        <w:t xml:space="preserve"> from </w:t>
      </w:r>
      <w:r w:rsidR="007341E5" w:rsidRPr="00275BF9">
        <w:t xml:space="preserve">the </w:t>
      </w:r>
      <w:r w:rsidR="007969BE" w:rsidRPr="00275BF9">
        <w:t>data loading</w:t>
      </w:r>
      <w:r w:rsidR="00BB370F" w:rsidRPr="00275BF9">
        <w:t xml:space="preserve"> to the final model output.</w:t>
      </w:r>
      <w:r w:rsidR="004C7750" w:rsidRPr="00275BF9">
        <w:t xml:space="preserve"> This step-by-step process has been drawn out in detail based on the extensive literature review carried</w:t>
      </w:r>
      <w:r w:rsidR="007341E5" w:rsidRPr="00275BF9">
        <w:t xml:space="preserve"> </w:t>
      </w:r>
      <w:r w:rsidR="004C7750" w:rsidRPr="00275BF9">
        <w:t>out.</w:t>
      </w:r>
    </w:p>
    <w:p w14:paraId="1817FA93" w14:textId="77777777" w:rsidR="00114FAE" w:rsidRPr="00275BF9" w:rsidRDefault="00114FAE" w:rsidP="00261525">
      <w:pPr>
        <w:pStyle w:val="Heading3"/>
      </w:pPr>
      <w:bookmarkStart w:id="71" w:name="_Toc72885582"/>
      <w:r w:rsidRPr="00275BF9">
        <w:t>3.2.7 Model Evaluation</w:t>
      </w:r>
      <w:bookmarkEnd w:id="71"/>
    </w:p>
    <w:p w14:paraId="3664D5C2" w14:textId="791123C4" w:rsidR="00126638" w:rsidRPr="00275BF9" w:rsidRDefault="00F87BF5" w:rsidP="00FB3E32">
      <w:pPr>
        <w:pStyle w:val="BodyText"/>
      </w:pPr>
      <w:r w:rsidRPr="00275BF9">
        <w:t>The best model is now chosen for the</w:t>
      </w:r>
      <w:r w:rsidR="00114FAE" w:rsidRPr="00275BF9">
        <w:t xml:space="preserve"> showcase. This is the model on which extensive feature engineering has been carried out, and from a wide range of models, </w:t>
      </w:r>
      <w:r w:rsidR="008179B0" w:rsidRPr="00275BF9">
        <w:t>the best model is now chosen</w:t>
      </w:r>
      <w:r w:rsidR="00114FAE" w:rsidRPr="00275BF9">
        <w:t xml:space="preserve">. </w:t>
      </w:r>
      <w:r w:rsidR="008179B0" w:rsidRPr="00275BF9">
        <w:t>T</w:t>
      </w:r>
      <w:r w:rsidR="00114FAE" w:rsidRPr="00275BF9">
        <w:t xml:space="preserve">he below-mentioned steps </w:t>
      </w:r>
      <w:r w:rsidR="008179B0" w:rsidRPr="00275BF9">
        <w:t xml:space="preserve">are followed </w:t>
      </w:r>
      <w:r w:rsidR="00114FAE" w:rsidRPr="00275BF9">
        <w:t xml:space="preserve">to perform the model evaluation. </w:t>
      </w:r>
      <w:r w:rsidR="00FB3E32" w:rsidRPr="00275BF9">
        <w:t xml:space="preserve">It is </w:t>
      </w:r>
      <w:r w:rsidR="00D17056" w:rsidRPr="00275BF9">
        <w:t>vital</w:t>
      </w:r>
      <w:r w:rsidR="00FB3E32" w:rsidRPr="00275BF9">
        <w:t xml:space="preserve"> to perform a holistic evaluation of the model to assess </w:t>
      </w:r>
      <w:r w:rsidR="003C51E2" w:rsidRPr="00275BF9">
        <w:t>our use-case's most appropriate model</w:t>
      </w:r>
      <w:r w:rsidR="00FB3E32" w:rsidRPr="00275BF9">
        <w:t>.</w:t>
      </w:r>
      <w:r w:rsidR="008F7DEA" w:rsidRPr="00275BF9">
        <w:t xml:space="preserve"> The evaluation of the model will be done using all of the metrics mentioned in the literature review</w:t>
      </w:r>
      <w:r w:rsidR="00531BB1" w:rsidRPr="00275BF9">
        <w:t>,</w:t>
      </w:r>
      <w:r w:rsidR="008F7DEA" w:rsidRPr="00275BF9">
        <w:t xml:space="preserve"> </w:t>
      </w:r>
      <w:r w:rsidR="00363527" w:rsidRPr="00275BF9">
        <w:t>including F-Measure, AUC</w:t>
      </w:r>
      <w:r w:rsidR="00C05F85" w:rsidRPr="00275BF9">
        <w:t>, and accuracy</w:t>
      </w:r>
      <w:r w:rsidR="00363527" w:rsidRPr="00275BF9">
        <w:t>.</w:t>
      </w:r>
    </w:p>
    <w:p w14:paraId="479F1E04" w14:textId="122B6DAF" w:rsidR="00BA64BA" w:rsidRPr="00275BF9" w:rsidRDefault="00BB38B5" w:rsidP="00261525">
      <w:pPr>
        <w:pStyle w:val="Heading4"/>
      </w:pPr>
      <w:bookmarkStart w:id="72" w:name="_Toc61885884"/>
      <w:r w:rsidRPr="00275BF9">
        <w:t>3.2.7.1</w:t>
      </w:r>
      <w:r w:rsidR="00BA64BA" w:rsidRPr="00275BF9">
        <w:t xml:space="preserve"> </w:t>
      </w:r>
      <w:bookmarkEnd w:id="72"/>
      <w:r w:rsidR="0062005D" w:rsidRPr="00275BF9">
        <w:t>Metrics for Evaluation</w:t>
      </w:r>
    </w:p>
    <w:p w14:paraId="3E4F62E2" w14:textId="71AA3730" w:rsidR="00BA64BA" w:rsidRPr="00275BF9" w:rsidRDefault="007207BE" w:rsidP="00FB3E32">
      <w:pPr>
        <w:pStyle w:val="BodyText"/>
      </w:pPr>
      <w:r w:rsidRPr="00275BF9">
        <w:t>C</w:t>
      </w:r>
      <w:r w:rsidR="00BA64BA" w:rsidRPr="00275BF9">
        <w:t>ompar</w:t>
      </w:r>
      <w:r w:rsidRPr="00275BF9">
        <w:t>ison of</w:t>
      </w:r>
      <w:r w:rsidR="00BA64BA" w:rsidRPr="00275BF9">
        <w:t xml:space="preserve"> the model results </w:t>
      </w:r>
      <w:r w:rsidR="001F2FF9" w:rsidRPr="00275BF9">
        <w:t xml:space="preserve">will be </w:t>
      </w:r>
      <w:r w:rsidR="006220C8" w:rsidRPr="00275BF9">
        <w:t>mad</w:t>
      </w:r>
      <w:r w:rsidR="001F2FF9" w:rsidRPr="00275BF9">
        <w:t xml:space="preserve">e based on the metrics </w:t>
      </w:r>
      <w:r w:rsidR="00BA64BA" w:rsidRPr="00275BF9">
        <w:t xml:space="preserve">obtained with the literature previously surveyed. </w:t>
      </w:r>
      <w:r w:rsidR="006220C8" w:rsidRPr="00275BF9">
        <w:t>They were u</w:t>
      </w:r>
      <w:r w:rsidR="00BA64BA" w:rsidRPr="00275BF9">
        <w:t xml:space="preserve">sing the same </w:t>
      </w:r>
      <w:r w:rsidR="005F3CED">
        <w:t>accuracy metrics</w:t>
      </w:r>
      <w:r w:rsidR="00BA64BA" w:rsidRPr="00275BF9">
        <w:t xml:space="preserve">, F-Score, the area under the curve, </w:t>
      </w:r>
      <w:r w:rsidR="0020390A" w:rsidRPr="00275BF9">
        <w:t>and</w:t>
      </w:r>
      <w:r w:rsidR="00BA64BA" w:rsidRPr="00275BF9">
        <w:t xml:space="preserve"> the </w:t>
      </w:r>
      <w:r w:rsidR="00890257" w:rsidRPr="00275BF9">
        <w:t>new ensemble or individual models</w:t>
      </w:r>
      <w:r w:rsidR="00C235BC" w:rsidRPr="00275BF9">
        <w:t>'</w:t>
      </w:r>
      <w:r w:rsidR="00890257" w:rsidRPr="00275BF9">
        <w:t xml:space="preserve"> performance</w:t>
      </w:r>
      <w:r w:rsidR="00BA64BA" w:rsidRPr="00275BF9">
        <w:t xml:space="preserve"> to the models</w:t>
      </w:r>
      <w:r w:rsidR="00C235BC" w:rsidRPr="00275BF9">
        <w:t>'</w:t>
      </w:r>
      <w:r w:rsidR="00BA64BA" w:rsidRPr="00275BF9">
        <w:t xml:space="preserve"> performance in the </w:t>
      </w:r>
      <w:r w:rsidR="00890257" w:rsidRPr="00275BF9">
        <w:t>field</w:t>
      </w:r>
      <w:r w:rsidR="00C235BC" w:rsidRPr="00275BF9">
        <w:t>'</w:t>
      </w:r>
      <w:r w:rsidR="00890257" w:rsidRPr="00275BF9">
        <w:t>s reviewed literature</w:t>
      </w:r>
      <w:r w:rsidR="00BA64BA" w:rsidRPr="00275BF9">
        <w:t xml:space="preserve">.  Once </w:t>
      </w:r>
      <w:r w:rsidR="006A7261" w:rsidRPr="00275BF9">
        <w:t>the results are evaluated</w:t>
      </w:r>
      <w:r w:rsidR="00BA64BA" w:rsidRPr="00275BF9">
        <w:t xml:space="preserve"> </w:t>
      </w:r>
      <w:r w:rsidR="006A7261" w:rsidRPr="00275BF9">
        <w:t xml:space="preserve">and </w:t>
      </w:r>
      <w:r w:rsidR="00BA64BA" w:rsidRPr="00275BF9">
        <w:t xml:space="preserve">are satisfactory, </w:t>
      </w:r>
      <w:r w:rsidR="003872D8" w:rsidRPr="00275BF9">
        <w:t xml:space="preserve">the </w:t>
      </w:r>
      <w:r w:rsidR="00F837F0" w:rsidRPr="00275BF9">
        <w:t>following</w:t>
      </w:r>
      <w:r w:rsidR="003872D8" w:rsidRPr="00275BF9">
        <w:t xml:space="preserve"> steps will be carried out</w:t>
      </w:r>
      <w:r w:rsidR="00BA64BA" w:rsidRPr="00275BF9">
        <w:t xml:space="preserve">. Else, if they are not </w:t>
      </w:r>
      <w:r w:rsidR="00890257" w:rsidRPr="00275BF9">
        <w:t xml:space="preserve">adequate, </w:t>
      </w:r>
      <w:r w:rsidR="003872D8" w:rsidRPr="00275BF9">
        <w:t xml:space="preserve">the approach will be </w:t>
      </w:r>
      <w:r w:rsidR="005352C9" w:rsidRPr="00275BF9">
        <w:t>re-evaluate</w:t>
      </w:r>
      <w:r w:rsidR="003872D8" w:rsidRPr="00275BF9">
        <w:t>d</w:t>
      </w:r>
      <w:r w:rsidR="00BA64BA" w:rsidRPr="00275BF9">
        <w:t xml:space="preserve"> to improve iteratively.</w:t>
      </w:r>
      <w:r w:rsidR="00E30716" w:rsidRPr="00275BF9">
        <w:t xml:space="preserve"> This</w:t>
      </w:r>
      <w:r w:rsidR="001077AE" w:rsidRPr="00275BF9">
        <w:t xml:space="preserve"> process</w:t>
      </w:r>
      <w:r w:rsidR="00E30716" w:rsidRPr="00275BF9">
        <w:t xml:space="preserve"> is iterative as the final model </w:t>
      </w:r>
      <w:r w:rsidR="003872D8" w:rsidRPr="00275BF9">
        <w:t>selection</w:t>
      </w:r>
      <w:r w:rsidR="00E30716" w:rsidRPr="00275BF9">
        <w:t xml:space="preserve"> should be as accurate </w:t>
      </w:r>
      <w:r w:rsidR="001077AE" w:rsidRPr="00275BF9">
        <w:t>as</w:t>
      </w:r>
      <w:r w:rsidR="00E30716" w:rsidRPr="00275BF9">
        <w:t xml:space="preserve"> possible. Based on the literature review, </w:t>
      </w:r>
      <w:r w:rsidR="003872D8" w:rsidRPr="00275BF9">
        <w:t xml:space="preserve">the </w:t>
      </w:r>
      <w:r w:rsidR="001077AE" w:rsidRPr="00275BF9">
        <w:t>predictive framework's misclassification rate</w:t>
      </w:r>
      <w:r w:rsidR="003872D8" w:rsidRPr="00275BF9">
        <w:t xml:space="preserve"> is also decreased</w:t>
      </w:r>
      <w:r w:rsidR="00101C87" w:rsidRPr="00275BF9">
        <w:t xml:space="preserve">. There are standard metrics that </w:t>
      </w:r>
      <w:r w:rsidR="002B649F" w:rsidRPr="00275BF9">
        <w:t>can be used</w:t>
      </w:r>
      <w:r w:rsidR="00101C87" w:rsidRPr="00275BF9">
        <w:t xml:space="preserve"> and can </w:t>
      </w:r>
      <w:r w:rsidR="002B649F" w:rsidRPr="00275BF9">
        <w:t xml:space="preserve">be </w:t>
      </w:r>
      <w:r w:rsidR="00101C87" w:rsidRPr="00275BF9">
        <w:t>visually compare</w:t>
      </w:r>
      <w:r w:rsidR="002B649F" w:rsidRPr="00275BF9">
        <w:t xml:space="preserve">d </w:t>
      </w:r>
      <w:r w:rsidR="00101C87" w:rsidRPr="00275BF9">
        <w:t xml:space="preserve">to </w:t>
      </w:r>
      <w:r w:rsidR="001077AE" w:rsidRPr="00275BF9">
        <w:t>select a model that can</w:t>
      </w:r>
      <w:r w:rsidR="00101C87" w:rsidRPr="00275BF9">
        <w:t xml:space="preserve"> excel in most of the evaluation metrics chosen for classification.</w:t>
      </w:r>
    </w:p>
    <w:p w14:paraId="0691535E" w14:textId="12DC7EAD" w:rsidR="00BA64BA" w:rsidRPr="00275BF9" w:rsidRDefault="00BB38B5" w:rsidP="00261525">
      <w:pPr>
        <w:pStyle w:val="Heading4"/>
      </w:pPr>
      <w:bookmarkStart w:id="73" w:name="_7.5.2_Process_Review"/>
      <w:bookmarkStart w:id="74" w:name="_Toc61885885"/>
      <w:bookmarkEnd w:id="73"/>
      <w:r w:rsidRPr="00275BF9">
        <w:lastRenderedPageBreak/>
        <w:t>3.2.7</w:t>
      </w:r>
      <w:r w:rsidR="00BA64BA" w:rsidRPr="00275BF9">
        <w:t>.2 Process Review</w:t>
      </w:r>
      <w:bookmarkEnd w:id="74"/>
    </w:p>
    <w:p w14:paraId="1355112A" w14:textId="4AB8ED20" w:rsidR="00BA64BA" w:rsidRPr="00275BF9" w:rsidRDefault="00DD57F1" w:rsidP="00FB3E32">
      <w:pPr>
        <w:pStyle w:val="BodyText"/>
      </w:pPr>
      <w:r w:rsidRPr="00275BF9">
        <w:t>T</w:t>
      </w:r>
      <w:r w:rsidR="00BA64BA" w:rsidRPr="00275BF9">
        <w:t xml:space="preserve">he final process </w:t>
      </w:r>
      <w:r w:rsidRPr="00275BF9">
        <w:t>lists</w:t>
      </w:r>
      <w:r w:rsidR="00BA64BA" w:rsidRPr="00275BF9">
        <w:t xml:space="preserve"> the different iterations carried out and carefully review</w:t>
      </w:r>
      <w:r w:rsidR="00EB6BC8" w:rsidRPr="00275BF9">
        <w:t>ed</w:t>
      </w:r>
      <w:r w:rsidR="00BA64BA" w:rsidRPr="00275BF9">
        <w:t xml:space="preserve"> the process</w:t>
      </w:r>
      <w:r w:rsidR="00EB6BC8" w:rsidRPr="00275BF9">
        <w:t xml:space="preserve"> </w:t>
      </w:r>
      <w:r w:rsidR="00BA64BA" w:rsidRPr="00275BF9">
        <w:t xml:space="preserve">compared to the other research done in this field, </w:t>
      </w:r>
      <w:r w:rsidRPr="00275BF9">
        <w:t>analysi</w:t>
      </w:r>
      <w:r w:rsidR="0020390A" w:rsidRPr="00275BF9">
        <w:t>ng any potential misses, flaws in approaches, and addressing</w:t>
      </w:r>
      <w:r w:rsidR="00BA64BA" w:rsidRPr="00275BF9">
        <w:t xml:space="preserve"> them.</w:t>
      </w:r>
      <w:r w:rsidR="00D97C2F" w:rsidRPr="00275BF9">
        <w:t xml:space="preserve"> </w:t>
      </w:r>
      <w:r w:rsidR="00BA64BA" w:rsidRPr="00275BF9">
        <w:t xml:space="preserve">Based on the process review carried out in the above step, </w:t>
      </w:r>
      <w:r w:rsidR="0036116C" w:rsidRPr="00275BF9">
        <w:t xml:space="preserve">the </w:t>
      </w:r>
      <w:r w:rsidR="00F837F0" w:rsidRPr="00275BF9">
        <w:t>following</w:t>
      </w:r>
      <w:r w:rsidR="0036116C" w:rsidRPr="00275BF9">
        <w:t xml:space="preserve"> steps </w:t>
      </w:r>
      <w:r w:rsidR="000B2279">
        <w:t>will be decided to finish the research project</w:t>
      </w:r>
      <w:r w:rsidR="00BA64BA" w:rsidRPr="00275BF9">
        <w:t xml:space="preserve">. If not, further iterations </w:t>
      </w:r>
      <w:r w:rsidR="00083950" w:rsidRPr="00275BF9">
        <w:t>will be initiated</w:t>
      </w:r>
      <w:r w:rsidR="00EB6BC8" w:rsidRPr="00275BF9">
        <w:t>,</w:t>
      </w:r>
      <w:r w:rsidR="00083950" w:rsidRPr="00275BF9">
        <w:t xml:space="preserve"> </w:t>
      </w:r>
      <w:r w:rsidR="00BA64BA" w:rsidRPr="00275BF9">
        <w:t>and the model</w:t>
      </w:r>
      <w:r w:rsidR="00083950" w:rsidRPr="00275BF9">
        <w:t xml:space="preserve"> will be refined</w:t>
      </w:r>
      <w:r w:rsidR="00BA64BA" w:rsidRPr="00275BF9">
        <w:t>. This is an essential step and will be based on the comparative analysis perform</w:t>
      </w:r>
      <w:r w:rsidR="000C039D" w:rsidRPr="00275BF9">
        <w:t>ed</w:t>
      </w:r>
      <w:r w:rsidR="00BA64BA" w:rsidRPr="00275BF9">
        <w:t xml:space="preserve"> to benchmark our model.</w:t>
      </w:r>
    </w:p>
    <w:p w14:paraId="41802776" w14:textId="42AFE92D" w:rsidR="00BA64BA" w:rsidRPr="00275BF9" w:rsidRDefault="00C052B7" w:rsidP="00261525">
      <w:pPr>
        <w:pStyle w:val="Heading3"/>
      </w:pPr>
      <w:bookmarkStart w:id="75" w:name="_Toc61885887"/>
      <w:bookmarkStart w:id="76" w:name="_Toc72885583"/>
      <w:r w:rsidRPr="00275BF9">
        <w:t>3.</w:t>
      </w:r>
      <w:r w:rsidR="0054317C" w:rsidRPr="00275BF9">
        <w:t>2.8</w:t>
      </w:r>
      <w:r w:rsidR="00BA64BA" w:rsidRPr="00275BF9">
        <w:t xml:space="preserve"> Model </w:t>
      </w:r>
      <w:bookmarkEnd w:id="75"/>
      <w:r w:rsidR="003741B3" w:rsidRPr="00275BF9">
        <w:t>Review</w:t>
      </w:r>
      <w:bookmarkEnd w:id="76"/>
    </w:p>
    <w:p w14:paraId="748ED061" w14:textId="1FBED760" w:rsidR="003C35F9" w:rsidRPr="00275BF9" w:rsidRDefault="00E4189C" w:rsidP="00517E79">
      <w:pPr>
        <w:pStyle w:val="BodyText"/>
      </w:pPr>
      <w:r w:rsidRPr="00275BF9">
        <w:t>T</w:t>
      </w:r>
      <w:r w:rsidR="00BA64BA" w:rsidRPr="00275BF9">
        <w:t xml:space="preserve">he </w:t>
      </w:r>
      <w:r w:rsidR="00F837F0" w:rsidRPr="00275BF9">
        <w:t>following</w:t>
      </w:r>
      <w:r w:rsidR="00BA64BA" w:rsidRPr="00275BF9">
        <w:t xml:space="preserve"> steps for the business use</w:t>
      </w:r>
      <w:r w:rsidR="00EB6BC8" w:rsidRPr="00275BF9">
        <w:t>rs</w:t>
      </w:r>
      <w:r w:rsidR="00BA64BA" w:rsidRPr="00275BF9">
        <w:t xml:space="preserve"> </w:t>
      </w:r>
      <w:r w:rsidRPr="00275BF9">
        <w:t xml:space="preserve">will be </w:t>
      </w:r>
      <w:r w:rsidR="00EB6BC8" w:rsidRPr="00275BF9">
        <w:t>to decide</w:t>
      </w:r>
      <w:r w:rsidRPr="00275BF9">
        <w:t xml:space="preserve"> </w:t>
      </w:r>
      <w:r w:rsidR="00EB6BC8" w:rsidRPr="00275BF9">
        <w:t>if</w:t>
      </w:r>
      <w:r w:rsidR="00BA64BA" w:rsidRPr="00275BF9">
        <w:t xml:space="preserve"> </w:t>
      </w:r>
      <w:r w:rsidRPr="00275BF9">
        <w:t>the</w:t>
      </w:r>
      <w:r w:rsidR="00BA64BA" w:rsidRPr="00275BF9">
        <w:t xml:space="preserve"> model evaluation is satisfactorily completed. </w:t>
      </w:r>
      <w:r w:rsidR="009E621C" w:rsidRPr="00275BF9">
        <w:t>This is critical so that a machine learning operationali</w:t>
      </w:r>
      <w:r w:rsidR="00196E6C" w:rsidRPr="00275BF9">
        <w:t>s</w:t>
      </w:r>
      <w:r w:rsidR="009E621C" w:rsidRPr="00275BF9">
        <w:t xml:space="preserve">ation pipeline can be set up within the environment to </w:t>
      </w:r>
      <w:r w:rsidR="00DE4841" w:rsidRPr="00275BF9">
        <w:t>execute robust models to identify customers</w:t>
      </w:r>
      <w:r w:rsidR="009E621C" w:rsidRPr="00275BF9">
        <w:t xml:space="preserve"> at a high</w:t>
      </w:r>
      <w:r w:rsidR="00196E6C" w:rsidRPr="00275BF9">
        <w:t xml:space="preserve"> </w:t>
      </w:r>
      <w:r w:rsidR="009E621C" w:rsidRPr="00275BF9">
        <w:t>risk of churn.</w:t>
      </w:r>
      <w:r w:rsidR="003741B3" w:rsidRPr="00275BF9">
        <w:t xml:space="preserve"> </w:t>
      </w:r>
      <w:r w:rsidR="00BA64BA" w:rsidRPr="00275BF9">
        <w:t>The model is to be utili</w:t>
      </w:r>
      <w:r w:rsidR="00890257" w:rsidRPr="00275BF9">
        <w:t>s</w:t>
      </w:r>
      <w:r w:rsidR="00BA64BA" w:rsidRPr="00275BF9">
        <w:t xml:space="preserve">ed by telecom companies to reduce </w:t>
      </w:r>
      <w:r w:rsidR="00890257" w:rsidRPr="00275BF9">
        <w:t>the churn rate</w:t>
      </w:r>
      <w:r w:rsidR="00BA64BA" w:rsidRPr="00275BF9">
        <w:t xml:space="preserve"> by targeting customers at a high likelihood of churn. There are certain factors to consider here based on which the company</w:t>
      </w:r>
      <w:r w:rsidR="00C235BC" w:rsidRPr="00275BF9">
        <w:t>'</w:t>
      </w:r>
      <w:r w:rsidR="00BA64BA" w:rsidRPr="00275BF9">
        <w:t>s return on investment can be maximi</w:t>
      </w:r>
      <w:r w:rsidR="00890257" w:rsidRPr="00275BF9">
        <w:t>s</w:t>
      </w:r>
      <w:r w:rsidR="00BA64BA" w:rsidRPr="00275BF9">
        <w:t xml:space="preserve">ed. 80% of revenue is generated by 20% of the customer base </w:t>
      </w:r>
      <w:r w:rsidR="00BA64BA" w:rsidRPr="00275BF9">
        <w:fldChar w:fldCharType="begin" w:fldLock="1"/>
      </w:r>
      <w:r w:rsidR="00BA64BA" w:rsidRPr="00275BF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275BF9">
        <w:fldChar w:fldCharType="separate"/>
      </w:r>
      <w:r w:rsidR="00BA64BA" w:rsidRPr="00275BF9">
        <w:t>(Rajagopal, 2011)</w:t>
      </w:r>
      <w:r w:rsidR="00BA64BA" w:rsidRPr="00275BF9">
        <w:fldChar w:fldCharType="end"/>
      </w:r>
      <w:r w:rsidR="00BA64BA" w:rsidRPr="00275BF9">
        <w:t xml:space="preserve">. Based on the allocated budget for customer retention, high-value customers </w:t>
      </w:r>
      <w:r w:rsidR="00C05F85" w:rsidRPr="00275BF9">
        <w:t>must</w:t>
      </w:r>
      <w:r w:rsidR="005D586E" w:rsidRPr="00275BF9">
        <w:t xml:space="preserve"> be filtered </w:t>
      </w:r>
      <w:r w:rsidR="00BA64BA" w:rsidRPr="00275BF9">
        <w:t xml:space="preserve">with a high customer lifetime value and target those most likely to churn. </w:t>
      </w:r>
    </w:p>
    <w:p w14:paraId="78259C62" w14:textId="5702D033" w:rsidR="00BA64BA" w:rsidRPr="00275BF9" w:rsidRDefault="00BA64BA" w:rsidP="00517E79">
      <w:pPr>
        <w:pStyle w:val="BodyText"/>
      </w:pPr>
      <w:r w:rsidRPr="00275BF9">
        <w:t>Allocating too much time to customers who are not generating as much revenue can be prioriti</w:t>
      </w:r>
      <w:r w:rsidR="00890257" w:rsidRPr="00275BF9">
        <w:t>s</w:t>
      </w:r>
      <w:r w:rsidRPr="00275BF9">
        <w:t>ed lower.</w:t>
      </w:r>
      <w:r w:rsidR="003741B3" w:rsidRPr="00275BF9">
        <w:t xml:space="preserve"> </w:t>
      </w:r>
      <w:r w:rsidRPr="00275BF9">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275BF9">
        <w:t>to</w:t>
      </w:r>
      <w:r w:rsidRPr="00275BF9">
        <w:t xml:space="preserve"> make the deployment more efficient.</w:t>
      </w:r>
    </w:p>
    <w:p w14:paraId="7AC53461" w14:textId="77777777" w:rsidR="00C668C3" w:rsidRDefault="00BA64BA" w:rsidP="00E203A2">
      <w:pPr>
        <w:pStyle w:val="BodyText"/>
      </w:pPr>
      <w:r w:rsidRPr="00275BF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75BF9">
        <w:t>operationalisation expenditure</w:t>
      </w:r>
      <w:r w:rsidRPr="00275BF9">
        <w:t>.</w:t>
      </w:r>
      <w:r w:rsidR="00E01F7F" w:rsidRPr="00275BF9">
        <w:t xml:space="preserve"> This </w:t>
      </w:r>
      <w:r w:rsidR="00145D3A" w:rsidRPr="00275BF9">
        <w:t xml:space="preserve">is </w:t>
      </w:r>
      <w:r w:rsidR="00C235BC" w:rsidRPr="00275BF9">
        <w:t>essential</w:t>
      </w:r>
      <w:r w:rsidR="00E01F7F" w:rsidRPr="00275BF9">
        <w:t xml:space="preserve"> as </w:t>
      </w:r>
      <w:r w:rsidR="00C235BC" w:rsidRPr="00275BF9">
        <w:t>report</w:t>
      </w:r>
      <w:r w:rsidR="00200718" w:rsidRPr="00275BF9">
        <w:t>ing</w:t>
      </w:r>
      <w:r w:rsidR="00C235BC" w:rsidRPr="00275BF9">
        <w:t xml:space="preserve"> the res</w:t>
      </w:r>
      <w:r w:rsidR="00145D3A" w:rsidRPr="00275BF9">
        <w:t>earch results and provid</w:t>
      </w:r>
      <w:r w:rsidR="00200718" w:rsidRPr="00275BF9">
        <w:t>ing</w:t>
      </w:r>
      <w:r w:rsidR="00145D3A" w:rsidRPr="00275BF9">
        <w:t xml:space="preserve"> a list of assumptions so that the model's performance on future data will be based on an end-to-</w:t>
      </w:r>
      <w:r w:rsidR="00E01F7F" w:rsidRPr="00275BF9">
        <w:t>end understanding of the data and its characteristics.</w:t>
      </w:r>
      <w:r w:rsidR="00B1035C" w:rsidRPr="00275BF9">
        <w:t xml:space="preserve"> </w:t>
      </w:r>
    </w:p>
    <w:p w14:paraId="6AEC7611" w14:textId="7A8FD401" w:rsidR="004D084D" w:rsidRPr="00275BF9" w:rsidRDefault="00200718" w:rsidP="00E203A2">
      <w:pPr>
        <w:pStyle w:val="BodyText"/>
        <w:rPr>
          <w:rFonts w:eastAsiaTheme="majorEastAsia"/>
          <w:b/>
          <w:bCs/>
          <w:color w:val="345A8A" w:themeColor="accent1" w:themeShade="B5"/>
          <w:sz w:val="40"/>
          <w:szCs w:val="32"/>
        </w:rPr>
      </w:pPr>
      <w:r w:rsidRPr="00275BF9">
        <w:lastRenderedPageBreak/>
        <w:t>I</w:t>
      </w:r>
      <w:r w:rsidR="00BA64BA" w:rsidRPr="00275BF9">
        <w:t>n the final review</w:t>
      </w:r>
      <w:r w:rsidRPr="00275BF9">
        <w:t>, contemplation of</w:t>
      </w:r>
      <w:r w:rsidR="00BA64BA" w:rsidRPr="00275BF9">
        <w:t xml:space="preserve"> the things done right and what went wrong</w:t>
      </w:r>
      <w:r w:rsidRPr="00275BF9">
        <w:t xml:space="preserve"> will be done</w:t>
      </w:r>
      <w:r w:rsidR="00BA64BA" w:rsidRPr="00275BF9">
        <w:t xml:space="preserve">. There will be learnings from the entire process that </w:t>
      </w:r>
      <w:r w:rsidR="00F054D2" w:rsidRPr="00275BF9">
        <w:t>can be</w:t>
      </w:r>
      <w:r w:rsidR="00BA64BA" w:rsidRPr="00275BF9">
        <w:t xml:space="preserve"> document</w:t>
      </w:r>
      <w:r w:rsidR="00F054D2" w:rsidRPr="00275BF9">
        <w:t>ed</w:t>
      </w:r>
      <w:r w:rsidR="00BA64BA" w:rsidRPr="00275BF9">
        <w:t xml:space="preserve"> and use</w:t>
      </w:r>
      <w:r w:rsidR="00F054D2" w:rsidRPr="00275BF9">
        <w:t>d</w:t>
      </w:r>
      <w:r w:rsidR="00BA64BA" w:rsidRPr="00275BF9">
        <w:t xml:space="preserve"> in our next steps. </w:t>
      </w:r>
      <w:r w:rsidR="00F054D2" w:rsidRPr="00275BF9">
        <w:t xml:space="preserve">Additionally, one can </w:t>
      </w:r>
      <w:r w:rsidR="00BA64BA" w:rsidRPr="00275BF9">
        <w:t xml:space="preserve">learn what was done well and what could have been avoided. </w:t>
      </w:r>
    </w:p>
    <w:p w14:paraId="3CBB5742" w14:textId="491686F7" w:rsidR="00D66650" w:rsidRPr="00275BF9" w:rsidRDefault="00D66650" w:rsidP="00261525">
      <w:pPr>
        <w:pStyle w:val="Heading2"/>
      </w:pPr>
      <w:bookmarkStart w:id="77" w:name="_Toc72885584"/>
      <w:r w:rsidRPr="00275BF9">
        <w:t xml:space="preserve">3.3 </w:t>
      </w:r>
      <w:r w:rsidR="00C70B9D" w:rsidRPr="00275BF9">
        <w:t>Summary</w:t>
      </w:r>
      <w:bookmarkEnd w:id="77"/>
    </w:p>
    <w:p w14:paraId="37318A60" w14:textId="3736B3CB" w:rsidR="00220B96" w:rsidRPr="00275BF9" w:rsidRDefault="00D020BF" w:rsidP="00517E79">
      <w:pPr>
        <w:pStyle w:val="BodyText"/>
      </w:pPr>
      <w:r w:rsidRPr="00275BF9">
        <w:t xml:space="preserve">Once all of the above steps have executed, the proposed model </w:t>
      </w:r>
      <w:r w:rsidR="002B6283" w:rsidRPr="00275BF9">
        <w:t xml:space="preserve">is ready </w:t>
      </w:r>
      <w:r w:rsidRPr="00275BF9">
        <w:t>for the telecom company to use. The proposed model will be a hybrid tree-based classifier whose a</w:t>
      </w:r>
      <w:r w:rsidR="00196E6C" w:rsidRPr="00275BF9">
        <w:t>c</w:t>
      </w:r>
      <w:r w:rsidRPr="00275BF9">
        <w:t xml:space="preserve">curacy will be improved by SMOTE </w:t>
      </w:r>
      <w:r w:rsidR="00DE4841" w:rsidRPr="00275BF9">
        <w:t>to select</w:t>
      </w:r>
      <w:r w:rsidRPr="00275BF9">
        <w:t xml:space="preserve"> the class balancing technique. The model evaluation metrics are AUC and accuracy. The misclassification rate will be minimal to red</w:t>
      </w:r>
      <w:r w:rsidR="00196E6C" w:rsidRPr="00275BF9">
        <w:t>u</w:t>
      </w:r>
      <w:r w:rsidRPr="00275BF9">
        <w:t>ce overhead exp</w:t>
      </w:r>
      <w:r w:rsidR="00196E6C" w:rsidRPr="00275BF9">
        <w:t>e</w:t>
      </w:r>
      <w:r w:rsidRPr="00275BF9">
        <w:t>nses by targeting customers who are likely to churn.</w:t>
      </w:r>
      <w:r w:rsidR="00874D28" w:rsidRPr="00275BF9">
        <w:t xml:space="preserve"> </w:t>
      </w:r>
      <w:r w:rsidR="00C05F85" w:rsidRPr="00275BF9">
        <w:t>It is advisable to opt-in for an accurate model and computationally sensible for this use case for operationalisation</w:t>
      </w:r>
      <w:r w:rsidR="00874D28" w:rsidRPr="00275BF9">
        <w:t>.</w:t>
      </w:r>
      <w:r w:rsidRPr="00275BF9">
        <w:t xml:space="preserve"> </w:t>
      </w:r>
      <w:r w:rsidR="000D3011" w:rsidRPr="00275BF9">
        <w:t>The research methodology highlights all of the steps that can be taken</w:t>
      </w:r>
      <w:r w:rsidR="00E474AC" w:rsidRPr="00275BF9">
        <w:t xml:space="preserve"> to get the best predictive performance from the attrition model</w:t>
      </w:r>
      <w:r w:rsidR="00692441" w:rsidRPr="00275BF9">
        <w:t>. The steps include</w:t>
      </w:r>
      <w:r w:rsidR="00E474AC" w:rsidRPr="00275BF9">
        <w:t xml:space="preserve"> data cleaning, data preprocessing, data transformation, data visuali</w:t>
      </w:r>
      <w:r w:rsidR="00311FCE" w:rsidRPr="00275BF9">
        <w:t>s</w:t>
      </w:r>
      <w:r w:rsidR="00E474AC" w:rsidRPr="00275BF9">
        <w:t xml:space="preserve">ation, class balancing, </w:t>
      </w:r>
      <w:r w:rsidR="002D4E68" w:rsidRPr="00275BF9">
        <w:t>model building, model evaluation and model deployment</w:t>
      </w:r>
      <w:r w:rsidR="00E474AC" w:rsidRPr="00275BF9">
        <w:t xml:space="preserve"> </w:t>
      </w:r>
      <w:r w:rsidR="00C05060" w:rsidRPr="00275BF9">
        <w:t>Post the literature review carried out in the previous sections,</w:t>
      </w:r>
      <w:r w:rsidR="003C51E2" w:rsidRPr="00275BF9">
        <w:t xml:space="preserve"> </w:t>
      </w:r>
      <w:r w:rsidR="002B6283" w:rsidRPr="00275BF9">
        <w:t xml:space="preserve">the </w:t>
      </w:r>
      <w:r w:rsidR="00C05060" w:rsidRPr="00275BF9">
        <w:t xml:space="preserve">most appropriate model </w:t>
      </w:r>
      <w:r w:rsidR="002B6283" w:rsidRPr="00275BF9">
        <w:t xml:space="preserve">is now chosen </w:t>
      </w:r>
      <w:r w:rsidR="00C05060" w:rsidRPr="00275BF9">
        <w:t>for the dataset</w:t>
      </w:r>
      <w:r w:rsidR="00E545C2" w:rsidRPr="00275BF9">
        <w:t xml:space="preserve"> in consideration</w:t>
      </w:r>
      <w:r w:rsidR="00C05060" w:rsidRPr="00275BF9">
        <w:t>.</w:t>
      </w:r>
      <w:r w:rsidR="0085510A" w:rsidRPr="00275BF9">
        <w:t xml:space="preserve"> All steps have been carried out </w:t>
      </w:r>
      <w:r w:rsidR="00692441" w:rsidRPr="00275BF9">
        <w:t>per</w:t>
      </w:r>
      <w:r w:rsidR="0085510A" w:rsidRPr="00275BF9">
        <w:t xml:space="preserve"> industry best practices</w:t>
      </w:r>
      <w:r w:rsidR="00895A0B" w:rsidRPr="00275BF9">
        <w:t>.</w:t>
      </w:r>
    </w:p>
    <w:p w14:paraId="5E7A1B9E" w14:textId="77777777" w:rsidR="00220B96" w:rsidRPr="00275BF9" w:rsidRDefault="00220B96">
      <w:pPr>
        <w:widowControl/>
        <w:autoSpaceDE/>
        <w:autoSpaceDN/>
        <w:adjustRightInd/>
        <w:spacing w:before="0" w:after="200" w:line="240" w:lineRule="auto"/>
        <w:jc w:val="left"/>
      </w:pPr>
      <w:r w:rsidRPr="00275BF9">
        <w:br w:type="page"/>
      </w:r>
    </w:p>
    <w:p w14:paraId="0DF84CEF" w14:textId="402604AC" w:rsidR="00220B96" w:rsidRPr="00275BF9" w:rsidRDefault="00220B96" w:rsidP="00117EB7">
      <w:pPr>
        <w:pStyle w:val="Heading1"/>
        <w:numPr>
          <w:ilvl w:val="0"/>
          <w:numId w:val="45"/>
        </w:numPr>
      </w:pPr>
      <w:bookmarkStart w:id="78" w:name="_Toc72885585"/>
      <w:r w:rsidRPr="00275BF9">
        <w:lastRenderedPageBreak/>
        <w:t>CHAPTER 4: ANALYSIS</w:t>
      </w:r>
      <w:bookmarkEnd w:id="78"/>
    </w:p>
    <w:p w14:paraId="1B269FBF" w14:textId="00BE39C0" w:rsidR="00B32464" w:rsidRPr="00275BF9" w:rsidRDefault="007D5A6B" w:rsidP="00B32464">
      <w:pPr>
        <w:pStyle w:val="BodyText"/>
      </w:pPr>
      <w:r w:rsidRPr="00275BF9">
        <w:t xml:space="preserve">This chapter is to detail </w:t>
      </w:r>
      <w:r w:rsidR="00836256" w:rsidRPr="00275BF9">
        <w:t>the process of building and implementing</w:t>
      </w:r>
      <w:r w:rsidRPr="00275BF9">
        <w:t xml:space="preserve"> machine learning models in Python. The evaluation of the model will be done with the various evaluation metrics analyzed previously</w:t>
      </w:r>
      <w:r w:rsidR="006220C8" w:rsidRPr="00275BF9">
        <w:t>,</w:t>
      </w:r>
      <w:r w:rsidRPr="00275BF9">
        <w:t xml:space="preserve"> such as AUC, Accuracy, precision and recall. By the end of this chapter, the various models will be implemented</w:t>
      </w:r>
      <w:r w:rsidR="006220C8" w:rsidRPr="00275BF9">
        <w:t>,</w:t>
      </w:r>
      <w:r w:rsidRPr="00275BF9">
        <w:t xml:space="preserve"> and Chapter 5 will be used to </w:t>
      </w:r>
      <w:r w:rsidR="00330C40" w:rsidRPr="00275BF9">
        <w:t>analyze the results obtained from the analysis in Chapter 4.</w:t>
      </w:r>
      <w:r w:rsidR="0031189F" w:rsidRPr="00275BF9">
        <w:t xml:space="preserve"> In this chapter, an in-depth analysis of the steps that can be taken to perform customer churn analysis will be explained with business explanation and </w:t>
      </w:r>
      <w:r w:rsidR="00EE0586">
        <w:t xml:space="preserve">technical </w:t>
      </w:r>
      <w:r w:rsidR="0031189F" w:rsidRPr="00275BF9">
        <w:t>justification</w:t>
      </w:r>
      <w:r w:rsidR="00EE0586">
        <w:t>.</w:t>
      </w:r>
    </w:p>
    <w:p w14:paraId="0C35E83D" w14:textId="77777777" w:rsidR="00FD00E5" w:rsidRPr="00275BF9" w:rsidRDefault="00FD00E5" w:rsidP="00261525">
      <w:pPr>
        <w:pStyle w:val="Heading2"/>
      </w:pPr>
      <w:bookmarkStart w:id="79" w:name="_Toc72885586"/>
      <w:r w:rsidRPr="00275BF9">
        <w:t>4.1 Introduction</w:t>
      </w:r>
      <w:bookmarkEnd w:id="79"/>
      <w:r w:rsidRPr="00275BF9">
        <w:tab/>
      </w:r>
    </w:p>
    <w:p w14:paraId="0A6AEF1D" w14:textId="1B3D4A08" w:rsidR="00FD00E5" w:rsidRPr="00275BF9" w:rsidRDefault="001A7D12" w:rsidP="00FD00E5">
      <w:pPr>
        <w:pStyle w:val="BodyText"/>
      </w:pPr>
      <w:r w:rsidRPr="00275BF9">
        <w:t xml:space="preserve">Chapter 4 in this research is to explore the selected telecom dataset in depth. The dataset will be described along with </w:t>
      </w:r>
      <w:r w:rsidR="00356DE1" w:rsidRPr="00275BF9">
        <w:t>subtle</w:t>
      </w:r>
      <w:r w:rsidRPr="00275BF9">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275BF9">
        <w:t xml:space="preserve"> The </w:t>
      </w:r>
      <w:r w:rsidR="00356DE1" w:rsidRPr="00275BF9">
        <w:t>following</w:t>
      </w:r>
      <w:r w:rsidR="00BB1DE5" w:rsidRPr="00275BF9">
        <w:t xml:space="preserve"> Section 4.4 covers the extensive </w:t>
      </w:r>
      <w:r w:rsidR="004E2AB8" w:rsidRPr="00275BF9">
        <w:t>methodology</w:t>
      </w:r>
      <w:r w:rsidR="00BB1DE5" w:rsidRPr="00275BF9">
        <w:t xml:space="preserve"> that has been carried out on the telecom dataset.</w:t>
      </w:r>
      <w:r w:rsidR="000E3731" w:rsidRPr="00275BF9">
        <w:t xml:space="preserve"> Section 4.5 covers </w:t>
      </w:r>
      <w:r w:rsidR="004E2AB8" w:rsidRPr="00275BF9">
        <w:t>the analysis of the models followed by model interpretability</w:t>
      </w:r>
      <w:r w:rsidR="00310E75" w:rsidRPr="00275BF9">
        <w:t>.</w:t>
      </w:r>
    </w:p>
    <w:p w14:paraId="081B68F7" w14:textId="77777777" w:rsidR="00D75204" w:rsidRPr="00275BF9" w:rsidRDefault="00FD00E5" w:rsidP="00261525">
      <w:pPr>
        <w:pStyle w:val="Heading2"/>
      </w:pPr>
      <w:bookmarkStart w:id="80" w:name="_Toc72885587"/>
      <w:r w:rsidRPr="00275BF9">
        <w:t>4.2 Dataset Description</w:t>
      </w:r>
      <w:bookmarkEnd w:id="80"/>
    </w:p>
    <w:p w14:paraId="2415D9B4" w14:textId="62018CE8" w:rsidR="00E979D5" w:rsidRPr="00275BF9" w:rsidRDefault="006C5E94" w:rsidP="00D75204">
      <w:pPr>
        <w:pStyle w:val="BodyText"/>
      </w:pPr>
      <w:r w:rsidRPr="00275BF9">
        <w:t>The dataset used is sourced from IBM</w:t>
      </w:r>
      <w:r w:rsidR="009732D0" w:rsidRPr="00275BF9">
        <w:t xml:space="preserve"> </w:t>
      </w:r>
      <w:r w:rsidR="009732D0" w:rsidRPr="00275BF9">
        <w:fldChar w:fldCharType="begin" w:fldLock="1"/>
      </w:r>
      <w:r w:rsidR="003F0573"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275BF9">
        <w:fldChar w:fldCharType="separate"/>
      </w:r>
      <w:r w:rsidR="009732D0" w:rsidRPr="00275BF9">
        <w:t>(Kaggle, 2018)</w:t>
      </w:r>
      <w:r w:rsidR="009732D0" w:rsidRPr="00275BF9">
        <w:fldChar w:fldCharType="end"/>
      </w:r>
      <w:r w:rsidR="00BA60BE" w:rsidRPr="00275BF9">
        <w:t xml:space="preserve">. The dataset will be analyzed to understand </w:t>
      </w:r>
      <w:r w:rsidR="00836256" w:rsidRPr="00275BF9">
        <w:t>customer behaviour to predict the likel</w:t>
      </w:r>
      <w:r w:rsidR="00735964" w:rsidRPr="00275BF9">
        <w:t>ihood</w:t>
      </w:r>
      <w:r w:rsidR="00836256" w:rsidRPr="00275BF9">
        <w:t xml:space="preserve"> to churn customers</w:t>
      </w:r>
      <w:r w:rsidR="00BA60BE" w:rsidRPr="00275BF9">
        <w:t xml:space="preserve">. The data is at a customer level, where each row indicates a unique customer. The dataset </w:t>
      </w:r>
      <w:r w:rsidR="000B2279">
        <w:t>has been</w:t>
      </w:r>
      <w:r w:rsidR="00BA60BE" w:rsidRPr="00275BF9">
        <w:t xml:space="preserve"> coll</w:t>
      </w:r>
      <w:r w:rsidR="006220C8" w:rsidRPr="00275BF9">
        <w:t>e</w:t>
      </w:r>
      <w:r w:rsidR="00BA60BE" w:rsidRPr="00275BF9">
        <w:t>cted over a month</w:t>
      </w:r>
      <w:r w:rsidR="000B2279">
        <w:t>.</w:t>
      </w:r>
      <w:r w:rsidR="00BA60BE" w:rsidRPr="00275BF9">
        <w:t xml:space="preserve"> </w:t>
      </w:r>
      <w:r w:rsidR="000B2279">
        <w:t>I</w:t>
      </w:r>
      <w:r w:rsidR="00554584" w:rsidRPr="00275BF9">
        <w:t xml:space="preserve">f </w:t>
      </w:r>
      <w:r w:rsidR="000B2279">
        <w:t>the</w:t>
      </w:r>
      <w:r w:rsidR="00BA60BE" w:rsidRPr="00275BF9">
        <w:t xml:space="preserve"> customer has left </w:t>
      </w:r>
      <w:r w:rsidR="00554584" w:rsidRPr="00275BF9">
        <w:t xml:space="preserve">in the </w:t>
      </w:r>
      <w:r w:rsidR="00BA60BE" w:rsidRPr="00275BF9">
        <w:t>last month</w:t>
      </w:r>
      <w:r w:rsidR="00554584" w:rsidRPr="00275BF9">
        <w:t xml:space="preserve">, they have </w:t>
      </w:r>
      <w:r w:rsidR="00BA60BE" w:rsidRPr="00275BF9">
        <w:t>been flagged as a churned customer</w:t>
      </w:r>
      <w:r w:rsidR="000B2279">
        <w:t>; else, they have been marked as not churned</w:t>
      </w:r>
      <w:r w:rsidR="00BA60BE" w:rsidRPr="00275BF9">
        <w:t>.</w:t>
      </w:r>
      <w:r w:rsidR="00A54249" w:rsidRPr="00275BF9">
        <w:t xml:space="preserve"> Each column in the dataset is an indication of the customer’s characteristics as captured by the system. </w:t>
      </w:r>
      <w:r w:rsidR="00FB7732" w:rsidRPr="00275BF9">
        <w:t xml:space="preserve">Data points for all of the customers help </w:t>
      </w:r>
      <w:r w:rsidR="00836256" w:rsidRPr="00275BF9">
        <w:t>analyze the various metadata</w:t>
      </w:r>
      <w:r w:rsidR="00FB7732" w:rsidRPr="00275BF9">
        <w:t xml:space="preserve"> associated </w:t>
      </w:r>
      <w:r w:rsidR="006220C8" w:rsidRPr="00275BF9">
        <w:t>with</w:t>
      </w:r>
      <w:r w:rsidR="00FB7732" w:rsidRPr="00275BF9">
        <w:t xml:space="preserve"> a customer within the database of the telecom company. </w:t>
      </w:r>
      <w:r w:rsidR="00806637" w:rsidRPr="00275BF9">
        <w:t xml:space="preserve">The customers </w:t>
      </w:r>
      <w:r w:rsidR="000B2279">
        <w:t xml:space="preserve">marked as </w:t>
      </w:r>
      <w:r w:rsidR="005F3CED">
        <w:t>churned customers were those</w:t>
      </w:r>
      <w:r w:rsidR="000B2279">
        <w:t xml:space="preserve"> who</w:t>
      </w:r>
      <w:r w:rsidR="00806637" w:rsidRPr="00275BF9">
        <w:t xml:space="preserve"> ha</w:t>
      </w:r>
      <w:r w:rsidR="006220C8" w:rsidRPr="00275BF9">
        <w:t>d</w:t>
      </w:r>
      <w:r w:rsidR="00806637" w:rsidRPr="00275BF9">
        <w:t xml:space="preserve"> churned in the month before the data was collected. When a customer is to be marked as a churned customer, it is an in</w:t>
      </w:r>
      <w:r w:rsidR="006220C8" w:rsidRPr="00275BF9">
        <w:t>d</w:t>
      </w:r>
      <w:r w:rsidR="00806637" w:rsidRPr="00275BF9">
        <w:t xml:space="preserve">ication that the customer will churn. </w:t>
      </w:r>
    </w:p>
    <w:p w14:paraId="1E967D43" w14:textId="3515E598" w:rsidR="00D75204" w:rsidRPr="00275BF9" w:rsidRDefault="00A54249" w:rsidP="00D75204">
      <w:pPr>
        <w:pStyle w:val="BodyText"/>
      </w:pPr>
      <w:r w:rsidRPr="00275BF9">
        <w:lastRenderedPageBreak/>
        <w:t>The data has information about the following about the customers:</w:t>
      </w:r>
    </w:p>
    <w:p w14:paraId="7872801F" w14:textId="099AB2AC" w:rsidR="00A54249" w:rsidRPr="00275BF9" w:rsidRDefault="00A54249" w:rsidP="00A54249">
      <w:pPr>
        <w:pStyle w:val="BodyText"/>
        <w:numPr>
          <w:ilvl w:val="0"/>
          <w:numId w:val="43"/>
        </w:numPr>
      </w:pPr>
      <w:r w:rsidRPr="00275BF9">
        <w:t>Services that the customer has signed up for: movies, streaming tv, tech support, device protection, online backup, online security, internet, multiple lines, phone</w:t>
      </w:r>
    </w:p>
    <w:p w14:paraId="0EC52144" w14:textId="0C838748" w:rsidR="00631739" w:rsidRPr="00275BF9" w:rsidRDefault="00631739" w:rsidP="00A54249">
      <w:pPr>
        <w:pStyle w:val="BodyText"/>
        <w:numPr>
          <w:ilvl w:val="0"/>
          <w:numId w:val="43"/>
        </w:numPr>
      </w:pPr>
      <w:r w:rsidRPr="00275BF9">
        <w:t>Information about the customer</w:t>
      </w:r>
      <w:r w:rsidR="00F559BE" w:rsidRPr="00275BF9">
        <w:t xml:space="preserve"> account</w:t>
      </w:r>
      <w:r w:rsidRPr="00275BF9">
        <w:t>: the tenure of the customer, payment methods, total charges, monthly charges, paperless billing, type of contract</w:t>
      </w:r>
    </w:p>
    <w:p w14:paraId="2225CC08" w14:textId="2BF1823E" w:rsidR="00F559BE" w:rsidRPr="00275BF9" w:rsidRDefault="006E34AA" w:rsidP="00A54249">
      <w:pPr>
        <w:pStyle w:val="BodyText"/>
        <w:numPr>
          <w:ilvl w:val="0"/>
          <w:numId w:val="43"/>
        </w:numPr>
      </w:pPr>
      <w:r w:rsidRPr="00275BF9">
        <w:t>Demograph</w:t>
      </w:r>
      <w:r w:rsidR="00B419A3" w:rsidRPr="00275BF9">
        <w:t>ic information about the customer: information about partners or dependents, gender, age</w:t>
      </w:r>
      <w:r w:rsidR="006220C8" w:rsidRPr="00275BF9">
        <w:t>-</w:t>
      </w:r>
      <w:r w:rsidR="00B419A3" w:rsidRPr="00275BF9">
        <w:t>range</w:t>
      </w:r>
    </w:p>
    <w:p w14:paraId="021DB92E" w14:textId="0F092BC0" w:rsidR="00C32C69" w:rsidRPr="00275BF9" w:rsidRDefault="008A6BF2" w:rsidP="008A6BF2">
      <w:pPr>
        <w:pStyle w:val="BodyText"/>
      </w:pPr>
      <w:r w:rsidRPr="00275BF9">
        <w:t>The target variable i</w:t>
      </w:r>
      <w:r w:rsidR="006220C8" w:rsidRPr="00275BF9">
        <w:t>s</w:t>
      </w:r>
      <w:r w:rsidRPr="00275BF9">
        <w:t xml:space="preserve"> the </w:t>
      </w:r>
      <w:r w:rsidR="00345DC1" w:rsidRPr="00275BF9">
        <w:t xml:space="preserve">attribute </w:t>
      </w:r>
      <w:r w:rsidRPr="00275BF9">
        <w:t>Churn</w:t>
      </w:r>
      <w:r w:rsidR="00345DC1" w:rsidRPr="00275BF9">
        <w:t>. There are 21 attributes</w:t>
      </w:r>
      <w:r w:rsidR="006220C8" w:rsidRPr="00275BF9">
        <w:t>,</w:t>
      </w:r>
      <w:r w:rsidR="00345DC1" w:rsidRPr="00275BF9">
        <w:t xml:space="preserve"> and the Churn column is the variable that </w:t>
      </w:r>
      <w:r w:rsidR="006220C8" w:rsidRPr="00275BF9">
        <w:t>is</w:t>
      </w:r>
      <w:r w:rsidR="00466475" w:rsidRPr="00275BF9">
        <w:t xml:space="preserve"> being predicted</w:t>
      </w:r>
      <w:r w:rsidR="00345DC1" w:rsidRPr="00275BF9">
        <w:t xml:space="preserve">. </w:t>
      </w:r>
      <w:r w:rsidR="00836256" w:rsidRPr="00275BF9">
        <w:t>7043 data points</w:t>
      </w:r>
      <w:r w:rsidR="00345DC1" w:rsidRPr="00275BF9">
        <w:t xml:space="preserve"> capture customer level data along with their metadata in the form of attributes.</w:t>
      </w:r>
      <w:r w:rsidR="00547D43" w:rsidRPr="00275BF9">
        <w:t xml:space="preserve"> This data has been sourced from the Cognos Analytics Team at IBM. It contains information about a telecom company that provided telecom and internet se</w:t>
      </w:r>
      <w:r w:rsidR="006220C8" w:rsidRPr="00275BF9">
        <w:t>r</w:t>
      </w:r>
      <w:r w:rsidR="00547D43" w:rsidRPr="00275BF9">
        <w:t>vices to 7043 customers. The data indicates the customers that have stayed left or signed up for the service.</w:t>
      </w:r>
      <w:r w:rsidR="00342043" w:rsidRPr="00275BF9">
        <w:t xml:space="preserve"> It contains 18 categorical attributes and </w:t>
      </w:r>
      <w:r w:rsidR="006220C8" w:rsidRPr="00275BF9">
        <w:t>three</w:t>
      </w:r>
      <w:r w:rsidR="00342043" w:rsidRPr="00275BF9">
        <w:t xml:space="preserve"> numerical attributes</w:t>
      </w:r>
      <w:r w:rsidR="006220C8" w:rsidRPr="00275BF9">
        <w:t>,</w:t>
      </w:r>
      <w:r w:rsidR="00E43F48" w:rsidRPr="00275BF9">
        <w:t xml:space="preserve"> including the target variable. The dataset does not contain any missing values and can be used for churn analysis.</w:t>
      </w:r>
    </w:p>
    <w:p w14:paraId="62EE5392" w14:textId="2CD35AD3" w:rsidR="002B204C" w:rsidRPr="00275BF9" w:rsidRDefault="00D75204" w:rsidP="00261525">
      <w:pPr>
        <w:pStyle w:val="Heading2"/>
      </w:pPr>
      <w:bookmarkStart w:id="81" w:name="_Toc72885588"/>
      <w:r w:rsidRPr="00275BF9">
        <w:t xml:space="preserve">4.3 </w:t>
      </w:r>
      <w:r w:rsidR="002B204C" w:rsidRPr="00275BF9">
        <w:t>Exploratory Data Analysis</w:t>
      </w:r>
      <w:bookmarkEnd w:id="81"/>
    </w:p>
    <w:p w14:paraId="64AA3F88" w14:textId="1DA32C8A" w:rsidR="00D75204" w:rsidRPr="00275BF9" w:rsidRDefault="007137FE" w:rsidP="00D75204">
      <w:pPr>
        <w:pStyle w:val="BodyText"/>
      </w:pPr>
      <w:r w:rsidRPr="00275BF9">
        <w:t xml:space="preserve">In this section, </w:t>
      </w:r>
      <w:r w:rsidR="00DC11B2" w:rsidRPr="00275BF9">
        <w:t>the details of the IBM Telecom dataset will be understood. The focus will be on the d</w:t>
      </w:r>
      <w:r w:rsidR="005F3CED">
        <w:t>ata details</w:t>
      </w:r>
      <w:r w:rsidR="00DC11B2" w:rsidRPr="00275BF9">
        <w:t xml:space="preserve"> and </w:t>
      </w:r>
      <w:r w:rsidR="00836256" w:rsidRPr="00275BF9">
        <w:t>how</w:t>
      </w:r>
      <w:r w:rsidR="00DC11B2" w:rsidRPr="00275BF9">
        <w:t xml:space="preserve"> the data can be prepared to be used as inputs for the various models. Analysis of the data in the form of </w:t>
      </w:r>
      <w:r w:rsidR="00D71856" w:rsidRPr="00275BF9">
        <w:t>analysis, both univariate and bivariate</w:t>
      </w:r>
      <w:r w:rsidR="006220C8" w:rsidRPr="00275BF9">
        <w:t>,</w:t>
      </w:r>
      <w:r w:rsidR="00D71856" w:rsidRPr="00275BF9">
        <w:t xml:space="preserve"> will be presented. The distribution of the variables will also be analysed along with missing value analysis and outlier analysis. The methods followed is to present details about the </w:t>
      </w:r>
      <w:r w:rsidR="0059180F" w:rsidRPr="00275BF9">
        <w:t xml:space="preserve">dataset, even if </w:t>
      </w:r>
      <w:r w:rsidR="005C5C4F" w:rsidRPr="00275BF9">
        <w:t>it is implied</w:t>
      </w:r>
      <w:r w:rsidR="006220C8" w:rsidRPr="00275BF9">
        <w:t>. T</w:t>
      </w:r>
      <w:r w:rsidR="005C5C4F" w:rsidRPr="00275BF9">
        <w:t>his will help researchers in the future eliminate any confusion with regards to the details of the data.</w:t>
      </w:r>
      <w:r w:rsidR="00130F76" w:rsidRPr="00275BF9">
        <w:t xml:space="preserve"> As </w:t>
      </w:r>
      <w:r w:rsidR="006220C8" w:rsidRPr="00275BF9">
        <w:t xml:space="preserve">the </w:t>
      </w:r>
      <w:r w:rsidR="00130F76" w:rsidRPr="00275BF9">
        <w:t>next steps, observations on the distribution of the variables will be done.</w:t>
      </w:r>
      <w:r w:rsidR="0028228B" w:rsidRPr="00275BF9">
        <w:t xml:space="preserve"> This</w:t>
      </w:r>
      <w:r w:rsidR="006220C8" w:rsidRPr="00275BF9">
        <w:t>,</w:t>
      </w:r>
      <w:r w:rsidR="0028228B" w:rsidRPr="00275BF9">
        <w:t xml:space="preserve"> along with analysis o</w:t>
      </w:r>
      <w:r w:rsidR="006220C8" w:rsidRPr="00275BF9">
        <w:t>f</w:t>
      </w:r>
      <w:r w:rsidR="0028228B" w:rsidRPr="00275BF9">
        <w:t xml:space="preserve"> the missing values in the data and the outlier analysis</w:t>
      </w:r>
      <w:r w:rsidR="006220C8" w:rsidRPr="00275BF9">
        <w:t>,</w:t>
      </w:r>
      <w:r w:rsidR="0028228B" w:rsidRPr="00275BF9">
        <w:t xml:space="preserve"> will help analyse the minute details of the data</w:t>
      </w:r>
      <w:r w:rsidR="00C53E4D" w:rsidRPr="00275BF9">
        <w:t>set</w:t>
      </w:r>
      <w:r w:rsidR="006220C8" w:rsidRPr="00275BF9">
        <w:t>—u</w:t>
      </w:r>
      <w:r w:rsidR="00C53E4D" w:rsidRPr="00275BF9">
        <w:t xml:space="preserve">nivariate analysis on the </w:t>
      </w:r>
      <w:r w:rsidR="000B2279">
        <w:t>data attributes</w:t>
      </w:r>
      <w:r w:rsidR="00C53E4D" w:rsidRPr="00275BF9">
        <w:t xml:space="preserve"> and mention the notable distribution. Finally,</w:t>
      </w:r>
      <w:r w:rsidR="00B95FD0" w:rsidRPr="00275BF9">
        <w:t xml:space="preserve"> the relation of </w:t>
      </w:r>
      <w:r w:rsidR="00356DE1" w:rsidRPr="00275BF9">
        <w:t>specific</w:t>
      </w:r>
      <w:r w:rsidR="00B95FD0" w:rsidRPr="00275BF9">
        <w:t xml:space="preserve"> attributes with the target variable is also observed to understand how the frequency or distribution of attributes changes for c</w:t>
      </w:r>
      <w:r w:rsidR="000B2279">
        <w:t>hurn customers</w:t>
      </w:r>
      <w:r w:rsidR="00B95FD0" w:rsidRPr="00275BF9">
        <w:t xml:space="preserve"> and do not churn.</w:t>
      </w:r>
      <w:r w:rsidR="00C53E4D" w:rsidRPr="00275BF9">
        <w:t xml:space="preserve"> </w:t>
      </w:r>
    </w:p>
    <w:p w14:paraId="4DF0B17C" w14:textId="63637E84" w:rsidR="00D75204" w:rsidRPr="00275BF9" w:rsidRDefault="00D75204" w:rsidP="00261525">
      <w:pPr>
        <w:pStyle w:val="Heading3"/>
      </w:pPr>
      <w:bookmarkStart w:id="82" w:name="_Toc72885589"/>
      <w:r w:rsidRPr="00275BF9">
        <w:lastRenderedPageBreak/>
        <w:t xml:space="preserve">4.3.1 </w:t>
      </w:r>
      <w:r w:rsidR="001A7D12" w:rsidRPr="00275BF9">
        <w:t>Distribution</w:t>
      </w:r>
      <w:r w:rsidRPr="00275BF9">
        <w:t xml:space="preserve"> of Variables</w:t>
      </w:r>
      <w:bookmarkEnd w:id="82"/>
    </w:p>
    <w:p w14:paraId="7AF987DC" w14:textId="7A7697C8" w:rsidR="00B21D1C" w:rsidRPr="00275BF9" w:rsidRDefault="00B21D1C" w:rsidP="00B21D1C">
      <w:pPr>
        <w:pStyle w:val="BodyText"/>
      </w:pPr>
      <w:r w:rsidRPr="00275BF9">
        <w:t>In this section, the distribution of variables will be understood.</w:t>
      </w:r>
      <w:r w:rsidR="004B51C7" w:rsidRPr="00275BF9">
        <w:t xml:space="preserve"> </w:t>
      </w:r>
      <w:r w:rsidR="004F516A">
        <w:t xml:space="preserve">The </w:t>
      </w:r>
      <w:r w:rsidR="004B51C7" w:rsidRPr="00275BF9">
        <w:t>percentage distribution of variables a</w:t>
      </w:r>
      <w:r w:rsidR="00836256" w:rsidRPr="00275BF9">
        <w:t>nd</w:t>
      </w:r>
      <w:r w:rsidR="004B51C7" w:rsidRPr="00275BF9">
        <w:t xml:space="preserve"> absolute distribution </w:t>
      </w:r>
      <w:r w:rsidR="004F516A">
        <w:t>will be analyzed through the visualizations below in Figure 11 and Figure 12</w:t>
      </w:r>
      <w:r w:rsidR="004B51C7" w:rsidRPr="00275BF9">
        <w:t>.</w:t>
      </w:r>
    </w:p>
    <w:p w14:paraId="0D1A21DD" w14:textId="74BD6011" w:rsidR="00F6228F" w:rsidRPr="00275BF9" w:rsidRDefault="001446EC" w:rsidP="00B21D1C">
      <w:pPr>
        <w:pStyle w:val="BodyText"/>
      </w:pPr>
      <w:r>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117C5764" w:rsidR="006832AA" w:rsidRPr="00275BF9" w:rsidRDefault="003338DF" w:rsidP="003338DF">
      <w:pPr>
        <w:pStyle w:val="Caption"/>
        <w:jc w:val="center"/>
      </w:pPr>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1</w:t>
      </w:r>
      <w:r>
        <w:fldChar w:fldCharType="end"/>
      </w:r>
      <w:r w:rsidRPr="00275BF9">
        <w:t>: Distribution of variables (by percentage)</w:t>
      </w:r>
    </w:p>
    <w:p w14:paraId="67A6A27F" w14:textId="77777777" w:rsidR="00CD2A94" w:rsidRDefault="006832AA" w:rsidP="00B21D1C">
      <w:pPr>
        <w:pStyle w:val="BodyText"/>
      </w:pPr>
      <w:r w:rsidRPr="00275BF9">
        <w:t xml:space="preserve">The distribution </w:t>
      </w:r>
      <w:r w:rsidR="00FC3278" w:rsidRPr="00275BF9">
        <w:t xml:space="preserve">in </w:t>
      </w:r>
      <w:r w:rsidR="00FC3278" w:rsidRPr="00275BF9">
        <w:rPr>
          <w:i/>
        </w:rPr>
        <w:t>Figure 11</w:t>
      </w:r>
      <w:r w:rsidR="00FC3278" w:rsidRPr="00275BF9">
        <w:t xml:space="preserve"> </w:t>
      </w:r>
      <w:r w:rsidRPr="00275BF9">
        <w:t xml:space="preserve">highlights the distribution of the </w:t>
      </w:r>
      <w:r w:rsidR="00863FE2" w:rsidRPr="00275BF9">
        <w:t xml:space="preserve">variables by percentage. </w:t>
      </w:r>
      <w:r w:rsidR="00DC523B" w:rsidRPr="00275BF9">
        <w:t xml:space="preserve">This helps </w:t>
      </w:r>
      <w:r w:rsidR="008E1FF3" w:rsidRPr="00275BF9">
        <w:t xml:space="preserve">us </w:t>
      </w:r>
      <w:r w:rsidR="00DC523B" w:rsidRPr="00275BF9">
        <w:t xml:space="preserve">get </w:t>
      </w:r>
      <w:r w:rsidR="008E1FF3" w:rsidRPr="00275BF9">
        <w:t>an overall understanding of the distribution of each of the variables being considered</w:t>
      </w:r>
      <w:r w:rsidR="009A32A0" w:rsidRPr="00275BF9">
        <w:t>.</w:t>
      </w:r>
      <w:r w:rsidR="002A66C1" w:rsidRPr="00275BF9">
        <w:t xml:space="preserve"> The distribution of gender suggests that the distribution of males and females is almost equal in the customer base of the telecom data. Based on the distribution of Phone Service, it is also understood that 90.3% of customers use the phone service and 9.7% of customers use other services such as </w:t>
      </w:r>
      <w:r w:rsidR="006220C8" w:rsidRPr="00275BF9">
        <w:t xml:space="preserve">the </w:t>
      </w:r>
      <w:r w:rsidR="002A66C1" w:rsidRPr="00275BF9">
        <w:t>internet from the company.</w:t>
      </w:r>
      <w:r w:rsidR="000506E8" w:rsidRPr="00275BF9">
        <w:t xml:space="preserve"> It is noteworthy that 21.7% of the customer base has opted </w:t>
      </w:r>
      <w:r w:rsidR="00D02589" w:rsidRPr="00275BF9">
        <w:t>not to</w:t>
      </w:r>
      <w:r w:rsidR="000506E8" w:rsidRPr="00275BF9">
        <w:t xml:space="preserve"> take internet services or has internet services from an alternative provider. </w:t>
      </w:r>
    </w:p>
    <w:p w14:paraId="58D63A89" w14:textId="32C76C5C" w:rsidR="006832AA" w:rsidRPr="00D772A1" w:rsidRDefault="000506E8" w:rsidP="00D772A1">
      <w:pPr>
        <w:pStyle w:val="BodyText"/>
      </w:pPr>
      <w:r w:rsidRPr="00275BF9">
        <w:lastRenderedPageBreak/>
        <w:t>This can lead to a potential market to tap in the future to cross-sell products of the telecom company.</w:t>
      </w:r>
      <w:r w:rsidR="00F141AF" w:rsidRPr="00275BF9">
        <w:t xml:space="preserve"> 40.8% of customer have opted not to go for paperless billing; this might be a place to reduce the amount spent to send the paper bill every month by defaulting the customer to paperless billing</w:t>
      </w:r>
      <w:r w:rsidR="008A7497" w:rsidRPr="00275BF9">
        <w:t>.</w:t>
      </w:r>
      <w:r w:rsidR="00F95385" w:rsidRPr="00275BF9">
        <w:t xml:space="preserve"> The percentage of customers on a month to month contract is 55% can be increased to a one year or a two</w:t>
      </w:r>
      <w:r w:rsidR="006220C8" w:rsidRPr="00275BF9">
        <w:t>-</w:t>
      </w:r>
      <w:r w:rsidR="00F95385" w:rsidRPr="00275BF9">
        <w:t>year contract</w:t>
      </w:r>
      <w:r w:rsidR="006220C8" w:rsidRPr="00275BF9">
        <w:t>. T</w:t>
      </w:r>
      <w:r w:rsidR="00F95385" w:rsidRPr="00275BF9">
        <w:t>his can help in customer retention policies.</w:t>
      </w:r>
      <w:r w:rsidR="00D83367">
        <w:t xml:space="preserve"> </w:t>
      </w:r>
      <w:r w:rsidR="007B7FDF" w:rsidRPr="00D772A1">
        <w:t xml:space="preserve">In Figure 12, </w:t>
      </w:r>
      <w:r w:rsidR="00FD3F83" w:rsidRPr="00D772A1">
        <w:t xml:space="preserve">the details of </w:t>
      </w:r>
      <w:r w:rsidR="006220C8" w:rsidRPr="00D772A1">
        <w:t xml:space="preserve">the </w:t>
      </w:r>
      <w:r w:rsidR="00FD3F83" w:rsidRPr="00D772A1">
        <w:t>distribution of the variables</w:t>
      </w:r>
      <w:r w:rsidR="0087437B" w:rsidRPr="00D772A1">
        <w:t xml:space="preserve"> have been mentioned</w:t>
      </w:r>
      <w:r w:rsidR="00FD3F83" w:rsidRPr="00D772A1">
        <w:t xml:space="preserve">. The visualizations also have tags attached to them to indicate the warnings and </w:t>
      </w:r>
      <w:r w:rsidR="001C6F73" w:rsidRPr="00D772A1">
        <w:t>unique characteristics of the attributes. For instance, the Total Charges column has been flagged as a column with</w:t>
      </w:r>
      <w:r w:rsidR="006220C8" w:rsidRPr="00D772A1">
        <w:t xml:space="preserve"> h</w:t>
      </w:r>
      <w:r w:rsidR="001C6F73" w:rsidRPr="00D772A1">
        <w:t>igh Cardinality with 6531 distinct values. Additionally, there is information regarding the correlation and distribution of the variables mentioned in the below sections</w:t>
      </w:r>
      <w:r w:rsidR="0041058A" w:rsidRPr="00D772A1">
        <w:t>.</w:t>
      </w:r>
    </w:p>
    <w:p w14:paraId="27254356" w14:textId="4DBFE4ED" w:rsidR="00D75204" w:rsidRPr="00275BF9" w:rsidRDefault="00D75204" w:rsidP="00261525">
      <w:pPr>
        <w:pStyle w:val="Heading3"/>
      </w:pPr>
      <w:bookmarkStart w:id="83" w:name="_Toc72885590"/>
      <w:r w:rsidRPr="00275BF9">
        <w:t xml:space="preserve">4.3.2 </w:t>
      </w:r>
      <w:r w:rsidR="000C0C3B" w:rsidRPr="00275BF9">
        <w:t>Missing Values Analysis</w:t>
      </w:r>
      <w:bookmarkEnd w:id="83"/>
    </w:p>
    <w:p w14:paraId="71470643" w14:textId="5A174D27" w:rsidR="00D75204" w:rsidRPr="00275BF9" w:rsidRDefault="00D75204" w:rsidP="00D75204">
      <w:pPr>
        <w:pStyle w:val="BodyText"/>
      </w:pPr>
      <w:r w:rsidRPr="00275BF9">
        <w:t>Identification of missing values</w:t>
      </w:r>
      <w:r w:rsidR="000C0C3B" w:rsidRPr="00275BF9">
        <w:t xml:space="preserve"> is a crucial process during Data Understanding. The dataset in consideration does not have missing values. As noted earlier, there are 7043 rows at a customer level</w:t>
      </w:r>
      <w:r w:rsidR="006220C8" w:rsidRPr="00275BF9">
        <w:t>,</w:t>
      </w:r>
      <w:r w:rsidR="000C0C3B" w:rsidRPr="00275BF9">
        <w:t xml:space="preserve"> and the below visualizations will </w:t>
      </w:r>
      <w:r w:rsidR="00C651EC" w:rsidRPr="00275BF9">
        <w:t>showcase the visualization of nullity by column.</w:t>
      </w:r>
      <w:r w:rsidR="00172BDC" w:rsidRPr="00275BF9">
        <w:t xml:space="preserve"> Nullity matrix is a data</w:t>
      </w:r>
      <w:r w:rsidR="006220C8" w:rsidRPr="00275BF9">
        <w:t>-</w:t>
      </w:r>
      <w:r w:rsidR="00172BDC" w:rsidRPr="00275BF9">
        <w:t xml:space="preserve">dense display that helps to </w:t>
      </w:r>
      <w:r w:rsidR="007E33B6" w:rsidRPr="00275BF9">
        <w:t>pick out patterns in data completion visually</w:t>
      </w:r>
      <w:r w:rsidR="006241BC" w:rsidRPr="00275BF9">
        <w:t xml:space="preserve"> – this helps define patterns visually to quantify missing data, especially for larger datasets.</w:t>
      </w:r>
    </w:p>
    <w:p w14:paraId="7D2F7FD9" w14:textId="302E490A" w:rsidR="00C651EC" w:rsidRPr="00275BF9" w:rsidRDefault="00C651EC" w:rsidP="009F0A38">
      <w:pPr>
        <w:pStyle w:val="BodyText"/>
        <w:jc w:val="center"/>
      </w:pPr>
      <w:r w:rsidRPr="00275BF9">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42393" cy="1965102"/>
                    </a:xfrm>
                    <a:prstGeom prst="rect">
                      <a:avLst/>
                    </a:prstGeom>
                  </pic:spPr>
                </pic:pic>
              </a:graphicData>
            </a:graphic>
          </wp:inline>
        </w:drawing>
      </w:r>
    </w:p>
    <w:p w14:paraId="7AB4D21B" w14:textId="2BB46D30" w:rsidR="00A82F19" w:rsidRPr="00275BF9" w:rsidRDefault="0050281C" w:rsidP="008D39FB">
      <w:pPr>
        <w:pStyle w:val="BodyText"/>
        <w:jc w:val="center"/>
      </w:pPr>
      <w:r w:rsidRPr="00275BF9">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14266" cy="732439"/>
                    </a:xfrm>
                    <a:prstGeom prst="rect">
                      <a:avLst/>
                    </a:prstGeom>
                  </pic:spPr>
                </pic:pic>
              </a:graphicData>
            </a:graphic>
          </wp:inline>
        </w:drawing>
      </w:r>
      <w:r w:rsidRPr="00275BF9">
        <w:t xml:space="preserve"> </w:t>
      </w:r>
    </w:p>
    <w:p w14:paraId="4BC5061A" w14:textId="00EF9EB8" w:rsidR="00C651EC" w:rsidRPr="00275BF9" w:rsidRDefault="00C651EC" w:rsidP="00C651EC">
      <w:pPr>
        <w:pStyle w:val="Caption"/>
        <w:jc w:val="center"/>
      </w:pPr>
      <w:bookmarkStart w:id="84" w:name="_Toc72887099"/>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xml:space="preserve">: </w:t>
      </w:r>
      <w:r w:rsidR="009A7C55" w:rsidRPr="00275BF9">
        <w:t xml:space="preserve">No missing values - </w:t>
      </w:r>
      <w:r w:rsidRPr="00275BF9">
        <w:t>Nullity by column for IBM Teleco Data</w:t>
      </w:r>
      <w:bookmarkEnd w:id="84"/>
    </w:p>
    <w:p w14:paraId="31708C4A" w14:textId="39C0C8F7" w:rsidR="00806782" w:rsidRPr="00275BF9" w:rsidRDefault="006241BC" w:rsidP="005F5BDD">
      <w:pPr>
        <w:pStyle w:val="Caption"/>
        <w:rPr>
          <w:i w:val="0"/>
        </w:rPr>
      </w:pPr>
      <w:r w:rsidRPr="00275BF9">
        <w:rPr>
          <w:i w:val="0"/>
        </w:rPr>
        <w:lastRenderedPageBreak/>
        <w:t>Post analysis from Figure 13</w:t>
      </w:r>
      <w:r w:rsidR="00836256" w:rsidRPr="00275BF9">
        <w:rPr>
          <w:i w:val="0"/>
        </w:rPr>
        <w:t xml:space="preserve"> shows </w:t>
      </w:r>
      <w:r w:rsidR="000B2279">
        <w:rPr>
          <w:i w:val="0"/>
        </w:rPr>
        <w:t>no missing values in the IBM Teleco Dataset from the missing value analysis using the nullity matrix</w:t>
      </w:r>
      <w:r w:rsidR="00A82F19" w:rsidRPr="00275BF9">
        <w:rPr>
          <w:i w:val="0"/>
        </w:rPr>
        <w:t>.</w:t>
      </w:r>
      <w:r w:rsidR="00175BB2" w:rsidRPr="00275BF9">
        <w:rPr>
          <w:i w:val="0"/>
        </w:rPr>
        <w:t xml:space="preserve"> </w:t>
      </w:r>
      <w:r w:rsidR="00533051" w:rsidRPr="00275BF9">
        <w:rPr>
          <w:i w:val="0"/>
        </w:rPr>
        <w:t xml:space="preserve">All of the columns have 7043 values. </w:t>
      </w:r>
      <w:r w:rsidR="00175BB2" w:rsidRPr="00275BF9">
        <w:rPr>
          <w:i w:val="0"/>
        </w:rPr>
        <w:t>No further steps need to be taken post the missing value analysis.</w:t>
      </w:r>
    </w:p>
    <w:p w14:paraId="6FA8758F" w14:textId="2535EB52" w:rsidR="00D75204" w:rsidRPr="00275BF9" w:rsidRDefault="00D75204" w:rsidP="00261525">
      <w:pPr>
        <w:pStyle w:val="Heading3"/>
      </w:pPr>
      <w:bookmarkStart w:id="85" w:name="_Toc72885591"/>
      <w:r w:rsidRPr="00275BF9">
        <w:t xml:space="preserve">4.3.3 </w:t>
      </w:r>
      <w:r w:rsidR="00295819" w:rsidRPr="00275BF9">
        <w:t>Outlier Analysis</w:t>
      </w:r>
      <w:bookmarkEnd w:id="85"/>
    </w:p>
    <w:p w14:paraId="36F0C1CA" w14:textId="245ECB56" w:rsidR="00CB11CE" w:rsidRPr="00275BF9" w:rsidRDefault="002B5C67" w:rsidP="002B5C67">
      <w:pPr>
        <w:pStyle w:val="BodyText"/>
      </w:pPr>
      <w:r w:rsidRPr="00275BF9">
        <w:t>The dataset has categorical variables as metadata for each customer. There are two attributes – Monthly Charges and Total Charges</w:t>
      </w:r>
      <w:r w:rsidR="00836256" w:rsidRPr="00275BF9">
        <w:t>-</w:t>
      </w:r>
      <w:r w:rsidRPr="00275BF9">
        <w:t xml:space="preserve">numerical values on which outlier analysis can be performed. The study will be using a boxplot with an inter-quartile range of 1.5 x </w:t>
      </w:r>
      <w:r w:rsidR="00300E19" w:rsidRPr="00275BF9">
        <w:t>(</w:t>
      </w:r>
      <w:r w:rsidR="00DA6F07">
        <w:t>Interquartile Range</w:t>
      </w:r>
      <w:r w:rsidR="00300E19" w:rsidRPr="00275BF9">
        <w:t>)</w:t>
      </w:r>
      <w:r w:rsidRPr="00275BF9">
        <w:t xml:space="preserve"> as</w:t>
      </w:r>
      <w:r w:rsidR="00300E19" w:rsidRPr="00275BF9">
        <w:t xml:space="preserve"> the upper and lower whiskers for the two attribu</w:t>
      </w:r>
      <w:r w:rsidR="00CB11CE" w:rsidRPr="00275BF9">
        <w:t xml:space="preserve">tes. </w:t>
      </w:r>
      <w:r w:rsidR="00A92612" w:rsidRPr="00275BF9">
        <w:t>T</w:t>
      </w:r>
      <w:r w:rsidR="00CB11CE" w:rsidRPr="00275BF9">
        <w:t xml:space="preserve">he attributes </w:t>
      </w:r>
      <w:r w:rsidR="00A92612" w:rsidRPr="00275BF9">
        <w:t xml:space="preserve">will be plotted </w:t>
      </w:r>
      <w:r w:rsidR="00CB11CE" w:rsidRPr="00275BF9">
        <w:t xml:space="preserve">against churn, where 0 indicates that the customer did not churn and </w:t>
      </w:r>
      <w:r w:rsidR="006220C8" w:rsidRPr="00275BF9">
        <w:t>one</w:t>
      </w:r>
      <w:r w:rsidR="00CB11CE" w:rsidRPr="00275BF9">
        <w:t xml:space="preserve"> indicates that the customer did churn.</w:t>
      </w:r>
    </w:p>
    <w:p w14:paraId="20915E11" w14:textId="5BDFDC10" w:rsidR="002B5C67" w:rsidRPr="00275BF9" w:rsidRDefault="00426E8E" w:rsidP="00E17789">
      <w:pPr>
        <w:pStyle w:val="BodyText"/>
        <w:jc w:val="center"/>
      </w:pPr>
      <w:r>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05E834E7" w:rsidR="006E10A0" w:rsidRPr="00275BF9" w:rsidRDefault="006E10A0" w:rsidP="00856846">
      <w:pPr>
        <w:pStyle w:val="Caption"/>
        <w:jc w:val="center"/>
      </w:pPr>
      <w:bookmarkStart w:id="86" w:name="_Toc72887100"/>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00FC55D3" w:rsidRPr="00275BF9">
        <w:t xml:space="preserve"> Boxplots of Churn versus Total Charges and Churn versus Monthly Charges</w:t>
      </w:r>
      <w:bookmarkEnd w:id="86"/>
    </w:p>
    <w:p w14:paraId="767F16C9" w14:textId="1870B20D" w:rsidR="00EF7E81" w:rsidRDefault="001979BC" w:rsidP="00EF7E81">
      <w:pPr>
        <w:pStyle w:val="Caption"/>
        <w:rPr>
          <w:i w:val="0"/>
        </w:rPr>
      </w:pPr>
      <w:r>
        <w:rPr>
          <w:i w:val="0"/>
        </w:rPr>
        <w:t>The distribution in Figure 15 shows</w:t>
      </w:r>
      <w:r w:rsidR="00EF7E81" w:rsidRPr="00275BF9">
        <w:rPr>
          <w:i w:val="0"/>
        </w:rPr>
        <w:t xml:space="preserve"> that for Total Charges, </w:t>
      </w:r>
      <w:r w:rsidR="000B2279">
        <w:rPr>
          <w:i w:val="0"/>
        </w:rPr>
        <w:t>most customers have a customer lifetime value of less than 2000, which indicates that customers who</w:t>
      </w:r>
      <w:r w:rsidR="00EF7E81" w:rsidRPr="00275BF9">
        <w:rPr>
          <w:i w:val="0"/>
        </w:rPr>
        <w:t xml:space="preserve"> have a lower tenure with the company are likely to churn. Whereas, in the boxplot of Monthly Charges, the distribution of customers that churn is populated between 60 to 90. This is an indication that customers that have lower monthly charges are less likely to churn.</w:t>
      </w:r>
    </w:p>
    <w:p w14:paraId="366B4F60" w14:textId="77777777" w:rsidR="005E5DD6" w:rsidRPr="00275BF9" w:rsidRDefault="005E5DD6" w:rsidP="00EF7E81">
      <w:pPr>
        <w:pStyle w:val="Caption"/>
        <w:rPr>
          <w:i w:val="0"/>
        </w:rPr>
      </w:pPr>
    </w:p>
    <w:p w14:paraId="63613896" w14:textId="18D20AA1" w:rsidR="007E4634" w:rsidRPr="00275BF9" w:rsidRDefault="004472EF" w:rsidP="007E4634">
      <w:pPr>
        <w:pStyle w:val="Caption"/>
        <w:jc w:val="center"/>
        <w:rPr>
          <w:i w:val="0"/>
        </w:rPr>
      </w:pPr>
      <w:r>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45F85801" w:rsidR="007E4634" w:rsidRPr="00275BF9" w:rsidRDefault="00052DBC" w:rsidP="00BC1778">
      <w:pPr>
        <w:pStyle w:val="Caption"/>
        <w:jc w:val="center"/>
      </w:pPr>
      <w:bookmarkStart w:id="87" w:name="_Ref72462276"/>
      <w:bookmarkStart w:id="88" w:name="_Toc72887101"/>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rsidRPr="00275BF9">
        <w:t xml:space="preserve"> Scatter plot of Monthly Charges versus Total Charges</w:t>
      </w:r>
      <w:bookmarkEnd w:id="87"/>
      <w:bookmarkEnd w:id="88"/>
    </w:p>
    <w:p w14:paraId="494556C4" w14:textId="0120A9BA" w:rsidR="00BC1778" w:rsidRPr="00275BF9" w:rsidRDefault="00231CDA" w:rsidP="00BC1778">
      <w:pPr>
        <w:pStyle w:val="Caption"/>
        <w:rPr>
          <w:i w:val="0"/>
        </w:rPr>
      </w:pPr>
      <w:r w:rsidRPr="00275BF9">
        <w:rPr>
          <w:i w:val="0"/>
        </w:rPr>
        <w:t xml:space="preserve">There is a significant correlation </w:t>
      </w:r>
      <w:r w:rsidR="00B215F8" w:rsidRPr="00275BF9">
        <w:rPr>
          <w:i w:val="0"/>
        </w:rPr>
        <w:t>between Monthly Charges and Total Charges</w:t>
      </w:r>
      <w:r w:rsidR="006220C8" w:rsidRPr="00275BF9">
        <w:rPr>
          <w:i w:val="0"/>
        </w:rPr>
        <w:t>,</w:t>
      </w:r>
      <w:r w:rsidR="00B215F8" w:rsidRPr="00275BF9">
        <w:rPr>
          <w:i w:val="0"/>
        </w:rPr>
        <w:t xml:space="preserve"> as expected. This is expected as Figure 15 illustrated that as the monthly charge per customer increases, the total charges or the customer lifetime value to the company increase. This is further noted when </w:t>
      </w:r>
      <w:r w:rsidR="00C53E4D" w:rsidRPr="00275BF9">
        <w:rPr>
          <w:i w:val="0"/>
        </w:rPr>
        <w:t xml:space="preserve">the </w:t>
      </w:r>
      <w:r w:rsidR="00B215F8" w:rsidRPr="00275BF9">
        <w:rPr>
          <w:i w:val="0"/>
        </w:rPr>
        <w:t xml:space="preserve">heatmap </w:t>
      </w:r>
      <w:r w:rsidR="00C53E4D" w:rsidRPr="00275BF9">
        <w:rPr>
          <w:i w:val="0"/>
        </w:rPr>
        <w:t xml:space="preserve">is </w:t>
      </w:r>
      <w:r w:rsidR="00B215F8" w:rsidRPr="00275BF9">
        <w:rPr>
          <w:i w:val="0"/>
        </w:rPr>
        <w:t xml:space="preserve">generated, where it is observed that the Pearsons’s coefficient for monthly charges and total charges is 0.7, which indicates a strong positive correlation between the </w:t>
      </w:r>
      <w:r w:rsidR="00383914" w:rsidRPr="00275BF9">
        <w:rPr>
          <w:i w:val="0"/>
        </w:rPr>
        <w:t>attributes in the telecom churn dataset.</w:t>
      </w:r>
    </w:p>
    <w:p w14:paraId="2A21FB2A" w14:textId="29C921BB" w:rsidR="004A26FF" w:rsidRPr="00275BF9" w:rsidRDefault="004A26FF" w:rsidP="00261525">
      <w:pPr>
        <w:pStyle w:val="Heading3"/>
      </w:pPr>
      <w:bookmarkStart w:id="89" w:name="_Toc72885592"/>
      <w:r w:rsidRPr="00275BF9">
        <w:t>4.3.</w:t>
      </w:r>
      <w:r w:rsidR="0013523C" w:rsidRPr="00275BF9">
        <w:t>4</w:t>
      </w:r>
      <w:r w:rsidRPr="00275BF9">
        <w:t xml:space="preserve"> Univariate Analysis</w:t>
      </w:r>
      <w:bookmarkEnd w:id="89"/>
    </w:p>
    <w:p w14:paraId="74AD3BBE" w14:textId="675FA07E" w:rsidR="004A26FF" w:rsidRPr="00275BF9" w:rsidRDefault="004A26FF" w:rsidP="004A26FF">
      <w:pPr>
        <w:pStyle w:val="BodyText"/>
      </w:pPr>
      <w:r w:rsidRPr="00275BF9">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275BF9">
        <w:t>,</w:t>
      </w:r>
      <w:r w:rsidRPr="00275BF9">
        <w:t xml:space="preserve"> and Tenure is how univariate analysis can be performed. </w:t>
      </w:r>
      <w:r w:rsidR="00563E64" w:rsidRPr="00563E64">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275BF9" w:rsidRDefault="00CF6AFE" w:rsidP="004A26FF">
      <w:pPr>
        <w:pStyle w:val="BodyText"/>
        <w:jc w:val="center"/>
      </w:pPr>
      <w:r>
        <w:lastRenderedPageBreak/>
        <w:softHyphen/>
      </w:r>
      <w:r>
        <w:softHyphen/>
      </w:r>
      <w:r>
        <w:softHyphen/>
      </w:r>
      <w:r>
        <w:softHyphen/>
      </w:r>
      <w:r>
        <w:softHyphen/>
      </w:r>
      <w:r>
        <w:softHyphen/>
      </w:r>
      <w:r>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3AFDE02A" w:rsidR="004A26FF" w:rsidRPr="00275BF9" w:rsidRDefault="004A26FF" w:rsidP="004A26FF">
      <w:pPr>
        <w:pStyle w:val="Caption"/>
        <w:jc w:val="center"/>
      </w:pPr>
      <w:bookmarkStart w:id="90" w:name="_Toc72887102"/>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rsidRPr="00275BF9">
        <w:t>: Univariate Analysis of numerical features of IBM Teleco Data</w:t>
      </w:r>
      <w:bookmarkEnd w:id="90"/>
    </w:p>
    <w:p w14:paraId="19C38D0A" w14:textId="094FB3B6" w:rsidR="002F5F74" w:rsidRDefault="004A26FF" w:rsidP="00DE1F86">
      <w:pPr>
        <w:pStyle w:val="Caption"/>
        <w:rPr>
          <w:rFonts w:eastAsiaTheme="majorEastAsia"/>
          <w:b/>
          <w:bCs/>
          <w:color w:val="345A8A" w:themeColor="accent1" w:themeShade="B5"/>
          <w:sz w:val="36"/>
          <w:szCs w:val="32"/>
        </w:rPr>
      </w:pPr>
      <w:r w:rsidRPr="00275BF9">
        <w:rPr>
          <w:i w:val="0"/>
        </w:rPr>
        <w:t xml:space="preserve">The visualization </w:t>
      </w:r>
      <w:r w:rsidR="00FC3278" w:rsidRPr="00275BF9">
        <w:rPr>
          <w:i w:val="0"/>
        </w:rPr>
        <w:t xml:space="preserve">in Figure 16 </w:t>
      </w:r>
      <w:r w:rsidRPr="00275BF9">
        <w:rPr>
          <w:i w:val="0"/>
        </w:rPr>
        <w:t>showcases the distribution of the numerical values, w</w:t>
      </w:r>
      <w:r w:rsidR="006220C8" w:rsidRPr="00275BF9">
        <w:rPr>
          <w:i w:val="0"/>
        </w:rPr>
        <w:t>he</w:t>
      </w:r>
      <w:r w:rsidRPr="00275BF9">
        <w:rPr>
          <w:i w:val="0"/>
        </w:rPr>
        <w:t>re Monthly charges seem to have an uneven distribution. As part of the next steps, transformations will be applied closer to a normal distribution.</w:t>
      </w:r>
      <w:bookmarkStart w:id="91" w:name="_Toc72885593"/>
    </w:p>
    <w:p w14:paraId="21722C45" w14:textId="09A1A855" w:rsidR="00BA2C08" w:rsidRPr="00275BF9" w:rsidRDefault="00D75204" w:rsidP="00261525">
      <w:pPr>
        <w:pStyle w:val="Heading3"/>
      </w:pPr>
      <w:r w:rsidRPr="00275BF9">
        <w:t>4.3.</w:t>
      </w:r>
      <w:r w:rsidR="003877F4" w:rsidRPr="00275BF9">
        <w:t>5</w:t>
      </w:r>
      <w:r w:rsidRPr="00275BF9">
        <w:t xml:space="preserve"> </w:t>
      </w:r>
      <w:r w:rsidR="001D6927" w:rsidRPr="00275BF9">
        <w:t>Relation with Target Variable</w:t>
      </w:r>
      <w:bookmarkEnd w:id="91"/>
    </w:p>
    <w:p w14:paraId="024A6712" w14:textId="2CB90992" w:rsidR="00DE1F86" w:rsidRDefault="004A26FF" w:rsidP="00DE1F86">
      <w:pPr>
        <w:pStyle w:val="BodyText"/>
      </w:pPr>
      <w:r w:rsidRPr="00275BF9">
        <w:t>Understanding the distribution of features in Section 4</w:t>
      </w:r>
      <w:r w:rsidR="00932810" w:rsidRPr="00275BF9">
        <w:t xml:space="preserve">.3.4 helps understand how </w:t>
      </w:r>
      <w:r w:rsidR="005804C8" w:rsidRPr="00275BF9">
        <w:t>the distribution of attributes occur</w:t>
      </w:r>
      <w:r w:rsidR="006220C8" w:rsidRPr="00275BF9">
        <w:t>s</w:t>
      </w:r>
      <w:r w:rsidR="005804C8" w:rsidRPr="00275BF9">
        <w:t xml:space="preserve">. In this section, the relation of multiple attributes </w:t>
      </w:r>
      <w:r w:rsidR="00836256" w:rsidRPr="00275BF9">
        <w:t>concerning</w:t>
      </w:r>
      <w:r w:rsidR="005804C8" w:rsidRPr="00275BF9">
        <w:t xml:space="preserve"> churn is observed. Based on whether the churn is ma</w:t>
      </w:r>
      <w:r w:rsidR="006220C8" w:rsidRPr="00275BF9">
        <w:t>r</w:t>
      </w:r>
      <w:r w:rsidR="005804C8" w:rsidRPr="00275BF9">
        <w:t xml:space="preserve">ked as Yes or No, the distribution of multiple features is observed. This helps gauge an intuition of </w:t>
      </w:r>
      <w:r w:rsidR="00600C44" w:rsidRPr="00275BF9">
        <w:t xml:space="preserve">churn </w:t>
      </w:r>
      <w:r w:rsidR="009431DA" w:rsidRPr="00275BF9">
        <w:t>for the attributes under consideration.</w:t>
      </w:r>
      <w:r w:rsidR="001C242B" w:rsidRPr="00275BF9">
        <w:t xml:space="preserve"> </w:t>
      </w:r>
      <w:r w:rsidR="00B356AB" w:rsidRPr="00275BF9">
        <w:t>A deeper understanding of the behavio</w:t>
      </w:r>
      <w:r w:rsidR="006220C8" w:rsidRPr="00275BF9">
        <w:t>u</w:t>
      </w:r>
      <w:r w:rsidR="00B356AB" w:rsidRPr="00275BF9">
        <w:t>r or churn is observed when</w:t>
      </w:r>
      <w:r w:rsidR="001C242B" w:rsidRPr="00275BF9">
        <w:t xml:space="preserve"> visualizations </w:t>
      </w:r>
      <w:r w:rsidR="00B356AB" w:rsidRPr="00275BF9">
        <w:t>are used.</w:t>
      </w:r>
      <w:r w:rsidR="00225952">
        <w:t xml:space="preserve"> </w:t>
      </w:r>
      <w:r w:rsidR="00720DEB" w:rsidRPr="00275BF9">
        <w:t xml:space="preserve">The relation of the demographic variables with churn can be seen in Figure </w:t>
      </w:r>
      <w:r w:rsidR="00720DEB">
        <w:t>4.7</w:t>
      </w:r>
      <w:r w:rsidR="00720DEB" w:rsidRPr="00275BF9">
        <w:t>. It is observed that customers that do not have a partner or dependents are more likely to churn. This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t xml:space="preserve"> </w:t>
      </w:r>
      <w:r w:rsidR="00DE1F86" w:rsidRPr="00275BF9">
        <w:t>Internet Service for Digital Subscriber Line (DSL), Fiber Optic, and not having an internet line is showcased in Figure 18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275BF9" w:rsidRDefault="00AD799F" w:rsidP="00AD799F">
      <w:pPr>
        <w:widowControl/>
        <w:autoSpaceDE/>
        <w:autoSpaceDN/>
        <w:adjustRightInd/>
        <w:spacing w:before="0" w:after="200" w:line="240" w:lineRule="auto"/>
        <w:jc w:val="center"/>
      </w:pPr>
      <w:r>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77777777" w:rsidR="00AD799F" w:rsidRPr="00275BF9" w:rsidRDefault="00AD799F" w:rsidP="00AD799F">
      <w:pPr>
        <w:pStyle w:val="Caption"/>
        <w:jc w:val="center"/>
        <w:rPr>
          <w:rFonts w:eastAsiaTheme="majorEastAsia"/>
          <w:b/>
          <w:bCs/>
          <w:color w:val="345A8A" w:themeColor="accent1" w:themeShade="B5"/>
          <w:sz w:val="40"/>
          <w:szCs w:val="32"/>
        </w:rPr>
      </w:pPr>
      <w:bookmarkStart w:id="92" w:name="_Toc72887104"/>
      <w:r w:rsidRPr="00275BF9">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w:t>
      </w:r>
      <w:r>
        <w:fldChar w:fldCharType="end"/>
      </w:r>
      <w:r w:rsidRPr="00275BF9">
        <w:t xml:space="preserve">: Internet Service, Streaming Movies and Contract </w:t>
      </w:r>
      <w:r w:rsidRPr="00275BF9">
        <w:br/>
        <w:t>plotted with respect to the target variable - Churn</w:t>
      </w:r>
      <w:bookmarkEnd w:id="92"/>
      <w:r w:rsidRPr="00275BF9">
        <w:t xml:space="preserve"> </w:t>
      </w:r>
    </w:p>
    <w:p w14:paraId="1A98921A" w14:textId="5B4A9EAC" w:rsidR="00AD799F" w:rsidRPr="00275BF9" w:rsidRDefault="00AD799F" w:rsidP="00AD799F">
      <w:pPr>
        <w:pStyle w:val="BodyText"/>
      </w:pPr>
      <w:r w:rsidRPr="00275BF9">
        <w:t>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w:t>
      </w:r>
      <w:r>
        <w:t xml:space="preserve"> </w:t>
      </w:r>
      <w:r w:rsidRPr="00275BF9">
        <w:t xml:space="preserve">Certain aspects of the visualization such as x-axis, y-axis, colours, shape and size can be leveraged to add more dimensions in the limited space provided. Correlation of the various attributes will also be noted, where the correlation between quantitative variables and correlation between qualitative/ categorical variables will also be plotted. This will help us understand the correlation between the variables in the dataset as well. </w:t>
      </w:r>
    </w:p>
    <w:p w14:paraId="663F0465" w14:textId="77777777" w:rsidR="00AD799F" w:rsidRPr="00275BF9" w:rsidRDefault="00AD799F" w:rsidP="00DE1F86">
      <w:pPr>
        <w:pStyle w:val="BodyText"/>
      </w:pPr>
    </w:p>
    <w:p w14:paraId="52D6EB50" w14:textId="0FE306DC" w:rsidR="005D6419" w:rsidRPr="00275BF9" w:rsidRDefault="00A85E80" w:rsidP="003D6922">
      <w:pPr>
        <w:pStyle w:val="BodyText"/>
        <w:jc w:val="center"/>
      </w:pPr>
      <w:r>
        <w:drawing>
          <wp:inline distT="0" distB="0" distL="0" distR="0" wp14:anchorId="0E6F0817" wp14:editId="39846CF1">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87677" cy="2863077"/>
                    </a:xfrm>
                    <a:prstGeom prst="rect">
                      <a:avLst/>
                    </a:prstGeom>
                    <a:noFill/>
                    <a:ln>
                      <a:noFill/>
                    </a:ln>
                  </pic:spPr>
                </pic:pic>
              </a:graphicData>
            </a:graphic>
          </wp:inline>
        </w:drawing>
      </w:r>
    </w:p>
    <w:p w14:paraId="4012A067" w14:textId="11875643" w:rsidR="009431DA" w:rsidRDefault="009431DA" w:rsidP="00630CE9">
      <w:pPr>
        <w:pStyle w:val="Caption"/>
        <w:jc w:val="center"/>
      </w:pPr>
      <w:bookmarkStart w:id="93" w:name="_Toc72887103"/>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6</w:t>
      </w:r>
      <w:r w:rsidR="003338DF">
        <w:fldChar w:fldCharType="end"/>
      </w:r>
      <w:r w:rsidRPr="00275BF9">
        <w:t>: Distribution of Demographic Attributes with respect to Churn</w:t>
      </w:r>
      <w:bookmarkEnd w:id="93"/>
    </w:p>
    <w:p w14:paraId="100503D6" w14:textId="77777777" w:rsidR="003B7DD3" w:rsidRPr="003B7DD3" w:rsidRDefault="003B7DD3" w:rsidP="003B7DD3">
      <w:pPr>
        <w:pStyle w:val="Caption"/>
        <w:rPr>
          <w:i w:val="0"/>
        </w:rPr>
      </w:pPr>
    </w:p>
    <w:p w14:paraId="3A631E62" w14:textId="6799A46D" w:rsidR="00742E46" w:rsidRPr="00275BF9" w:rsidRDefault="00742E46" w:rsidP="00261525">
      <w:pPr>
        <w:pStyle w:val="Heading3"/>
      </w:pPr>
      <w:bookmarkStart w:id="94" w:name="_Toc72885594"/>
      <w:r w:rsidRPr="00275BF9">
        <w:lastRenderedPageBreak/>
        <w:t>4.</w:t>
      </w:r>
      <w:r w:rsidR="002B204C" w:rsidRPr="00275BF9">
        <w:t>3</w:t>
      </w:r>
      <w:r w:rsidRPr="00275BF9">
        <w:t>.</w:t>
      </w:r>
      <w:r w:rsidR="002B204C" w:rsidRPr="00275BF9">
        <w:t>6</w:t>
      </w:r>
      <w:r w:rsidRPr="00275BF9">
        <w:t xml:space="preserve"> </w:t>
      </w:r>
      <w:r w:rsidR="006557D2" w:rsidRPr="00275BF9">
        <w:t>Distribution of variables with respect to Churn</w:t>
      </w:r>
      <w:bookmarkEnd w:id="94"/>
    </w:p>
    <w:p w14:paraId="1B95F011" w14:textId="655BC77D" w:rsidR="00F1729A" w:rsidRPr="00275BF9" w:rsidRDefault="00926099" w:rsidP="00F1729A">
      <w:pPr>
        <w:pStyle w:val="BodyText"/>
      </w:pPr>
      <w:r>
        <w:drawing>
          <wp:inline distT="0" distB="0" distL="0" distR="0" wp14:anchorId="39708D95" wp14:editId="64C14408">
            <wp:extent cx="5970905" cy="466788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70905" cy="4667880"/>
                    </a:xfrm>
                    <a:prstGeom prst="rect">
                      <a:avLst/>
                    </a:prstGeom>
                    <a:noFill/>
                    <a:ln>
                      <a:noFill/>
                    </a:ln>
                  </pic:spPr>
                </pic:pic>
              </a:graphicData>
            </a:graphic>
          </wp:inline>
        </w:drawing>
      </w:r>
    </w:p>
    <w:p w14:paraId="7493FC40" w14:textId="79390C1C" w:rsidR="0088732D" w:rsidRPr="00275BF9" w:rsidRDefault="0088732D" w:rsidP="00BA6BFA">
      <w:pPr>
        <w:pStyle w:val="Caption"/>
        <w:jc w:val="center"/>
      </w:pPr>
      <w:bookmarkStart w:id="95" w:name="_Ref72462169"/>
      <w:bookmarkStart w:id="96" w:name="_Toc72887105"/>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8</w:t>
      </w:r>
      <w:r w:rsidR="003338DF">
        <w:fldChar w:fldCharType="end"/>
      </w:r>
      <w:r w:rsidRPr="00275BF9">
        <w:t>: Distribution of all features with respect to Churn</w:t>
      </w:r>
      <w:bookmarkEnd w:id="95"/>
      <w:bookmarkEnd w:id="96"/>
    </w:p>
    <w:p w14:paraId="278F4D6F" w14:textId="69F97B84" w:rsidR="0012463F" w:rsidRPr="00275BF9" w:rsidRDefault="0012463F" w:rsidP="0012463F">
      <w:pPr>
        <w:pStyle w:val="Caption"/>
        <w:rPr>
          <w:i w:val="0"/>
        </w:rPr>
      </w:pPr>
      <w:r w:rsidRPr="00275BF9">
        <w:rPr>
          <w:i w:val="0"/>
        </w:rPr>
        <w:t xml:space="preserve">In </w:t>
      </w:r>
      <w:r w:rsidR="00D54BD0" w:rsidRPr="00275BF9">
        <w:rPr>
          <w:i w:val="0"/>
        </w:rPr>
        <w:t>Figure 19</w:t>
      </w:r>
      <w:r w:rsidR="0057668F" w:rsidRPr="00275BF9">
        <w:rPr>
          <w:i w:val="0"/>
        </w:rPr>
        <w:t xml:space="preserve">, the distribution of features with respect to churn can be observed with the help of a stacked histogram. Directing focus on the customers </w:t>
      </w:r>
      <w:r w:rsidR="005F7D48" w:rsidRPr="00275BF9">
        <w:rPr>
          <w:i w:val="0"/>
        </w:rPr>
        <w:t>who have churned will help us identify</w:t>
      </w:r>
      <w:r w:rsidR="001A140C" w:rsidRPr="00275BF9">
        <w:rPr>
          <w:i w:val="0"/>
        </w:rPr>
        <w:t xml:space="preserve"> the </w:t>
      </w:r>
      <w:r w:rsidR="000B2279">
        <w:rPr>
          <w:i w:val="0"/>
        </w:rPr>
        <w:t>likely churn patterns</w:t>
      </w:r>
      <w:r w:rsidR="001A140C" w:rsidRPr="00275BF9">
        <w:rPr>
          <w:i w:val="0"/>
        </w:rPr>
        <w:t xml:space="preserve">. </w:t>
      </w:r>
      <w:r w:rsidR="000B2279">
        <w:rPr>
          <w:i w:val="0"/>
        </w:rPr>
        <w:t>Some of the observations made from the visualizations can be confirmed in the feature selection techniques</w:t>
      </w:r>
      <w:r w:rsidR="001A140C" w:rsidRPr="00275BF9">
        <w:rPr>
          <w:i w:val="0"/>
        </w:rPr>
        <w:t>. The number of males and females churning is equal. Most people that churn do not have dependents. Customers that do not use tech support are more likely to churn. Electronic check is the most used method of payment by the customers that churn.</w:t>
      </w:r>
      <w:r w:rsidR="007646F0" w:rsidRPr="00275BF9">
        <w:rPr>
          <w:i w:val="0"/>
        </w:rPr>
        <w:t xml:space="preserve"> Customers that do not use online security are also more likely to churn. These were the notable observations that can be made</w:t>
      </w:r>
      <w:r w:rsidR="00D54BD0" w:rsidRPr="00275BF9">
        <w:rPr>
          <w:i w:val="0"/>
        </w:rPr>
        <w:t xml:space="preserve"> when looking at the set of histograms in </w:t>
      </w:r>
      <w:r w:rsidR="002055A5" w:rsidRPr="00275BF9">
        <w:rPr>
          <w:i w:val="0"/>
        </w:rPr>
        <w:t>Figure 19. In the below section, the correlation between the variables will be analyzed.</w:t>
      </w:r>
    </w:p>
    <w:p w14:paraId="11DBC27F" w14:textId="2BC9976D" w:rsidR="006557D2" w:rsidRPr="00275BF9" w:rsidRDefault="00D75204" w:rsidP="00261525">
      <w:pPr>
        <w:pStyle w:val="Heading3"/>
      </w:pPr>
      <w:bookmarkStart w:id="97" w:name="_Ref72460815"/>
      <w:bookmarkStart w:id="98" w:name="_Toc72885595"/>
      <w:r w:rsidRPr="00275BF9">
        <w:lastRenderedPageBreak/>
        <w:t>4.</w:t>
      </w:r>
      <w:r w:rsidR="002B204C" w:rsidRPr="00275BF9">
        <w:t>3</w:t>
      </w:r>
      <w:r w:rsidRPr="00275BF9">
        <w:t>.</w:t>
      </w:r>
      <w:r w:rsidR="002B204C" w:rsidRPr="00275BF9">
        <w:t>7</w:t>
      </w:r>
      <w:r w:rsidRPr="00275BF9">
        <w:t xml:space="preserve"> </w:t>
      </w:r>
      <w:r w:rsidR="00246C36" w:rsidRPr="00275BF9">
        <w:t>Correlation</w:t>
      </w:r>
      <w:bookmarkEnd w:id="97"/>
      <w:bookmarkEnd w:id="98"/>
    </w:p>
    <w:p w14:paraId="455C3E01" w14:textId="45A5336A" w:rsidR="00D75204" w:rsidRPr="00275BF9" w:rsidRDefault="00232EC8" w:rsidP="00D75204">
      <w:pPr>
        <w:pStyle w:val="BodyText"/>
      </w:pPr>
      <w:r w:rsidRPr="00275BF9">
        <w:t>In this section, the correlation between the variables will be analyzed.</w:t>
      </w:r>
      <w:r w:rsidR="003920D7" w:rsidRPr="00275BF9">
        <w:t xml:space="preserve"> First, the correlation between quantitative variables</w:t>
      </w:r>
      <w:r w:rsidR="00CE0A52" w:rsidRPr="00275BF9">
        <w:t xml:space="preserve"> will be analyzed</w:t>
      </w:r>
      <w:r w:rsidR="003920D7" w:rsidRPr="00275BF9">
        <w:t xml:space="preserve">. In Figure 20, the </w:t>
      </w:r>
      <w:r w:rsidR="00387A2E" w:rsidRPr="00275BF9">
        <w:t xml:space="preserve">Pearson’s coefficient has been used to calculate the correlation </w:t>
      </w:r>
      <w:r w:rsidR="00CE15D1" w:rsidRPr="00275BF9">
        <w:t>between numerical variables. It is observed that there is a high positive correlation of  0.83 between tenure and total charges. This is in line with the data’s understanding</w:t>
      </w:r>
      <w:r w:rsidR="006220C8" w:rsidRPr="00275BF9">
        <w:t>,</w:t>
      </w:r>
      <w:r w:rsidR="00CE15D1" w:rsidRPr="00275BF9">
        <w:t xml:space="preserve"> as this means that customers </w:t>
      </w:r>
      <w:r w:rsidR="005F7D48" w:rsidRPr="00275BF9">
        <w:t>who have spent more time with the telecom operator have a higher customer lifetime value</w:t>
      </w:r>
      <w:r w:rsidR="00CE15D1" w:rsidRPr="00275BF9">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275BF9">
        <w:t xml:space="preserve"> over their time with the telecom operator</w:t>
      </w:r>
      <w:r w:rsidR="00CE15D1" w:rsidRPr="00275BF9">
        <w:t>.</w:t>
      </w:r>
      <w:r w:rsidR="00CD747F" w:rsidRPr="00275BF9">
        <w:t xml:space="preserve"> The rest of the correlation coefficients are insignificant as they are neither greater than 0.5 </w:t>
      </w:r>
      <w:r w:rsidR="006220C8" w:rsidRPr="00275BF9">
        <w:t>n</w:t>
      </w:r>
      <w:r w:rsidR="00CD747F" w:rsidRPr="00275BF9">
        <w:t>or less than -0.5</w:t>
      </w:r>
      <w:r w:rsidR="006220C8" w:rsidRPr="00275BF9">
        <w:t>,</w:t>
      </w:r>
      <w:r w:rsidR="00CD747F" w:rsidRPr="00275BF9">
        <w:t xml:space="preserve"> which would have indicated a high positive correlation or a negative correlation</w:t>
      </w:r>
      <w:r w:rsidR="00953BB8" w:rsidRPr="00275BF9">
        <w:t>,</w:t>
      </w:r>
      <w:r w:rsidR="00CD747F" w:rsidRPr="00275BF9">
        <w:t xml:space="preserve"> respectively.</w:t>
      </w:r>
    </w:p>
    <w:p w14:paraId="4A73F506" w14:textId="014D7F23" w:rsidR="003920D7" w:rsidRPr="00275BF9" w:rsidRDefault="000C2631" w:rsidP="003920D7">
      <w:pPr>
        <w:pStyle w:val="BodyText"/>
        <w:jc w:val="center"/>
      </w:pPr>
      <w:r>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23FA59EB" w:rsidR="003920D7" w:rsidRPr="00275BF9" w:rsidRDefault="003920D7" w:rsidP="003920D7">
      <w:pPr>
        <w:pStyle w:val="Caption"/>
        <w:jc w:val="center"/>
      </w:pPr>
      <w:bookmarkStart w:id="99" w:name="_Toc72887106"/>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9</w:t>
      </w:r>
      <w:r w:rsidR="003338DF">
        <w:fldChar w:fldCharType="end"/>
      </w:r>
      <w:r w:rsidRPr="00275BF9">
        <w:t>: Correlation between quantitative variables</w:t>
      </w:r>
      <w:bookmarkEnd w:id="99"/>
    </w:p>
    <w:p w14:paraId="37492A04" w14:textId="69122C39" w:rsidR="003920D7" w:rsidRPr="00275BF9" w:rsidRDefault="00BC2329" w:rsidP="003920D7">
      <w:pPr>
        <w:pStyle w:val="Caption"/>
        <w:rPr>
          <w:i w:val="0"/>
        </w:rPr>
      </w:pPr>
      <w:r w:rsidRPr="00275BF9">
        <w:rPr>
          <w:i w:val="0"/>
        </w:rPr>
        <w:t>In Figure 19 below, all of the qualitative features have been plotted.</w:t>
      </w:r>
      <w:r w:rsidR="000D4AB3" w:rsidRPr="00275BF9">
        <w:rPr>
          <w:i w:val="0"/>
        </w:rPr>
        <w:t xml:space="preserve"> If the customer does not have internet service, the mont</w:t>
      </w:r>
      <w:r w:rsidR="00953BB8" w:rsidRPr="00275BF9">
        <w:rPr>
          <w:i w:val="0"/>
        </w:rPr>
        <w:t>h</w:t>
      </w:r>
      <w:r w:rsidR="000D4AB3" w:rsidRPr="00275BF9">
        <w:rPr>
          <w:i w:val="0"/>
        </w:rPr>
        <w:t xml:space="preserve">ly charges </w:t>
      </w:r>
      <w:r w:rsidR="006B4FAE" w:rsidRPr="00275BF9">
        <w:rPr>
          <w:i w:val="0"/>
        </w:rPr>
        <w:t>are</w:t>
      </w:r>
      <w:r w:rsidR="000D4AB3" w:rsidRPr="00275BF9">
        <w:rPr>
          <w:i w:val="0"/>
        </w:rPr>
        <w:t xml:space="preserve"> lower – this can be inferred from the correlation coefficient being -0.8.</w:t>
      </w:r>
      <w:r w:rsidR="00962CDF" w:rsidRPr="00275BF9">
        <w:rPr>
          <w:i w:val="0"/>
        </w:rPr>
        <w:t xml:space="preserve"> There are no significant inferences that can be made from the below heatmap. The </w:t>
      </w:r>
      <w:r w:rsidR="005F7D48" w:rsidRPr="00275BF9">
        <w:rPr>
          <w:i w:val="0"/>
        </w:rPr>
        <w:t>significant relationships</w:t>
      </w:r>
      <w:r w:rsidR="00962CDF" w:rsidRPr="00275BF9">
        <w:rPr>
          <w:i w:val="0"/>
        </w:rPr>
        <w:t xml:space="preserve"> have already been captured in Figure 18.</w:t>
      </w:r>
    </w:p>
    <w:p w14:paraId="02255A69" w14:textId="67FF584B" w:rsidR="00070F87" w:rsidRPr="00275BF9" w:rsidRDefault="00271EB9" w:rsidP="002E0F1E">
      <w:pPr>
        <w:pStyle w:val="BodyText"/>
        <w:jc w:val="center"/>
      </w:pPr>
      <w:r>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0F0E2470" w:rsidR="00461476" w:rsidRPr="00275BF9" w:rsidRDefault="007F0E4B" w:rsidP="00172FD3">
      <w:pPr>
        <w:pStyle w:val="Caption"/>
        <w:jc w:val="center"/>
      </w:pPr>
      <w:bookmarkStart w:id="100" w:name="_Toc72887107"/>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0</w:t>
      </w:r>
      <w:r w:rsidR="003338DF">
        <w:fldChar w:fldCharType="end"/>
      </w:r>
      <w:r w:rsidRPr="00275BF9">
        <w:t>: Correlation between qualitative variables</w:t>
      </w:r>
      <w:bookmarkEnd w:id="100"/>
    </w:p>
    <w:p w14:paraId="3E0EF927" w14:textId="1531A629" w:rsidR="006557D2" w:rsidRPr="00275BF9" w:rsidRDefault="006557D2" w:rsidP="00261525">
      <w:pPr>
        <w:pStyle w:val="Heading3"/>
      </w:pPr>
      <w:bookmarkStart w:id="101" w:name="_Toc72885596"/>
      <w:r w:rsidRPr="00275BF9">
        <w:t>4.</w:t>
      </w:r>
      <w:r w:rsidR="00BC5E35" w:rsidRPr="00275BF9">
        <w:t>3</w:t>
      </w:r>
      <w:r w:rsidRPr="00275BF9">
        <w:t>.</w:t>
      </w:r>
      <w:r w:rsidR="00BF383B">
        <w:t>8</w:t>
      </w:r>
      <w:r w:rsidRPr="00275BF9">
        <w:t xml:space="preserve"> </w:t>
      </w:r>
      <w:r w:rsidR="00246C36" w:rsidRPr="00275BF9">
        <w:t>Chi-Square</w:t>
      </w:r>
      <w:bookmarkEnd w:id="101"/>
    </w:p>
    <w:p w14:paraId="65CD5468" w14:textId="56124A05" w:rsidR="0054399C" w:rsidRPr="00275BF9" w:rsidRDefault="005B0C9E" w:rsidP="00CF158A">
      <w:pPr>
        <w:pStyle w:val="BodyText"/>
      </w:pPr>
      <w:r w:rsidRPr="00275BF9">
        <w:t>The Pearson’s chi-squared test is used to test how likely it is that an observed distribution is due to chance.</w:t>
      </w:r>
      <w:r w:rsidR="006C6297" w:rsidRPr="00275BF9">
        <w:t xml:space="preserve"> </w:t>
      </w:r>
      <w:r w:rsidR="003D5CC6" w:rsidRPr="00275BF9">
        <w:t>T</w:t>
      </w:r>
      <w:r w:rsidR="006C6297" w:rsidRPr="00275BF9">
        <w:t>he chi</w:t>
      </w:r>
      <w:r w:rsidR="003D5CC6" w:rsidRPr="00275BF9">
        <w:t>-</w:t>
      </w:r>
      <w:r w:rsidR="006C6297" w:rsidRPr="00275BF9">
        <w:t>squared statistic operator</w:t>
      </w:r>
      <w:r w:rsidR="003D5CC6" w:rsidRPr="00275BF9">
        <w:t xml:space="preserve"> is used to assign </w:t>
      </w:r>
      <w:r w:rsidR="006C6297" w:rsidRPr="00275BF9">
        <w:t>weight</w:t>
      </w:r>
      <w:r w:rsidR="003D5CC6" w:rsidRPr="00275BF9">
        <w:t>s</w:t>
      </w:r>
      <w:r w:rsidR="006C6297" w:rsidRPr="00275BF9">
        <w:t xml:space="preserve"> </w:t>
      </w:r>
      <w:r w:rsidR="003D5CC6" w:rsidRPr="00275BF9">
        <w:t>to the</w:t>
      </w:r>
      <w:r w:rsidR="006C6297" w:rsidRPr="00275BF9">
        <w:t xml:space="preserve"> attribute </w:t>
      </w:r>
      <w:r w:rsidR="004B5F42">
        <w:t>concerning</w:t>
      </w:r>
      <w:r w:rsidR="006C6297" w:rsidRPr="00275BF9">
        <w:t xml:space="preserve"> the class attribute is calculated.</w:t>
      </w:r>
      <w:r w:rsidR="00190248" w:rsidRPr="00275BF9">
        <w:t xml:space="preserve"> It can only be used on categorical features</w:t>
      </w:r>
      <w:r w:rsidR="004F623A" w:rsidRPr="00275BF9">
        <w:t>. Based on the chi-squared weights assigned, the top 20 features a</w:t>
      </w:r>
      <w:r w:rsidR="004B5F42">
        <w:t>nd</w:t>
      </w:r>
      <w:r w:rsidR="004F623A" w:rsidRPr="00275BF9">
        <w:t xml:space="preserve"> the weights will be showcased in Figure 22.</w:t>
      </w:r>
      <w:r w:rsidR="004452B9">
        <w:t xml:space="preserve"> Chi Squared tests are used to determine if the attributes are dependent or independent of the target variable.</w:t>
      </w:r>
      <w:r w:rsidR="00A879B9">
        <w:t xml:space="preserve"> If the variable is independent, the feature may be removed from the dataset</w:t>
      </w:r>
      <w:r w:rsidR="00A12510">
        <w:t xml:space="preserve"> depending on further analysis. The Pearson’s Chi squared test is used as a statistical test that is used to test the independence of categorical variables. The alpha value to be chosen for the </w:t>
      </w:r>
      <w:r w:rsidR="00F23446">
        <w:t>attributes is 0.05.</w:t>
      </w:r>
    </w:p>
    <w:p w14:paraId="30CBBBAE" w14:textId="7FCDC4CD" w:rsidR="00407283" w:rsidRPr="00275BF9" w:rsidRDefault="00F23446" w:rsidP="00407283">
      <w:pPr>
        <w:pStyle w:val="BodyText"/>
        <w:jc w:val="center"/>
      </w:pPr>
      <w:r>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7004208F" w:rsidR="00FF66F1" w:rsidRPr="00275BF9" w:rsidRDefault="00FF66F1" w:rsidP="002066AF">
      <w:pPr>
        <w:pStyle w:val="Caption"/>
        <w:jc w:val="center"/>
      </w:pPr>
      <w:bookmarkStart w:id="102" w:name="_Toc72887108"/>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1</w:t>
      </w:r>
      <w:r w:rsidR="003338DF">
        <w:fldChar w:fldCharType="end"/>
      </w:r>
      <w:r w:rsidRPr="00275BF9">
        <w:t>: Top 20 features based on chi-squared weights</w:t>
      </w:r>
      <w:bookmarkEnd w:id="102"/>
    </w:p>
    <w:p w14:paraId="7D0C38A6" w14:textId="2712EA08" w:rsidR="007E6E0C" w:rsidRDefault="004536A9" w:rsidP="002066AF">
      <w:pPr>
        <w:pStyle w:val="BodyText"/>
      </w:pPr>
      <w:r w:rsidRPr="00275BF9">
        <w:t xml:space="preserve">Based on the weights obtained from the </w:t>
      </w:r>
      <w:r w:rsidR="00432BF1">
        <w:t xml:space="preserve">intial statistical test, the </w:t>
      </w:r>
      <w:r w:rsidRPr="00275BF9">
        <w:t xml:space="preserve">chi-square analysis, the </w:t>
      </w:r>
      <w:r w:rsidR="00432BF1">
        <w:t>dependent features will be considered relevant for the next steps. The categorical variables that have been marked as independent variables based on the decided alpha value 0.05 will be analyzed further in the next steps</w:t>
      </w:r>
      <w:r w:rsidR="00131D49">
        <w:t>.</w:t>
      </w:r>
      <w:r w:rsidR="00226C3A">
        <w:t xml:space="preserve"> </w:t>
      </w:r>
    </w:p>
    <w:p w14:paraId="7DFF5051" w14:textId="6C332604" w:rsidR="00AF243D" w:rsidRDefault="00AF243D" w:rsidP="00AD209C">
      <w:pPr>
        <w:pStyle w:val="Heading3"/>
      </w:pPr>
      <w:bookmarkStart w:id="103" w:name="_Toc72885597"/>
      <w:r>
        <w:t>4.3.9</w:t>
      </w:r>
      <w:r w:rsidR="00AD209C">
        <w:t xml:space="preserve"> </w:t>
      </w:r>
      <w:r w:rsidR="00AD209C" w:rsidRPr="00245FBA">
        <w:t>ANOVA Test</w:t>
      </w:r>
      <w:bookmarkEnd w:id="103"/>
    </w:p>
    <w:p w14:paraId="0146614A" w14:textId="02085426" w:rsidR="00B34CC7" w:rsidRDefault="00317E80" w:rsidP="00B34CC7">
      <w:pPr>
        <w:pStyle w:val="BodyText"/>
      </w:pPr>
      <w:r>
        <w:t>The ANOVA test is used to find out if the relationship between a numerical and a categorical value is statistically signigicant or not. The null hypothesis is two groups have the same variance and the alternate hypothesis is that at least one in the group have different variance. If the value of the variance between both groups is the same, it indicates that the feature is not important.</w:t>
      </w:r>
    </w:p>
    <w:p w14:paraId="1490EDB4" w14:textId="4E87546C" w:rsidR="00317E80" w:rsidRDefault="00317E80" w:rsidP="00317E80">
      <w:pPr>
        <w:pStyle w:val="BodyText"/>
        <w:jc w:val="center"/>
      </w:pPr>
      <w:r w:rsidRPr="00317E80">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89923" cy="717265"/>
                    </a:xfrm>
                    <a:prstGeom prst="rect">
                      <a:avLst/>
                    </a:prstGeom>
                  </pic:spPr>
                </pic:pic>
              </a:graphicData>
            </a:graphic>
          </wp:inline>
        </w:drawing>
      </w:r>
    </w:p>
    <w:p w14:paraId="38BEA02E" w14:textId="39469302" w:rsidR="00317E80" w:rsidRDefault="00317E80" w:rsidP="00317E80">
      <w:pPr>
        <w:pStyle w:val="Caption"/>
        <w:jc w:val="center"/>
      </w:pPr>
      <w:r>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2</w:t>
      </w:r>
      <w:r w:rsidR="003338DF">
        <w:fldChar w:fldCharType="end"/>
      </w:r>
      <w:r>
        <w:t>: ANOVA Test to determine significant features</w:t>
      </w:r>
    </w:p>
    <w:p w14:paraId="1E05C0A2" w14:textId="48987B48" w:rsidR="00317E80" w:rsidRPr="003C5D5C" w:rsidRDefault="003C5D5C" w:rsidP="00317E80">
      <w:pPr>
        <w:pStyle w:val="Caption"/>
        <w:rPr>
          <w:i w:val="0"/>
        </w:rPr>
      </w:pPr>
      <w:r>
        <w:rPr>
          <w:i w:val="0"/>
        </w:rPr>
        <w:lastRenderedPageBreak/>
        <w:t xml:space="preserve">If the p-value generated from the analysis is less than 0.05, it indicates that the confidence for the variable is greater than 95%. </w:t>
      </w:r>
      <w:r w:rsidR="00CB1C8E">
        <w:rPr>
          <w:i w:val="0"/>
        </w:rPr>
        <w:t>They belong to the same population and hence, are correlated. The top 2 features are selected and test for statistical significane, where p-value is less than 0.05. Total charges and monthly charges are the important features.</w:t>
      </w:r>
    </w:p>
    <w:p w14:paraId="6FFE339C" w14:textId="3DB4139F" w:rsidR="00AD209C" w:rsidRDefault="00B34CC7" w:rsidP="00B34CC7">
      <w:pPr>
        <w:pStyle w:val="Heading3"/>
      </w:pPr>
      <w:bookmarkStart w:id="104" w:name="_Toc72885598"/>
      <w:r>
        <w:t xml:space="preserve">4.3.10 </w:t>
      </w:r>
      <w:r w:rsidRPr="000B2F84">
        <w:t>Probability Distribution</w:t>
      </w:r>
      <w:bookmarkEnd w:id="104"/>
      <w:r w:rsidR="0070208A">
        <w:t xml:space="preserve"> using KDE</w:t>
      </w:r>
    </w:p>
    <w:p w14:paraId="10F21F85" w14:textId="5F37AD9B" w:rsidR="00B34CC7" w:rsidRDefault="00C61F7A" w:rsidP="00B34CC7">
      <w:pPr>
        <w:pStyle w:val="BodyText"/>
      </w:pPr>
      <w:r>
        <w:t>The probability distribution is plotted using the kernel distribution estimator. The probability distribution of a discrete random variable is a list of probabilities associated with each of its possible values.</w:t>
      </w:r>
      <w:r w:rsidR="00107EF6">
        <w:t xml:space="preserve"> The probability distribution of a continuous random variable is known as a probability distribution function.</w:t>
      </w:r>
    </w:p>
    <w:p w14:paraId="760C0A4B" w14:textId="4E7B5A37" w:rsidR="00107EF6" w:rsidRDefault="00913127" w:rsidP="00107EF6">
      <w:pPr>
        <w:pStyle w:val="BodyText"/>
        <w:jc w:val="center"/>
      </w:pPr>
      <w:r>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6337D771" w:rsidR="00126136" w:rsidRDefault="00126136" w:rsidP="00126136">
      <w:pPr>
        <w:pStyle w:val="Caption"/>
        <w:jc w:val="center"/>
      </w:pPr>
      <w:r>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3</w:t>
      </w:r>
      <w:r w:rsidR="003338DF">
        <w:fldChar w:fldCharType="end"/>
      </w:r>
      <w:r>
        <w:t>: Probability Distribution using KDE</w:t>
      </w:r>
      <w:r w:rsidR="00EB6EBA">
        <w:t xml:space="preserve"> for numeric attributes</w:t>
      </w:r>
    </w:p>
    <w:p w14:paraId="3EC0683A" w14:textId="1AF012F2" w:rsidR="00126136" w:rsidRPr="00126136" w:rsidRDefault="00722C63" w:rsidP="00126136">
      <w:pPr>
        <w:pStyle w:val="Caption"/>
        <w:rPr>
          <w:i w:val="0"/>
        </w:rPr>
      </w:pPr>
      <w:r>
        <w:rPr>
          <w:i w:val="0"/>
        </w:rPr>
        <w:t>The KDE method as depicted in Figure 4.14</w:t>
      </w:r>
      <w:r w:rsidR="00291F69">
        <w:rPr>
          <w:i w:val="0"/>
        </w:rPr>
        <w:t xml:space="preserve"> is a non-parametric</w:t>
      </w:r>
      <w:r w:rsidR="00AB6C11">
        <w:rPr>
          <w:i w:val="0"/>
        </w:rPr>
        <w:t xml:space="preserve"> </w:t>
      </w:r>
      <w:r w:rsidR="00291F69">
        <w:rPr>
          <w:i w:val="0"/>
        </w:rPr>
        <w:t>density estimator function used to fit a model to the arbitrary distribution of the data, like the kernel density estimator.</w:t>
      </w:r>
      <w:r w:rsidR="008240D7">
        <w:rPr>
          <w:i w:val="0"/>
        </w:rPr>
        <w:t xml:space="preserve"> </w:t>
      </w:r>
      <w:r w:rsidR="00AB6C11">
        <w:rPr>
          <w:i w:val="0"/>
        </w:rPr>
        <w:t>KDE uses a tree-based algorithm and trades off computation time for accuracy using absolue tolerance and relative tolerance measures. The kernel bandwidth is determined using cross-validation.</w:t>
      </w:r>
    </w:p>
    <w:p w14:paraId="697B96FC" w14:textId="6558256B" w:rsidR="00D75204" w:rsidRPr="00275BF9" w:rsidRDefault="00D75204" w:rsidP="00261525">
      <w:pPr>
        <w:pStyle w:val="Heading2"/>
      </w:pPr>
      <w:bookmarkStart w:id="105" w:name="_Toc72885599"/>
      <w:r w:rsidRPr="00275BF9">
        <w:lastRenderedPageBreak/>
        <w:t xml:space="preserve">4.5 </w:t>
      </w:r>
      <w:r w:rsidR="0024026A" w:rsidRPr="00275BF9">
        <w:t>Methods</w:t>
      </w:r>
      <w:bookmarkEnd w:id="105"/>
    </w:p>
    <w:p w14:paraId="01A07821" w14:textId="5FECDB4D" w:rsidR="00CD5C12" w:rsidRPr="00275BF9" w:rsidRDefault="000B718D" w:rsidP="00CD5C12">
      <w:pPr>
        <w:pStyle w:val="BodyText"/>
      </w:pPr>
      <w:r w:rsidRPr="00275BF9">
        <w:t xml:space="preserve">In this section, the discussion will be around the methods and standards that </w:t>
      </w:r>
      <w:r w:rsidR="001979BC">
        <w:t xml:space="preserve">will be leveraged in this </w:t>
      </w:r>
      <w:r w:rsidR="00163B04" w:rsidRPr="00275BF9">
        <w:t>study.</w:t>
      </w:r>
      <w:r w:rsidR="00E76ED8" w:rsidRPr="00275BF9">
        <w:t xml:space="preserve"> The conventions followed through the study will be highlighted in the form of the data split, the encoding used</w:t>
      </w:r>
      <w:r w:rsidR="004B5F42">
        <w:t>, and the feature engineering employed to predict</w:t>
      </w:r>
      <w:r w:rsidR="00E76ED8" w:rsidRPr="00275BF9">
        <w:t xml:space="preserve"> the customers at a high risk of churn.</w:t>
      </w:r>
      <w:r w:rsidR="004F4127" w:rsidRPr="00275BF9">
        <w:t xml:space="preserve"> </w:t>
      </w:r>
    </w:p>
    <w:p w14:paraId="39F5207C" w14:textId="56FAABA2" w:rsidR="0024026A" w:rsidRPr="00275BF9" w:rsidRDefault="0024026A" w:rsidP="00261525">
      <w:pPr>
        <w:pStyle w:val="Heading3"/>
      </w:pPr>
      <w:bookmarkStart w:id="106" w:name="_Toc72885600"/>
      <w:r w:rsidRPr="00275BF9">
        <w:t>4.5.1 Data Split</w:t>
      </w:r>
      <w:bookmarkEnd w:id="106"/>
    </w:p>
    <w:p w14:paraId="69975C32" w14:textId="4260ECB9" w:rsidR="00CD5C12" w:rsidRPr="00275BF9" w:rsidRDefault="004F4127" w:rsidP="00CD5C12">
      <w:pPr>
        <w:pStyle w:val="BodyText"/>
      </w:pPr>
      <w:r w:rsidRPr="00275BF9">
        <w:t>The dataset will be split at a train-test ratio of 80% train data and 20% test data</w:t>
      </w:r>
      <w:r w:rsidR="00B37694" w:rsidRPr="00275BF9">
        <w:t xml:space="preserve"> using the sklearn model selection library. </w:t>
      </w:r>
      <w:r w:rsidR="00902509" w:rsidRPr="00275BF9">
        <w:t>This will be done in a stratified manner by the train-test package that will be leveraged in python. The main objective of the stratified train-test split is to keep the same propo</w:t>
      </w:r>
      <w:r w:rsidR="003D5CC6" w:rsidRPr="00275BF9">
        <w:t>r</w:t>
      </w:r>
      <w:r w:rsidR="00902509" w:rsidRPr="00275BF9">
        <w:t>tion of train and test class samples as the original data.</w:t>
      </w:r>
    </w:p>
    <w:p w14:paraId="1B9C5929" w14:textId="2CCD3989" w:rsidR="0024026A" w:rsidRPr="00275BF9" w:rsidRDefault="0024026A" w:rsidP="00261525">
      <w:pPr>
        <w:pStyle w:val="Heading3"/>
      </w:pPr>
      <w:bookmarkStart w:id="107" w:name="_Toc72885601"/>
      <w:r w:rsidRPr="00275BF9">
        <w:t xml:space="preserve">4.5.2 </w:t>
      </w:r>
      <w:r w:rsidR="00034B92" w:rsidRPr="00275BF9">
        <w:t>Encoding</w:t>
      </w:r>
      <w:bookmarkEnd w:id="107"/>
    </w:p>
    <w:p w14:paraId="3BF53370" w14:textId="277C44F5" w:rsidR="00CD5C12" w:rsidRPr="00275BF9" w:rsidRDefault="0021575C" w:rsidP="00CD5C12">
      <w:pPr>
        <w:pStyle w:val="BodyText"/>
      </w:pPr>
      <w:r w:rsidRPr="00275BF9">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275BF9">
        <w:t xml:space="preserve"> </w:t>
      </w:r>
      <w:r w:rsidR="009A4157">
        <w:t>Due to the</w:t>
      </w:r>
      <w:r w:rsidR="00F37865" w:rsidRPr="00275BF9">
        <w:t xml:space="preserve"> high cardinality of certain features such as Customer id</w:t>
      </w:r>
      <w:r w:rsidR="009A4157">
        <w:t>,</w:t>
      </w:r>
      <w:r w:rsidR="00F37865" w:rsidRPr="00275BF9">
        <w:t xml:space="preserve"> the column was discarded as it is computationally expensive, increases the </w:t>
      </w:r>
      <w:r w:rsidR="004B5F42">
        <w:t>data size,</w:t>
      </w:r>
      <w:r w:rsidR="00F37865" w:rsidRPr="00275BF9">
        <w:t xml:space="preserve"> and does not add any additional value.</w:t>
      </w:r>
      <w:r w:rsidR="00B25681" w:rsidRPr="00275BF9">
        <w:t xml:space="preserve"> </w:t>
      </w:r>
    </w:p>
    <w:p w14:paraId="1D9EB371" w14:textId="4E6D4DC1" w:rsidR="0024026A" w:rsidRPr="00275BF9" w:rsidRDefault="0024026A" w:rsidP="00261525">
      <w:pPr>
        <w:pStyle w:val="Heading3"/>
      </w:pPr>
      <w:bookmarkStart w:id="108" w:name="_Toc72885602"/>
      <w:r w:rsidRPr="00275BF9">
        <w:t xml:space="preserve">4.5.3 </w:t>
      </w:r>
      <w:r w:rsidR="00034B92" w:rsidRPr="00275BF9">
        <w:t>Feature Engineering</w:t>
      </w:r>
      <w:bookmarkEnd w:id="108"/>
    </w:p>
    <w:p w14:paraId="782BF49A" w14:textId="0236CD81" w:rsidR="00CD5C12" w:rsidRPr="00275BF9" w:rsidRDefault="00221F39" w:rsidP="00CD5C12">
      <w:pPr>
        <w:pStyle w:val="BodyText"/>
      </w:pPr>
      <w:r w:rsidRPr="00275BF9">
        <w:t>Feature engineering is the process of creating new features by transforming existing features into a new feature space.</w:t>
      </w:r>
      <w:r w:rsidR="003F0573" w:rsidRPr="00275BF9">
        <w:t xml:space="preserve"> Feature engineering does have the potential to improve model performance </w:t>
      </w:r>
      <w:r w:rsidR="003F0573" w:rsidRPr="00275BF9">
        <w:fldChar w:fldCharType="begin" w:fldLock="1"/>
      </w:r>
      <w:r w:rsidR="003F0573" w:rsidRPr="00275BF9">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275BF9">
        <w:fldChar w:fldCharType="separate"/>
      </w:r>
      <w:r w:rsidR="003F0573" w:rsidRPr="00275BF9">
        <w:t>(Khurana et al., 2017)</w:t>
      </w:r>
      <w:r w:rsidR="003F0573" w:rsidRPr="00275BF9">
        <w:fldChar w:fldCharType="end"/>
      </w:r>
      <w:r w:rsidR="003F0573" w:rsidRPr="00275BF9">
        <w:t xml:space="preserve">. However, in our use-case where there are two numerical attributes, monthly charges and total charges, feature engineering will not make sense here as generating a new feature will bring about high multicollinearity in the data. </w:t>
      </w:r>
      <w:r w:rsidR="0074294A" w:rsidRPr="00275BF9">
        <w:t>Box-Cox transformation w</w:t>
      </w:r>
      <w:r w:rsidR="003D5CC6" w:rsidRPr="00275BF9">
        <w:t>as</w:t>
      </w:r>
      <w:r w:rsidR="0074294A" w:rsidRPr="00275BF9">
        <w:t xml:space="preserve"> also applied on the dataset for </w:t>
      </w:r>
      <w:r w:rsidR="00DD0228" w:rsidRPr="00275BF9">
        <w:t>specific</w:t>
      </w:r>
      <w:r w:rsidR="0074294A" w:rsidRPr="00275BF9">
        <w:t xml:space="preserve"> columns</w:t>
      </w:r>
      <w:r w:rsidR="003D5CC6" w:rsidRPr="00275BF9">
        <w:t>,</w:t>
      </w:r>
      <w:r w:rsidR="0074294A" w:rsidRPr="00275BF9">
        <w:t xml:space="preserve"> such as monthly charges.</w:t>
      </w:r>
    </w:p>
    <w:p w14:paraId="2283F654" w14:textId="2C3F6D4F" w:rsidR="0024026A" w:rsidRPr="00275BF9" w:rsidRDefault="0024026A" w:rsidP="00261525">
      <w:pPr>
        <w:pStyle w:val="Heading3"/>
      </w:pPr>
      <w:bookmarkStart w:id="109" w:name="_Toc72885603"/>
      <w:r w:rsidRPr="00275BF9">
        <w:lastRenderedPageBreak/>
        <w:t>4.5.4 Class Imbalance</w:t>
      </w:r>
      <w:bookmarkEnd w:id="109"/>
      <w:r w:rsidRPr="00275BF9">
        <w:t xml:space="preserve"> </w:t>
      </w:r>
    </w:p>
    <w:p w14:paraId="185134A3" w14:textId="2D856FBD" w:rsidR="00CD5C12" w:rsidRPr="00275BF9" w:rsidRDefault="00434372" w:rsidP="00CD5C12">
      <w:pPr>
        <w:pStyle w:val="BodyText"/>
      </w:pPr>
      <w:r w:rsidRPr="00275BF9">
        <w:t>Oversampling or a few other methods offered better accuracy at times based on the model being used. For the sake of our research, the SMOTE</w:t>
      </w:r>
      <w:r w:rsidR="00926575" w:rsidRPr="00275BF9">
        <w:t>-NC</w:t>
      </w:r>
      <w:r w:rsidRPr="00275BF9">
        <w:t xml:space="preserve"> method</w:t>
      </w:r>
      <w:r w:rsidR="00926575" w:rsidRPr="00275BF9">
        <w:t xml:space="preserve"> from the imbalanced-learn was lever</w:t>
      </w:r>
      <w:r w:rsidR="003D5CC6" w:rsidRPr="00275BF9">
        <w:t>ag</w:t>
      </w:r>
      <w:r w:rsidR="00926575" w:rsidRPr="00275BF9">
        <w:t>ed. SMOTE-NC creates synthetic data for categorical as well as quantitative data</w:t>
      </w:r>
      <w:r w:rsidR="00F556D5" w:rsidRPr="00275BF9">
        <w:t xml:space="preserve"> based on the k-nearest neighbour algorithm.</w:t>
      </w:r>
      <w:r w:rsidR="00970A6D" w:rsidRPr="00275BF9">
        <w:t xml:space="preserve"> It is only applied </w:t>
      </w:r>
      <w:r w:rsidR="003D5CC6" w:rsidRPr="00275BF9">
        <w:t>to</w:t>
      </w:r>
      <w:r w:rsidR="00970A6D" w:rsidRPr="00275BF9">
        <w:t xml:space="preserve"> the training dataset to avoid contamination.</w:t>
      </w:r>
    </w:p>
    <w:p w14:paraId="5FC17678" w14:textId="5EBD6DA6" w:rsidR="00970A6D" w:rsidRPr="00275BF9" w:rsidRDefault="00F674A7" w:rsidP="00970A6D">
      <w:pPr>
        <w:pStyle w:val="BodyText"/>
        <w:jc w:val="center"/>
      </w:pPr>
      <w:r>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4952E44B" w:rsidR="0033640A" w:rsidRDefault="00966DF1" w:rsidP="00966DF1">
      <w:pPr>
        <w:pStyle w:val="Caption"/>
        <w:jc w:val="center"/>
      </w:pPr>
      <w:bookmarkStart w:id="110" w:name="_Toc72887109"/>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4</w:t>
      </w:r>
      <w:r w:rsidR="003338DF">
        <w:fldChar w:fldCharType="end"/>
      </w:r>
      <w:r w:rsidRPr="00275BF9">
        <w:t>: Plot of train data after SMOTE-NC is applied</w:t>
      </w:r>
      <w:bookmarkEnd w:id="110"/>
    </w:p>
    <w:p w14:paraId="5F7CF07D" w14:textId="5A521ED0" w:rsidR="00B34CC7" w:rsidRDefault="00B34CC7" w:rsidP="00B34CC7">
      <w:pPr>
        <w:pStyle w:val="Heading3"/>
      </w:pPr>
      <w:bookmarkStart w:id="111" w:name="_Toc72885604"/>
      <w:r>
        <w:t xml:space="preserve">4.5.6 </w:t>
      </w:r>
      <w:r w:rsidRPr="001C248C">
        <w:t>Hyperparameter tuning</w:t>
      </w:r>
      <w:bookmarkEnd w:id="111"/>
    </w:p>
    <w:p w14:paraId="1B74FF1C" w14:textId="606208DD" w:rsidR="00A54CA0" w:rsidRPr="00A54CA0" w:rsidRDefault="0095718F" w:rsidP="00A54CA0">
      <w:pPr>
        <w:pStyle w:val="BodyText"/>
      </w:pPr>
      <w:r>
        <w:t xml:space="preserve">Once individual and ensemble modes have been trained on the data, it is advisable to proceed with hyperparameter tuning. One of the methods that are used for is random search for hyperparameter optimization. The search space si defined as a bounded domain of hyperparameter values and the random search algorithm randomly samples and evaluates values witin the defined domain. The randomized search cross validation function is used to run through a defined sub-space with 1000 iterations. One notable run was when randomized search cross validation was run on Light GBM model and the AUC improved to 0.83. Different algorithms used relevant methods of hyperparameter tuning. The top three models after every iteration were chosen for hyperparameter tuning – this was done using grid search </w:t>
      </w:r>
      <w:r w:rsidR="00E50EA6">
        <w:t>as well as random search through the predefined space. The optimization and results for the iterations carried out after hyperparameter tuning can be seen in Chapter 5.</w:t>
      </w:r>
    </w:p>
    <w:p w14:paraId="3CE323B6" w14:textId="316FAD9E" w:rsidR="0033640A" w:rsidRPr="00275BF9" w:rsidRDefault="0033640A" w:rsidP="00261525">
      <w:pPr>
        <w:pStyle w:val="Heading3"/>
      </w:pPr>
      <w:bookmarkStart w:id="112" w:name="_Toc72885605"/>
      <w:r w:rsidRPr="00275BF9">
        <w:lastRenderedPageBreak/>
        <w:t>4.5.</w:t>
      </w:r>
      <w:r w:rsidR="00B34CC7">
        <w:t>7</w:t>
      </w:r>
      <w:r w:rsidRPr="00275BF9">
        <w:t xml:space="preserve"> Implementation</w:t>
      </w:r>
      <w:bookmarkEnd w:id="112"/>
    </w:p>
    <w:p w14:paraId="285C3C73" w14:textId="507CD5F8" w:rsidR="00B34CC7" w:rsidRPr="00275BF9" w:rsidRDefault="00A23167" w:rsidP="00A23167">
      <w:pPr>
        <w:pStyle w:val="BodyText"/>
      </w:pPr>
      <w:r w:rsidRPr="00275BF9">
        <w:t xml:space="preserve">All of the analysis and implementation has been done on Google Colab. The </w:t>
      </w:r>
      <w:r w:rsidR="004B5F42">
        <w:t>virtual machine's configuration</w:t>
      </w:r>
      <w:r w:rsidRPr="00275BF9">
        <w:t xml:space="preserve"> is </w:t>
      </w:r>
      <w:r w:rsidR="006C31D8" w:rsidRPr="00275BF9">
        <w:t>two</w:t>
      </w:r>
      <w:r w:rsidRPr="00275BF9">
        <w:t xml:space="preserve"> CPU cores of the Haswell CPU family </w:t>
      </w:r>
      <w:r w:rsidR="004E16AA" w:rsidRPr="00275BF9">
        <w:t xml:space="preserve">at 2.30GHz </w:t>
      </w:r>
      <w:r w:rsidRPr="00275BF9">
        <w:t xml:space="preserve">with </w:t>
      </w:r>
      <w:r w:rsidR="004E16AA" w:rsidRPr="00275BF9">
        <w:t>RAM of 16 GB and disk space of 25 GB. All of the packages that have been leveraged are open source python packages. For instance, for importing the data and working with data</w:t>
      </w:r>
      <w:r w:rsidR="003D5CC6" w:rsidRPr="00275BF9">
        <w:t xml:space="preserve"> </w:t>
      </w:r>
      <w:r w:rsidR="004E16AA" w:rsidRPr="00275BF9">
        <w:t xml:space="preserve">frames, </w:t>
      </w:r>
      <w:r w:rsidR="003D5CC6" w:rsidRPr="00275BF9">
        <w:t>NumP</w:t>
      </w:r>
      <w:r w:rsidR="004E16AA" w:rsidRPr="00275BF9">
        <w:t>y and pandas have been used. For the visualization</w:t>
      </w:r>
      <w:r w:rsidR="003D5CC6" w:rsidRPr="00275BF9">
        <w:t>,</w:t>
      </w:r>
      <w:r w:rsidR="004E16AA" w:rsidRPr="00275BF9">
        <w:t xml:space="preserve"> packages like matplotlib, seaborn, pandas-profiling and sweetviz have been used. </w:t>
      </w:r>
      <w:r w:rsidR="003D5CC6" w:rsidRPr="00275BF9">
        <w:t>M</w:t>
      </w:r>
      <w:r w:rsidR="00D113C4" w:rsidRPr="00275BF9">
        <w:t xml:space="preserve">achine learning </w:t>
      </w:r>
      <w:r w:rsidR="004E16AA" w:rsidRPr="00275BF9">
        <w:t>models</w:t>
      </w:r>
      <w:r w:rsidR="003D5CC6" w:rsidRPr="00275BF9">
        <w:t xml:space="preserve"> have been implemented leveraging </w:t>
      </w:r>
      <w:r w:rsidR="004E16AA" w:rsidRPr="00275BF9">
        <w:t>packages such as sklearn, xgboost and catboos</w:t>
      </w:r>
      <w:r w:rsidR="00931588" w:rsidRPr="00275BF9">
        <w:t>t</w:t>
      </w:r>
      <w:r w:rsidR="004E16AA" w:rsidRPr="00275BF9">
        <w:t>.</w:t>
      </w:r>
      <w:r w:rsidR="00D113C4" w:rsidRPr="00275BF9">
        <w:t xml:space="preserve"> For data-level solutions, data balancing libraries such as imblearn have been used.</w:t>
      </w:r>
      <w:r w:rsidR="0093316B" w:rsidRPr="00275BF9">
        <w:t xml:space="preserve"> </w:t>
      </w:r>
      <w:r w:rsidR="004B5F42">
        <w:t>T</w:t>
      </w:r>
      <w:r w:rsidR="0093316B" w:rsidRPr="00275BF9">
        <w:t>he code was developed on the Colab platform using the native inbuild CPU and compute power on the Edge Browser. The data was sourced from Kaggle and pulled in</w:t>
      </w:r>
      <w:r w:rsidR="003B0E44" w:rsidRPr="00275BF9">
        <w:t xml:space="preserve"> </w:t>
      </w:r>
      <w:r w:rsidR="0093316B" w:rsidRPr="00275BF9">
        <w:t>situ.</w:t>
      </w:r>
    </w:p>
    <w:p w14:paraId="6981A86A" w14:textId="653122E8" w:rsidR="00D75204" w:rsidRPr="00275BF9" w:rsidRDefault="00D75204" w:rsidP="00261525">
      <w:pPr>
        <w:pStyle w:val="Heading2"/>
      </w:pPr>
      <w:bookmarkStart w:id="113" w:name="_Toc72885606"/>
      <w:r w:rsidRPr="00275BF9">
        <w:t>4.</w:t>
      </w:r>
      <w:r w:rsidR="000854E0" w:rsidRPr="00275BF9">
        <w:t>6</w:t>
      </w:r>
      <w:r w:rsidRPr="00275BF9">
        <w:t xml:space="preserve"> </w:t>
      </w:r>
      <w:r w:rsidR="0024026A" w:rsidRPr="00275BF9">
        <w:t>Analysis</w:t>
      </w:r>
      <w:bookmarkEnd w:id="113"/>
    </w:p>
    <w:p w14:paraId="2914F8B9" w14:textId="68D7B018" w:rsidR="00EA3056" w:rsidRPr="00275BF9" w:rsidRDefault="003E03F3" w:rsidP="00EA3056">
      <w:pPr>
        <w:pStyle w:val="BodyText"/>
      </w:pPr>
      <w:r w:rsidRPr="00275BF9">
        <w:t xml:space="preserve">In this section, the baselines </w:t>
      </w:r>
      <w:r w:rsidR="00252596">
        <w:t xml:space="preserve">and implementation of </w:t>
      </w:r>
      <w:r w:rsidR="009A4157">
        <w:t>research models</w:t>
      </w:r>
      <w:r w:rsidRPr="00275BF9">
        <w:t xml:space="preserve"> will be decided</w:t>
      </w:r>
      <w:r w:rsidR="00BA48AE">
        <w:t>.</w:t>
      </w:r>
      <w:r w:rsidRPr="00275BF9">
        <w:t xml:space="preserve"> </w:t>
      </w:r>
      <w:r w:rsidR="00BA48AE">
        <w:t>T</w:t>
      </w:r>
      <w:r w:rsidRPr="00275BF9">
        <w:t>he models that can be implemented in Chapter 5 in the results and discussions section</w:t>
      </w:r>
      <w:r w:rsidR="00BA48AE">
        <w:t xml:space="preserve"> will also be discussed</w:t>
      </w:r>
      <w:r w:rsidRPr="00275BF9">
        <w:t>. The results of the methods and models implemented will be detailed out in the next section. This will include pre-processing, feature selection, class balancing</w:t>
      </w:r>
      <w:r w:rsidR="00CA7978" w:rsidRPr="00275BF9">
        <w:t>, ensemble models, cross</w:t>
      </w:r>
      <w:r w:rsidR="0071765D" w:rsidRPr="00275BF9">
        <w:t>-</w:t>
      </w:r>
      <w:r w:rsidR="00CA7978" w:rsidRPr="00275BF9">
        <w:t>validation and model interpretability.</w:t>
      </w:r>
      <w:r w:rsidR="006F2AD8" w:rsidRPr="00275BF9">
        <w:t xml:space="preserve"> Individual models will also be compared</w:t>
      </w:r>
      <w:r w:rsidR="0071765D" w:rsidRPr="00275BF9">
        <w:t>,</w:t>
      </w:r>
      <w:r w:rsidR="006F2AD8" w:rsidRPr="00275BF9">
        <w:t xml:space="preserve"> and the res</w:t>
      </w:r>
      <w:r w:rsidR="0071765D" w:rsidRPr="00275BF9">
        <w:t>u</w:t>
      </w:r>
      <w:r w:rsidR="006F2AD8" w:rsidRPr="00275BF9">
        <w:t xml:space="preserve">lts will be showcased </w:t>
      </w:r>
      <w:r w:rsidR="00514C8D" w:rsidRPr="00275BF9">
        <w:t>individually.</w:t>
      </w:r>
    </w:p>
    <w:p w14:paraId="024AA5D9" w14:textId="3ECE8F57" w:rsidR="0024026A" w:rsidRPr="00275BF9" w:rsidRDefault="0024026A" w:rsidP="00261525">
      <w:pPr>
        <w:pStyle w:val="Heading3"/>
      </w:pPr>
      <w:bookmarkStart w:id="114" w:name="_Toc72885607"/>
      <w:r w:rsidRPr="00275BF9">
        <w:t>4.6.1 Baselines</w:t>
      </w:r>
      <w:bookmarkEnd w:id="114"/>
    </w:p>
    <w:p w14:paraId="155DCDD5" w14:textId="5462B2CF" w:rsidR="00EA3056" w:rsidRPr="00275BF9" w:rsidRDefault="00AB0BB3" w:rsidP="00EA3056">
      <w:pPr>
        <w:pStyle w:val="BodyText"/>
      </w:pPr>
      <w:r w:rsidRPr="00275BF9">
        <w:t>In order to evaluate the models effectively, a baseline model will be set. For this study, the model</w:t>
      </w:r>
      <w:r w:rsidR="00740F14">
        <w:t>s</w:t>
      </w:r>
      <w:r w:rsidRPr="00275BF9">
        <w:t xml:space="preserve"> selected as baseline</w:t>
      </w:r>
      <w:r w:rsidR="00740F14">
        <w:t>s</w:t>
      </w:r>
      <w:r w:rsidRPr="00275BF9">
        <w:t xml:space="preserve"> </w:t>
      </w:r>
      <w:r w:rsidR="00740F14">
        <w:t>are logistic regression and</w:t>
      </w:r>
      <w:r w:rsidRPr="00275BF9">
        <w:t xml:space="preserve"> decision tree model on </w:t>
      </w:r>
      <w:r w:rsidR="00740F14">
        <w:t>the</w:t>
      </w:r>
      <w:r w:rsidRPr="00275BF9">
        <w:t xml:space="preserve"> dataset where one-hot encoding has been performed. The mode</w:t>
      </w:r>
      <w:r w:rsidR="008629DC" w:rsidRPr="00275BF9">
        <w:t>l</w:t>
      </w:r>
      <w:r w:rsidR="00740F14">
        <w:t>s</w:t>
      </w:r>
      <w:r w:rsidR="008629DC" w:rsidRPr="00275BF9">
        <w:t xml:space="preserve"> will be evaluated using two main metrics of accuracy and ROC-AUC </w:t>
      </w:r>
      <w:r w:rsidR="007300F5" w:rsidRPr="00275BF9">
        <w:t xml:space="preserve">as evaluation metrics </w:t>
      </w:r>
      <w:r w:rsidR="008629DC" w:rsidRPr="00275BF9">
        <w:t>on the test data.</w:t>
      </w:r>
      <w:r w:rsidR="007300F5" w:rsidRPr="00275BF9">
        <w:t xml:space="preserve"> Addit</w:t>
      </w:r>
      <w:r w:rsidR="0071765D" w:rsidRPr="00275BF9">
        <w:t>i</w:t>
      </w:r>
      <w:r w:rsidR="007300F5" w:rsidRPr="00275BF9">
        <w:t>onally, for the models that perform better,</w:t>
      </w:r>
      <w:r w:rsidR="0048352F">
        <w:t xml:space="preserve"> </w:t>
      </w:r>
      <w:r w:rsidR="00A353CF">
        <w:t>the</w:t>
      </w:r>
      <w:r w:rsidR="007300F5" w:rsidRPr="00275BF9">
        <w:t xml:space="preserve"> </w:t>
      </w:r>
      <w:r w:rsidR="001511F6" w:rsidRPr="00275BF9">
        <w:t>f</w:t>
      </w:r>
      <w:r w:rsidR="007300F5" w:rsidRPr="00275BF9">
        <w:t>1-score</w:t>
      </w:r>
      <w:r w:rsidR="00A353CF">
        <w:t>s will be analyzed</w:t>
      </w:r>
      <w:r w:rsidR="007300F5" w:rsidRPr="00275BF9">
        <w:t xml:space="preserve"> as well.</w:t>
      </w:r>
      <w:r w:rsidR="00F81A46" w:rsidRPr="00275BF9">
        <w:t xml:space="preserve"> Se</w:t>
      </w:r>
      <w:r w:rsidR="0071765D" w:rsidRPr="00275BF9">
        <w:t>t</w:t>
      </w:r>
      <w:r w:rsidR="00F81A46" w:rsidRPr="00275BF9">
        <w:t>ting up a baseline helps us elimi</w:t>
      </w:r>
      <w:r w:rsidR="0071765D" w:rsidRPr="00275BF9">
        <w:t>n</w:t>
      </w:r>
      <w:r w:rsidR="00F81A46" w:rsidRPr="00275BF9">
        <w:t>ate models that are not at par with the baseline</w:t>
      </w:r>
      <w:r w:rsidR="006634C9">
        <w:t xml:space="preserve"> and understand if the </w:t>
      </w:r>
      <w:r w:rsidR="004B5F42">
        <w:t>model's performance</w:t>
      </w:r>
      <w:r w:rsidR="006634C9">
        <w:t xml:space="preserve"> increases when different techniques are applied </w:t>
      </w:r>
      <w:r w:rsidR="00FE0085">
        <w:t>to</w:t>
      </w:r>
      <w:r w:rsidR="006634C9">
        <w:t xml:space="preserve"> the dataset.</w:t>
      </w:r>
    </w:p>
    <w:p w14:paraId="493A011D" w14:textId="659C7C10" w:rsidR="0024026A" w:rsidRPr="00275BF9" w:rsidRDefault="0024026A" w:rsidP="00261525">
      <w:pPr>
        <w:pStyle w:val="Heading3"/>
      </w:pPr>
      <w:bookmarkStart w:id="115" w:name="_Toc72885608"/>
      <w:r w:rsidRPr="00275BF9">
        <w:lastRenderedPageBreak/>
        <w:t>4.6.2 Models</w:t>
      </w:r>
      <w:bookmarkEnd w:id="115"/>
    </w:p>
    <w:p w14:paraId="3F505B29" w14:textId="4C36DB31" w:rsidR="001D1D37" w:rsidRPr="00275BF9" w:rsidRDefault="001D1D37" w:rsidP="001D1D37">
      <w:pPr>
        <w:pStyle w:val="BodyText"/>
      </w:pPr>
      <w:r w:rsidRPr="00275BF9">
        <w:t>Multiple models will be leveraged to predict customer churn from the data. Gaussian Naïve Bayes, Bern</w:t>
      </w:r>
      <w:r w:rsidR="00FB7287" w:rsidRPr="00275BF9">
        <w:t>ou</w:t>
      </w:r>
      <w:r w:rsidRPr="00275BF9">
        <w:t xml:space="preserve">lli Naïve Bayes, Logistic Regression, Random Forest, Support Vector Machine, Decision Tree, K-Nearest Neighbour, Gradient Boosting Classifier, Stochastic Gradient Descent, Light Gradient Boosted Machine </w:t>
      </w:r>
      <w:r w:rsidR="0071765D" w:rsidRPr="00275BF9">
        <w:t xml:space="preserve">were leveraged </w:t>
      </w:r>
      <w:r w:rsidRPr="00275BF9">
        <w:t xml:space="preserve">to </w:t>
      </w:r>
      <w:r w:rsidR="0071765D" w:rsidRPr="00275BF9">
        <w:t xml:space="preserve">predict churn and </w:t>
      </w:r>
      <w:r w:rsidRPr="00275BF9">
        <w:t>individual model performance</w:t>
      </w:r>
      <w:r w:rsidR="0071765D" w:rsidRPr="00275BF9">
        <w:t xml:space="preserve"> was analyzed</w:t>
      </w:r>
      <w:r w:rsidRPr="00275BF9">
        <w:t>. This will be tested on the train, validation and test data</w:t>
      </w:r>
      <w:r w:rsidR="00AC35F5" w:rsidRPr="00275BF9">
        <w:t>. The initial analysis will be done to opt for the models that are above the baseline. Then, ensemble models such as Decision Trees with Bagging, Decision Trees with AdaBoost, Linear Support Vector Classification</w:t>
      </w:r>
      <w:r w:rsidR="00C96921" w:rsidRPr="00275BF9">
        <w:t>, Support Vector Machine with radial basis kernel function</w:t>
      </w:r>
      <w:r w:rsidR="00AA7D77" w:rsidRPr="00275BF9">
        <w:t>, XGBoost and CatBoost</w:t>
      </w:r>
      <w:r w:rsidR="004B5F42">
        <w:t>, and</w:t>
      </w:r>
      <w:r w:rsidR="009E51E0" w:rsidRPr="00275BF9">
        <w:t xml:space="preserve"> hyperparameter tuning.</w:t>
      </w:r>
      <w:r w:rsidR="007A7A23" w:rsidRPr="00275BF9">
        <w:t xml:space="preserve"> All of the results from the models will be discussed in Chapter 5 in visualizations that will help compare the models.</w:t>
      </w:r>
    </w:p>
    <w:p w14:paraId="5ECA3941" w14:textId="6AE582EB" w:rsidR="0024026A" w:rsidRPr="00275BF9" w:rsidRDefault="0024026A" w:rsidP="00261525">
      <w:pPr>
        <w:pStyle w:val="Heading3"/>
      </w:pPr>
      <w:bookmarkStart w:id="116" w:name="_Toc72885609"/>
      <w:r w:rsidRPr="00275BF9">
        <w:t xml:space="preserve">4.6.3 </w:t>
      </w:r>
      <w:r w:rsidR="007A7A23" w:rsidRPr="00275BF9">
        <w:t>Feature selection</w:t>
      </w:r>
      <w:bookmarkEnd w:id="116"/>
    </w:p>
    <w:p w14:paraId="7721479D" w14:textId="5AE28893" w:rsidR="00EA3056" w:rsidRPr="00275BF9" w:rsidRDefault="007A7A23" w:rsidP="00EA3056">
      <w:pPr>
        <w:pStyle w:val="BodyText"/>
      </w:pPr>
      <w:r w:rsidRPr="00275BF9">
        <w:t xml:space="preserve">Feature selection techniques help us understand the features that are of higher importance </w:t>
      </w:r>
      <w:r w:rsidR="00476F32" w:rsidRPr="00275BF9">
        <w:t>for the prediction of churn. The f</w:t>
      </w:r>
      <w:r w:rsidR="002B5F6F" w:rsidRPr="00275BF9">
        <w:t>eature selection techniques leveraged are</w:t>
      </w:r>
      <w:r w:rsidR="007E7B1C" w:rsidRPr="00275BF9">
        <w:t xml:space="preserve"> Random Forest Classifier, Decision Tree Classifier, Gradient Boosting Classifier and Light GBM</w:t>
      </w:r>
      <w:r w:rsidR="00A5695B" w:rsidRPr="00275BF9">
        <w:t xml:space="preserve">. The </w:t>
      </w:r>
      <w:r w:rsidR="00E07B50" w:rsidRPr="00275BF9">
        <w:t xml:space="preserve">features that were showcased as </w:t>
      </w:r>
      <w:r w:rsidR="00DD0228" w:rsidRPr="00275BF9">
        <w:t>necessary</w:t>
      </w:r>
      <w:r w:rsidR="00E07B50" w:rsidRPr="00275BF9">
        <w:t xml:space="preserve"> is shown in Figure 24 and Figure 25.</w:t>
      </w:r>
    </w:p>
    <w:p w14:paraId="7AED168C" w14:textId="6DE8DA80" w:rsidR="00A5695B" w:rsidRPr="00275BF9" w:rsidRDefault="00F674A7" w:rsidP="00A5695B">
      <w:pPr>
        <w:pStyle w:val="BodyText"/>
        <w:jc w:val="center"/>
      </w:pPr>
      <w:r>
        <w:drawing>
          <wp:inline distT="0" distB="0" distL="0" distR="0" wp14:anchorId="2370F3F3" wp14:editId="1EE540E7">
            <wp:extent cx="4899031" cy="257351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20733" cy="2584918"/>
                    </a:xfrm>
                    <a:prstGeom prst="rect">
                      <a:avLst/>
                    </a:prstGeom>
                    <a:noFill/>
                    <a:ln>
                      <a:noFill/>
                    </a:ln>
                  </pic:spPr>
                </pic:pic>
              </a:graphicData>
            </a:graphic>
          </wp:inline>
        </w:drawing>
      </w:r>
    </w:p>
    <w:p w14:paraId="73304F98" w14:textId="5CAD5DAE" w:rsidR="00A5695B" w:rsidRPr="00275BF9" w:rsidRDefault="00083E47" w:rsidP="00202818">
      <w:pPr>
        <w:pStyle w:val="Caption"/>
        <w:jc w:val="center"/>
      </w:pPr>
      <w:bookmarkStart w:id="117" w:name="_Toc72887110"/>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5</w:t>
      </w:r>
      <w:r w:rsidR="003338DF">
        <w:fldChar w:fldCharType="end"/>
      </w:r>
      <w:r w:rsidRPr="00275BF9">
        <w:t>: Feature Selection using Gradient Boosting Classifier</w:t>
      </w:r>
      <w:bookmarkEnd w:id="117"/>
    </w:p>
    <w:p w14:paraId="5768016C" w14:textId="3E71C9EE" w:rsidR="00A5695B" w:rsidRPr="00275BF9" w:rsidRDefault="00D102FB" w:rsidP="00A5695B">
      <w:pPr>
        <w:pStyle w:val="BodyText"/>
        <w:jc w:val="center"/>
      </w:pPr>
      <w:r>
        <w:lastRenderedPageBreak/>
        <w:drawing>
          <wp:inline distT="0" distB="0" distL="0" distR="0" wp14:anchorId="7E507C69" wp14:editId="5AC0B182">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379169D6" w14:textId="6F6F6C57" w:rsidR="00A5695B" w:rsidRPr="00275BF9" w:rsidRDefault="00A5695B" w:rsidP="00A5695B">
      <w:pPr>
        <w:pStyle w:val="Caption"/>
        <w:jc w:val="center"/>
      </w:pPr>
      <w:bookmarkStart w:id="118" w:name="_Toc72887111"/>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6</w:t>
      </w:r>
      <w:r w:rsidR="003338DF">
        <w:fldChar w:fldCharType="end"/>
      </w:r>
      <w:r w:rsidRPr="00275BF9">
        <w:t>: Feature Selection using Gradient Boosting Classifier and Light GBM</w:t>
      </w:r>
      <w:bookmarkEnd w:id="118"/>
    </w:p>
    <w:p w14:paraId="299337E6" w14:textId="11314CAC" w:rsidR="002A4C55" w:rsidRPr="00275BF9" w:rsidRDefault="00833930" w:rsidP="002A4C55">
      <w:pPr>
        <w:pStyle w:val="Caption"/>
        <w:rPr>
          <w:i w:val="0"/>
        </w:rPr>
      </w:pPr>
      <w:r w:rsidRPr="00275BF9">
        <w:rPr>
          <w:i w:val="0"/>
        </w:rPr>
        <w:t xml:space="preserve">From the charts that showcase feature importance in Figure 24 and 25, it is noted that the </w:t>
      </w:r>
      <w:r w:rsidR="00D137C2" w:rsidRPr="00275BF9">
        <w:rPr>
          <w:i w:val="0"/>
        </w:rPr>
        <w:t>crucial</w:t>
      </w:r>
      <w:r w:rsidRPr="00275BF9">
        <w:rPr>
          <w:i w:val="0"/>
        </w:rPr>
        <w:t xml:space="preserve"> features are the month to month contracts, the tenure of the customer, the total charges and the monthly charges. This may be </w:t>
      </w:r>
      <w:r w:rsidR="008C4209" w:rsidRPr="00275BF9">
        <w:rPr>
          <w:i w:val="0"/>
        </w:rPr>
        <w:t>because these attributes have the highest variance</w:t>
      </w:r>
      <w:r w:rsidRPr="00275BF9">
        <w:rPr>
          <w:i w:val="0"/>
        </w:rPr>
        <w:t xml:space="preserve"> compared to the categorical values in the other attributes that signify customer behaviour. </w:t>
      </w:r>
      <w:r w:rsidR="006371C1" w:rsidRPr="00275BF9">
        <w:rPr>
          <w:i w:val="0"/>
        </w:rPr>
        <w:t>The Random Forest and Decision Tree Classifiers had similar results, where higher weights were assigned to the variables that had a higher variance.</w:t>
      </w:r>
    </w:p>
    <w:p w14:paraId="3A441E7C" w14:textId="1F7F12ED" w:rsidR="0024026A" w:rsidRPr="00275BF9" w:rsidRDefault="0024026A" w:rsidP="00261525">
      <w:pPr>
        <w:pStyle w:val="Heading3"/>
      </w:pPr>
      <w:bookmarkStart w:id="119" w:name="_Toc72885610"/>
      <w:r w:rsidRPr="00275BF9">
        <w:t>4.6.4 Cross</w:t>
      </w:r>
      <w:r w:rsidR="00953BB8" w:rsidRPr="00275BF9">
        <w:t>-</w:t>
      </w:r>
      <w:r w:rsidRPr="00275BF9">
        <w:t>Validation</w:t>
      </w:r>
      <w:bookmarkEnd w:id="119"/>
    </w:p>
    <w:p w14:paraId="26EFBF8A" w14:textId="61819387" w:rsidR="00EA3056" w:rsidRPr="00275BF9" w:rsidRDefault="00FE0221" w:rsidP="00EA3056">
      <w:pPr>
        <w:pStyle w:val="BodyText"/>
      </w:pPr>
      <w:r w:rsidRPr="00275BF9">
        <w:t>Cross</w:t>
      </w:r>
      <w:r w:rsidR="00FB7287" w:rsidRPr="00275BF9">
        <w:t>-</w:t>
      </w:r>
      <w:r w:rsidRPr="00275BF9">
        <w:t>validation</w:t>
      </w:r>
      <w:r w:rsidR="00A85432" w:rsidRPr="00275BF9">
        <w:t xml:space="preserve"> for the models with k = 10 is done to </w:t>
      </w:r>
      <w:r w:rsidR="008C4209" w:rsidRPr="00275BF9">
        <w:t>improve</w:t>
      </w:r>
      <w:r w:rsidR="00A85432" w:rsidRPr="00275BF9">
        <w:t xml:space="preserve"> accuracy based on the iterations. </w:t>
      </w:r>
      <w:r w:rsidR="008C4209" w:rsidRPr="00275BF9">
        <w:t>A resampling procedure</w:t>
      </w:r>
      <w:r w:rsidR="00A85432" w:rsidRPr="00275BF9">
        <w:t xml:space="preserve"> provides information about how well a classifier generalizes</w:t>
      </w:r>
      <w:r w:rsidR="004B5F42">
        <w:t xml:space="preserve"> and evaluates</w:t>
      </w:r>
      <w:r w:rsidR="00A85432" w:rsidRPr="00275BF9">
        <w:t xml:space="preserve"> the score by cross</w:t>
      </w:r>
      <w:r w:rsidR="00FB7287" w:rsidRPr="00275BF9">
        <w:t>-</w:t>
      </w:r>
      <w:r w:rsidR="00A85432" w:rsidRPr="00275BF9">
        <w:t>validating the train and test datasets. Cross</w:t>
      </w:r>
      <w:r w:rsidR="00FB7287" w:rsidRPr="00275BF9">
        <w:t>-</w:t>
      </w:r>
      <w:r w:rsidR="00A85432" w:rsidRPr="00275BF9">
        <w:t>validation techniques are generally more effective on smaller datasets</w:t>
      </w:r>
      <w:r w:rsidR="00FB7287" w:rsidRPr="00275BF9">
        <w:t>,</w:t>
      </w:r>
      <w:r w:rsidR="00A85432" w:rsidRPr="00275BF9">
        <w:t xml:space="preserve"> and for our use case, the cross</w:t>
      </w:r>
      <w:r w:rsidR="00FB7287" w:rsidRPr="00275BF9">
        <w:t>-</w:t>
      </w:r>
      <w:r w:rsidR="00A85432" w:rsidRPr="00275BF9">
        <w:t>validation strategy employed is taken as ten</w:t>
      </w:r>
      <w:r w:rsidR="00946781" w:rsidRPr="00275BF9">
        <w:t>.</w:t>
      </w:r>
      <w:r w:rsidR="00526A3E" w:rsidRPr="00275BF9">
        <w:t xml:space="preserve"> Not all </w:t>
      </w:r>
      <w:r w:rsidR="004428A2" w:rsidRPr="00275BF9">
        <w:t>models have better scores on cross</w:t>
      </w:r>
      <w:r w:rsidR="002375B0" w:rsidRPr="00275BF9">
        <w:t>-</w:t>
      </w:r>
      <w:r w:rsidR="004428A2" w:rsidRPr="00275BF9">
        <w:t>validation strategies</w:t>
      </w:r>
      <w:r w:rsidR="002375B0" w:rsidRPr="00275BF9">
        <w:t>;</w:t>
      </w:r>
      <w:r w:rsidR="004428A2" w:rsidRPr="00275BF9">
        <w:t xml:space="preserve"> when applied </w:t>
      </w:r>
      <w:r w:rsidR="0048352F">
        <w:t>to</w:t>
      </w:r>
      <w:r w:rsidR="004428A2" w:rsidRPr="00275BF9">
        <w:t xml:space="preserve"> the dataset – depending on the algorithm implemented, minute yet significant improvements in some accuracy scores </w:t>
      </w:r>
      <w:r w:rsidR="0048352F">
        <w:t>are</w:t>
      </w:r>
      <w:r w:rsidR="000D023E">
        <w:t xml:space="preserve"> observed.</w:t>
      </w:r>
      <w:r w:rsidR="00C732E8">
        <w:t xml:space="preserve"> </w:t>
      </w:r>
    </w:p>
    <w:p w14:paraId="173B5598" w14:textId="0296308C" w:rsidR="00065B4E" w:rsidRPr="00275BF9" w:rsidRDefault="00065B4E" w:rsidP="00261525">
      <w:pPr>
        <w:pStyle w:val="Heading2"/>
      </w:pPr>
      <w:bookmarkStart w:id="120" w:name="_Toc72885611"/>
      <w:r w:rsidRPr="00275BF9">
        <w:lastRenderedPageBreak/>
        <w:t>4.7 Model Interpretability</w:t>
      </w:r>
      <w:bookmarkEnd w:id="120"/>
      <w:r w:rsidRPr="00275BF9">
        <w:t xml:space="preserve"> </w:t>
      </w:r>
    </w:p>
    <w:p w14:paraId="23397AB8" w14:textId="30ADBD2B" w:rsidR="00025A2C" w:rsidRDefault="002A5706" w:rsidP="00EA3056">
      <w:pPr>
        <w:pStyle w:val="BodyText"/>
      </w:pPr>
      <w:r w:rsidRPr="00275BF9">
        <w:t>Businesses in the real</w:t>
      </w:r>
      <w:r w:rsidR="0079046E" w:rsidRPr="00275BF9">
        <w:t xml:space="preserve"> </w:t>
      </w:r>
      <w:r w:rsidRPr="00275BF9">
        <w:t>world want to understand the reasoning behind model predictions. This is not always</w:t>
      </w:r>
      <w:r w:rsidR="00025A2C" w:rsidRPr="00275BF9">
        <w:t xml:space="preserve"> possible with machine learning models, especially as models get relatively complex, the interpretability of the model decreases. This is where Locally Interpretable Model-Agnostic Expl</w:t>
      </w:r>
      <w:r w:rsidR="0079046E" w:rsidRPr="00275BF9">
        <w:t>an</w:t>
      </w:r>
      <w:r w:rsidR="00025A2C" w:rsidRPr="00275BF9">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275BF9" w:rsidRDefault="00AD6992" w:rsidP="00261525">
      <w:pPr>
        <w:pStyle w:val="Heading2"/>
      </w:pPr>
      <w:bookmarkStart w:id="121" w:name="_Toc72885614"/>
      <w:r w:rsidRPr="00275BF9">
        <w:t>4.8 Summary</w:t>
      </w:r>
      <w:bookmarkEnd w:id="121"/>
    </w:p>
    <w:p w14:paraId="7032BACD" w14:textId="5159142D" w:rsidR="00EA3056" w:rsidRPr="00275BF9" w:rsidRDefault="00D93E3B" w:rsidP="00EA3056">
      <w:pPr>
        <w:pStyle w:val="BodyText"/>
      </w:pPr>
      <w:r w:rsidRPr="00275BF9">
        <w:t xml:space="preserve">In Chapter 4, the analysis and techniques </w:t>
      </w:r>
      <w:r w:rsidR="007329EB">
        <w:t xml:space="preserve">used </w:t>
      </w:r>
      <w:r w:rsidRPr="00275BF9">
        <w:t xml:space="preserve">to </w:t>
      </w:r>
      <w:r w:rsidR="0011638A" w:rsidRPr="00275BF9">
        <w:t xml:space="preserve">run classification models on the telecom data to predict if customers </w:t>
      </w:r>
      <w:r w:rsidR="008C4209" w:rsidRPr="00275BF9">
        <w:t>will</w:t>
      </w:r>
      <w:r w:rsidR="0011638A" w:rsidRPr="00275BF9">
        <w:t xml:space="preserve"> churn</w:t>
      </w:r>
      <w:r w:rsidR="0048352F">
        <w:t xml:space="preserve"> were discussed in detail</w:t>
      </w:r>
      <w:r w:rsidR="0011638A" w:rsidRPr="00275BF9">
        <w:t>.</w:t>
      </w:r>
      <w:r w:rsidR="0074294A" w:rsidRPr="00275BF9">
        <w:t xml:space="preserve"> The dataset was analysed </w:t>
      </w:r>
      <w:r w:rsidR="00561CC0" w:rsidRPr="00275BF9">
        <w:t>by leveraging the</w:t>
      </w:r>
      <w:r w:rsidR="0074294A" w:rsidRPr="00275BF9">
        <w:t xml:space="preserve"> distribution, missing values and outliers to understand </w:t>
      </w:r>
      <w:r w:rsidR="00561CC0" w:rsidRPr="00275BF9">
        <w:t xml:space="preserve">the nuances </w:t>
      </w:r>
      <w:r w:rsidR="0079046E" w:rsidRPr="00275BF9">
        <w:t>of</w:t>
      </w:r>
      <w:r w:rsidR="00561CC0" w:rsidRPr="00275BF9">
        <w:t xml:space="preserve"> the data</w:t>
      </w:r>
      <w:r w:rsidR="0074294A" w:rsidRPr="00275BF9">
        <w:t>.</w:t>
      </w:r>
      <w:r w:rsidR="00A16855" w:rsidRPr="00275BF9">
        <w:t xml:space="preserve"> Univariate and bivariate analysis was also performed, where the relation</w:t>
      </w:r>
      <w:r w:rsidR="0079046E" w:rsidRPr="00275BF9">
        <w:t>ship</w:t>
      </w:r>
      <w:r w:rsidR="00A16855" w:rsidRPr="00275BF9">
        <w:t xml:space="preserve"> with the target variable, churn</w:t>
      </w:r>
      <w:r w:rsidR="007B67E1" w:rsidRPr="00275BF9">
        <w:t>,</w:t>
      </w:r>
      <w:r w:rsidR="00A16855" w:rsidRPr="00275BF9">
        <w:t xml:space="preserve"> was analyzed.</w:t>
      </w:r>
      <w:r w:rsidR="007230F5" w:rsidRPr="00275BF9">
        <w:t xml:space="preserve"> The correlation for quantitative as well as qualitative variables was analyzed. In Section 4.5, the </w:t>
      </w:r>
      <w:r w:rsidR="00D518F2" w:rsidRPr="00275BF9">
        <w:t>standards that have been followed throughout the study have been highlighted, where the data split used, the encoding for categorical variables, the class imbalance techniques used w</w:t>
      </w:r>
      <w:r w:rsidR="007B67E1" w:rsidRPr="00275BF9">
        <w:t>ere</w:t>
      </w:r>
      <w:r w:rsidR="00D518F2" w:rsidRPr="00275BF9">
        <w:t xml:space="preserve"> highlighted as well. The model baseline was also declared</w:t>
      </w:r>
      <w:r w:rsidR="007B67E1" w:rsidRPr="00275BF9">
        <w:t>,</w:t>
      </w:r>
      <w:r w:rsidR="00D518F2" w:rsidRPr="00275BF9">
        <w:t xml:space="preserve"> and the cross</w:t>
      </w:r>
      <w:r w:rsidR="007B67E1" w:rsidRPr="00275BF9">
        <w:t>-</w:t>
      </w:r>
      <w:r w:rsidR="00D518F2" w:rsidRPr="00275BF9">
        <w:t>validation methods and parameters were explained. The issue of model interpretability was also taken up</w:t>
      </w:r>
      <w:r w:rsidR="007B67E1" w:rsidRPr="00275BF9">
        <w:t>,</w:t>
      </w:r>
      <w:r w:rsidR="00D518F2" w:rsidRPr="00275BF9">
        <w:t xml:space="preserve"> and a novel solution to using LIME was showcased.</w:t>
      </w:r>
    </w:p>
    <w:p w14:paraId="751F9F62" w14:textId="77777777" w:rsidR="00DA2484" w:rsidRPr="00275BF9"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10E2166C" w14:textId="73ACD9CC" w:rsidR="00220B96" w:rsidRDefault="00220B96" w:rsidP="00117EB7">
      <w:pPr>
        <w:pStyle w:val="Heading1"/>
        <w:numPr>
          <w:ilvl w:val="0"/>
          <w:numId w:val="45"/>
        </w:numPr>
      </w:pPr>
      <w:bookmarkStart w:id="122" w:name="_Toc72885615"/>
      <w:r w:rsidRPr="00275BF9">
        <w:lastRenderedPageBreak/>
        <w:t>CHAPTER 5: RESULTS AND DISCUSSIONS</w:t>
      </w:r>
      <w:bookmarkEnd w:id="122"/>
    </w:p>
    <w:p w14:paraId="492C5FAB" w14:textId="6B3F27F2" w:rsidR="00D42072" w:rsidRPr="00D42072" w:rsidRDefault="00D42072" w:rsidP="00D42072">
      <w:pPr>
        <w:pStyle w:val="BodyText"/>
      </w:pPr>
      <w:r>
        <w:t xml:space="preserve">In this chapter, the results from work done in Chapter 4 will be discussed in depth. The discussion and the interpretation of the results </w:t>
      </w:r>
      <w:r w:rsidR="0048352F">
        <w:t>are</w:t>
      </w:r>
      <w:r>
        <w:t xml:space="preserve"> </w:t>
      </w:r>
      <w:r w:rsidR="0048352F">
        <w:t>mad</w:t>
      </w:r>
      <w:r>
        <w:t xml:space="preserve">e in detail. By the end of the chapter, the work done to keep up </w:t>
      </w:r>
      <w:r w:rsidR="0048352F">
        <w:t xml:space="preserve">with </w:t>
      </w:r>
      <w:r>
        <w:t>industry best practices will be showcased a</w:t>
      </w:r>
      <w:r w:rsidR="004B5F42">
        <w:t>nd</w:t>
      </w:r>
      <w:r>
        <w:t xml:space="preserve"> </w:t>
      </w:r>
      <w:r w:rsidR="000F7093">
        <w:t xml:space="preserve">possible </w:t>
      </w:r>
      <w:r w:rsidR="009A4157">
        <w:t xml:space="preserve">results </w:t>
      </w:r>
      <w:r>
        <w:t xml:space="preserve">when </w:t>
      </w:r>
      <w:r w:rsidR="00FE0085">
        <w:t xml:space="preserve">the </w:t>
      </w:r>
      <w:r>
        <w:t xml:space="preserve">focus is put on following best practices. </w:t>
      </w:r>
      <w:r w:rsidR="005F41E5">
        <w:t xml:space="preserve">The analysis will be on the cleaned </w:t>
      </w:r>
      <w:r w:rsidR="003443AA">
        <w:t>telecom data from IBM Watson</w:t>
      </w:r>
      <w:r w:rsidR="00FE0085">
        <w:t>,</w:t>
      </w:r>
      <w:r w:rsidR="003443AA">
        <w:t xml:space="preserve"> and the flow of the work will be explained in Section 5.1.</w:t>
      </w:r>
    </w:p>
    <w:p w14:paraId="528EDBEA" w14:textId="09CF6FD9" w:rsidR="00D75204" w:rsidRDefault="007A0887" w:rsidP="00261525">
      <w:pPr>
        <w:pStyle w:val="Heading2"/>
      </w:pPr>
      <w:bookmarkStart w:id="123" w:name="_Toc72885616"/>
      <w:r>
        <w:t>5.1 Introduction</w:t>
      </w:r>
      <w:bookmarkEnd w:id="123"/>
    </w:p>
    <w:p w14:paraId="58F51AE6" w14:textId="16D56E5B" w:rsidR="007A0887" w:rsidRDefault="003443AA" w:rsidP="007A0887">
      <w:pPr>
        <w:pStyle w:val="BodyText"/>
      </w:pPr>
      <w:r>
        <w:t xml:space="preserve">The below sections highlight the results </w:t>
      </w:r>
      <w:r w:rsidR="00C86A12">
        <w:t>and discussion of the analysis performed in Chapter 4.</w:t>
      </w:r>
      <w:r w:rsidR="005C52D5">
        <w:t xml:space="preserve"> In Section 5.2, the baseline results of the model will be discussed to understand the level set of the industry for this dataset. This is followed by the interpretation of visualizations, where the charts discussed in Chapter 4 will be discussed in greater depth. This is followed by Section 5.3, where the individual model results, the results post cross</w:t>
      </w:r>
      <w:r w:rsidR="00FE0085">
        <w:t>-</w:t>
      </w:r>
      <w:r w:rsidR="005C52D5">
        <w:t>validation</w:t>
      </w:r>
      <w:r w:rsidR="00FE0085">
        <w:t>,</w:t>
      </w:r>
      <w:r w:rsidR="005C52D5">
        <w:t xml:space="preserve"> and the results after using SMOTE NC</w:t>
      </w:r>
      <w:r w:rsidR="00A61174">
        <w:t xml:space="preserve"> for class balancing are discussed. In Section 5.4, a model agnostic technique to showcase </w:t>
      </w:r>
      <w:r w:rsidR="00FE0085">
        <w:t xml:space="preserve">the </w:t>
      </w:r>
      <w:r w:rsidR="00A61174">
        <w:t>interpretability of customers is showcased. Using LIME to improve real-world model interpretabili</w:t>
      </w:r>
      <w:r w:rsidR="00FE0085">
        <w:t>t</w:t>
      </w:r>
      <w:r w:rsidR="00A61174">
        <w:t>y is something that we have not seen in all of the papers surveyed.</w:t>
      </w:r>
      <w:r w:rsidR="001D7CD6">
        <w:t xml:space="preserve"> Let us now proceed to discuss the baseline results below.</w:t>
      </w:r>
    </w:p>
    <w:p w14:paraId="7C914A24" w14:textId="1CA3A697" w:rsidR="00BA6503" w:rsidRDefault="00BA6503" w:rsidP="00261525">
      <w:pPr>
        <w:pStyle w:val="Heading2"/>
      </w:pPr>
      <w:bookmarkStart w:id="124" w:name="_Toc72885617"/>
      <w:r>
        <w:t>5.2 Baseline Results</w:t>
      </w:r>
      <w:bookmarkEnd w:id="124"/>
    </w:p>
    <w:p w14:paraId="2377B6AD" w14:textId="6F3731E1" w:rsidR="00771579" w:rsidRDefault="00913251" w:rsidP="00913251">
      <w:pPr>
        <w:pStyle w:val="BodyText"/>
      </w:pPr>
      <w:r>
        <w:t>This section discusses the results of the baseline models without the application of cross</w:t>
      </w:r>
      <w:r w:rsidR="00FE0085">
        <w:t>-</w:t>
      </w:r>
      <w:r>
        <w:t>validation and class balancing techniques</w:t>
      </w:r>
      <w:r w:rsidR="0094178D">
        <w:t>.</w:t>
      </w:r>
      <w:r w:rsidR="003D5296">
        <w:t xml:space="preserve"> The model results discussed have been provided after data cleaning</w:t>
      </w:r>
      <w:r w:rsidR="00FE0085">
        <w:t>,</w:t>
      </w:r>
      <w:r w:rsidR="003D5296">
        <w:t xml:space="preserve"> and one-hot encoding is done as discussed in </w:t>
      </w:r>
      <w:r w:rsidR="002F1BE6">
        <w:t>Section 4.5.2.</w:t>
      </w:r>
      <w:r w:rsidR="00B3326C">
        <w:t xml:space="preserve"> </w:t>
      </w:r>
      <w:r w:rsidR="00740F14">
        <w:t>The models that have been chosen as baselines are logistic regression and a decision tree classifier.</w:t>
      </w:r>
      <w:r w:rsidR="001F08F4">
        <w:t xml:space="preserve"> </w:t>
      </w:r>
      <w:r w:rsidR="00771579">
        <w:t xml:space="preserve">The decision tree classifier on the test data has an accuracy of 70.02% and </w:t>
      </w:r>
      <w:r w:rsidR="00FE0085">
        <w:t xml:space="preserve">an </w:t>
      </w:r>
      <w:r w:rsidR="00485E27">
        <w:t>AUC of 0.65</w:t>
      </w:r>
      <w:r w:rsidR="00771579">
        <w:t xml:space="preserve">. The logistic regression model has an accuracy of 78.16% and </w:t>
      </w:r>
      <w:r w:rsidR="00FE0085">
        <w:t xml:space="preserve">an </w:t>
      </w:r>
      <w:r w:rsidR="00485E27">
        <w:t>AUC of 0.71</w:t>
      </w:r>
      <w:r w:rsidR="00771579">
        <w:t xml:space="preserve">. These base metrics will help us evaluate different methods </w:t>
      </w:r>
      <w:r w:rsidR="00FE0085">
        <w:t>that have been highlighted</w:t>
      </w:r>
      <w:r w:rsidR="00771579">
        <w:t xml:space="preserve"> </w:t>
      </w:r>
      <w:r w:rsidR="007D3816">
        <w:t xml:space="preserve">in </w:t>
      </w:r>
      <w:r w:rsidR="00771579">
        <w:t xml:space="preserve">the sections below. </w:t>
      </w:r>
    </w:p>
    <w:p w14:paraId="3D6D4C13" w14:textId="77777777" w:rsidR="00771579" w:rsidRDefault="00771579">
      <w:pPr>
        <w:widowControl/>
        <w:autoSpaceDE/>
        <w:autoSpaceDN/>
        <w:adjustRightInd/>
        <w:spacing w:before="0" w:after="200" w:line="240" w:lineRule="auto"/>
        <w:jc w:val="left"/>
      </w:pPr>
      <w:r>
        <w:br w:type="page"/>
      </w:r>
    </w:p>
    <w:p w14:paraId="4D3AA63A" w14:textId="2D5355D8" w:rsidR="00913251" w:rsidRPr="00913251" w:rsidRDefault="00D40CF4" w:rsidP="00913251">
      <w:pPr>
        <w:pStyle w:val="BodyText"/>
      </w:pPr>
      <w:r>
        <w:lastRenderedPageBreak/>
        <w:t>Suppose a model is performing better than the baseline. In that case,</w:t>
      </w:r>
      <w:r w:rsidR="00771579">
        <w:t xml:space="preserve"> the methodology can be </w:t>
      </w:r>
      <w:r>
        <w:t>considered</w:t>
      </w:r>
      <w:r w:rsidR="00771579">
        <w:t xml:space="preserve"> a good model, or else if the model’s performance is notic</w:t>
      </w:r>
      <w:r w:rsidR="007D3816">
        <w:t>e</w:t>
      </w:r>
      <w:r w:rsidR="00771579">
        <w:t>ably worse than the baseline, the methodology can be rejected for this particular use case.</w:t>
      </w:r>
      <w:r w:rsidR="000D06AD">
        <w:t xml:space="preserve"> The focus is the methodology and not necessarily the result, so each of the results will be discussed in detail to gain intuition.</w:t>
      </w:r>
    </w:p>
    <w:p w14:paraId="352C3D66" w14:textId="5C28950B" w:rsidR="007A0887" w:rsidRDefault="007A0887" w:rsidP="00261525">
      <w:pPr>
        <w:pStyle w:val="Heading2"/>
      </w:pPr>
      <w:bookmarkStart w:id="125" w:name="_Toc72885618"/>
      <w:r>
        <w:t>5.</w:t>
      </w:r>
      <w:r w:rsidR="00BA6503">
        <w:t>3</w:t>
      </w:r>
      <w:r>
        <w:t xml:space="preserve"> </w:t>
      </w:r>
      <w:r w:rsidRPr="00261525">
        <w:t>Interpretation</w:t>
      </w:r>
      <w:r>
        <w:t xml:space="preserve"> of Visuali</w:t>
      </w:r>
      <w:r w:rsidR="005B7461">
        <w:t>s</w:t>
      </w:r>
      <w:r>
        <w:t>ations</w:t>
      </w:r>
      <w:bookmarkEnd w:id="125"/>
    </w:p>
    <w:p w14:paraId="779B7DEE" w14:textId="3846DA66" w:rsidR="001B41E9" w:rsidRDefault="0020380C" w:rsidP="007A0887">
      <w:pPr>
        <w:pStyle w:val="BodyText"/>
      </w:pPr>
      <w:r>
        <w:t xml:space="preserve">In Section 4.3, where exploratory data analysis was done on the telecom dataset, multiple visualizations were plotted to get a </w:t>
      </w:r>
      <w:r w:rsidR="00255513">
        <w:t>more profound</w:t>
      </w:r>
      <w:r>
        <w:t xml:space="preserve"> intuition of the </w:t>
      </w:r>
      <w:r w:rsidR="00736844">
        <w:t>dataset and the relation of the attributes with the target variable.</w:t>
      </w:r>
      <w:r w:rsidR="00DA7562">
        <w:t xml:space="preserve"> The </w:t>
      </w:r>
      <w:r w:rsidR="00255513">
        <w:t>most vital</w:t>
      </w:r>
      <w:r w:rsidR="00DA7562">
        <w:t xml:space="preserve"> indicators of customer churn are total charges and monthly charges. The customers that have the highest monthly charges generally have internet service, as we noticed from the heatmap, as they have a </w:t>
      </w:r>
      <w:r w:rsidR="00A237CF">
        <w:t>high correlation of -0.8 for no internet service</w:t>
      </w:r>
      <w:r w:rsidR="0073291C">
        <w:t xml:space="preserve"> as seen in </w:t>
      </w:r>
      <w:r w:rsidR="0073291C">
        <w:fldChar w:fldCharType="begin"/>
      </w:r>
      <w:r w:rsidR="0073291C">
        <w:instrText xml:space="preserve"> REF _Ref72460815 \h </w:instrText>
      </w:r>
      <w:r w:rsidR="0073291C">
        <w:fldChar w:fldCharType="separate"/>
      </w:r>
      <w:r w:rsidR="00BF383B">
        <w:t>Section 4</w:t>
      </w:r>
      <w:r w:rsidR="0073291C" w:rsidRPr="00275BF9">
        <w:t>.3.7</w:t>
      </w:r>
      <w:r w:rsidR="0073291C">
        <w:fldChar w:fldCharType="end"/>
      </w:r>
      <w:r w:rsidR="00A237CF">
        <w:t>; this indicates that when a customer does have internet service, the monthly charges are higher</w:t>
      </w:r>
      <w:r w:rsidR="007D3816">
        <w:t>,</w:t>
      </w:r>
      <w:r w:rsidR="00A237CF">
        <w:t xml:space="preserve"> and hence, the chance of churn is lower. The </w:t>
      </w:r>
      <w:r w:rsidR="00D40CF4">
        <w:t>customer is less likely to churn because</w:t>
      </w:r>
      <w:r w:rsidR="00A237CF">
        <w:t xml:space="preserve"> they are deep in the ecosystem of the telecom operator, and hence, </w:t>
      </w:r>
      <w:r w:rsidR="00A41D99">
        <w:t xml:space="preserve">there is </w:t>
      </w:r>
      <w:r w:rsidR="00A237CF">
        <w:t>high friction to move to another telecom operator.</w:t>
      </w:r>
      <w:r w:rsidR="00C8075D">
        <w:t xml:space="preserve"> </w:t>
      </w:r>
    </w:p>
    <w:p w14:paraId="282343DD" w14:textId="41B3F157" w:rsidR="00AE4601" w:rsidRDefault="00C8075D" w:rsidP="007A0887">
      <w:pPr>
        <w:pStyle w:val="BodyText"/>
      </w:pPr>
      <w:r>
        <w:t>Another notable attr</w:t>
      </w:r>
      <w:r w:rsidR="007D3816">
        <w:t>i</w:t>
      </w:r>
      <w:r>
        <w:t xml:space="preserve">bute that is an indicator of churn is when the mode of </w:t>
      </w:r>
      <w:r w:rsidR="007D3816">
        <w:t xml:space="preserve">the </w:t>
      </w:r>
      <w:r>
        <w:t>contract is month to month. This i</w:t>
      </w:r>
      <w:r w:rsidR="00D40CF4">
        <w:t>ndicates that customers who do not have a one-year or two-year contract are more volatile in</w:t>
      </w:r>
      <w:r w:rsidR="00AE4601">
        <w:t xml:space="preserve"> churning out. </w:t>
      </w:r>
      <w:r w:rsidR="00C60062">
        <w:t xml:space="preserve">From </w:t>
      </w:r>
      <w:r w:rsidR="00C60062">
        <w:fldChar w:fldCharType="begin"/>
      </w:r>
      <w:r w:rsidR="00C60062">
        <w:instrText xml:space="preserve"> REF _Ref72461891 \h </w:instrText>
      </w:r>
      <w:r w:rsidR="00C60062">
        <w:fldChar w:fldCharType="separate"/>
      </w:r>
      <w:r w:rsidR="00D7081E">
        <w:fldChar w:fldCharType="begin"/>
      </w:r>
      <w:r w:rsidR="00D7081E">
        <w:instrText xml:space="preserve"> REF _Ref72462169 \h </w:instrText>
      </w:r>
      <w:r w:rsidR="00D7081E">
        <w:fldChar w:fldCharType="separate"/>
      </w:r>
      <w:r w:rsidR="00D7081E" w:rsidRPr="00275BF9">
        <w:t xml:space="preserve">Figure </w:t>
      </w:r>
      <w:r w:rsidR="00D7081E">
        <w:t>19</w:t>
      </w:r>
      <w:r w:rsidR="00D7081E">
        <w:fldChar w:fldCharType="end"/>
      </w:r>
      <w:r w:rsidR="00C60062">
        <w:t>,</w:t>
      </w:r>
      <w:r w:rsidR="00C60062">
        <w:fldChar w:fldCharType="end"/>
      </w:r>
      <w:r w:rsidR="00C60062">
        <w:t xml:space="preserve"> it is noticed that the customers that do not have dependents are more likely to churn. </w:t>
      </w:r>
      <w:r w:rsidR="00D40CF4">
        <w:t>This may be the case because customers who</w:t>
      </w:r>
      <w:r w:rsidR="00C60062">
        <w:t xml:space="preserve"> have partners or dependents tend to be more stable in their choices and do not have time to look out for offerings from other telecom operators.</w:t>
      </w:r>
      <w:r w:rsidR="001B41E9">
        <w:t xml:space="preserve"> The interpretations are primaril</w:t>
      </w:r>
      <w:r w:rsidR="00BC2C78">
        <w:t>y</w:t>
      </w:r>
      <w:r w:rsidR="001B41E9">
        <w:t xml:space="preserve"> from feature importance graphics.</w:t>
      </w:r>
      <w:r w:rsidR="00D7081E">
        <w:t xml:space="preserve"> A high positive correlation </w:t>
      </w:r>
      <w:r w:rsidR="00BC2C78">
        <w:t xml:space="preserve">between monthly charges and total charges is observed with an equal distribution of male and female customers in </w:t>
      </w:r>
      <w:r w:rsidR="00BC2C78">
        <w:fldChar w:fldCharType="begin"/>
      </w:r>
      <w:r w:rsidR="00BC2C78">
        <w:instrText xml:space="preserve"> REF _Ref72462276 \h </w:instrText>
      </w:r>
      <w:r w:rsidR="00BC2C78">
        <w:fldChar w:fldCharType="separate"/>
      </w:r>
      <w:r w:rsidR="00BC2C78" w:rsidRPr="00275BF9">
        <w:t xml:space="preserve">Figure </w:t>
      </w:r>
      <w:r w:rsidR="00BC2C78">
        <w:t>15</w:t>
      </w:r>
      <w:r w:rsidR="00BC2C78">
        <w:fldChar w:fldCharType="end"/>
      </w:r>
      <w:r w:rsidR="00BC2C78">
        <w:t>. This correlation indicates that as mont</w:t>
      </w:r>
      <w:r w:rsidR="007D3816">
        <w:t>h</w:t>
      </w:r>
      <w:r w:rsidR="00BC2C78">
        <w:t>ly charges increase</w:t>
      </w:r>
      <w:r w:rsidR="001E4CA0">
        <w:t>, the customer is more invested in the subscription</w:t>
      </w:r>
      <w:r w:rsidR="00BC2C78">
        <w:t xml:space="preserve"> they have opted for, thus indicating a significantly higher customer lifetime value. </w:t>
      </w:r>
      <w:r w:rsidR="0012528B">
        <w:t xml:space="preserve">Customers </w:t>
      </w:r>
      <w:r w:rsidR="001E4CA0">
        <w:t>who opt-in for more services such as streaming movies and online security are</w:t>
      </w:r>
      <w:r w:rsidR="00303A4C">
        <w:t xml:space="preserve"> less likely to churn. One of the primary interpretations</w:t>
      </w:r>
      <w:r w:rsidR="00AE026F">
        <w:t xml:space="preserve"> is that the more services the customers use</w:t>
      </w:r>
      <w:r w:rsidR="001E4CA0">
        <w:t xml:space="preserve"> from the telecom operator, the more likely they will</w:t>
      </w:r>
      <w:r w:rsidR="00AE026F">
        <w:t xml:space="preserve"> be</w:t>
      </w:r>
      <w:r w:rsidR="00F66CAA">
        <w:t xml:space="preserve"> loya</w:t>
      </w:r>
      <w:r w:rsidR="005E5B7B">
        <w:t>l</w:t>
      </w:r>
      <w:r w:rsidR="00F66CAA">
        <w:t>.</w:t>
      </w:r>
    </w:p>
    <w:p w14:paraId="5C6F6E7B" w14:textId="70553A8B" w:rsidR="007A0887" w:rsidRDefault="007A0887" w:rsidP="00261525">
      <w:pPr>
        <w:pStyle w:val="Heading2"/>
      </w:pPr>
      <w:bookmarkStart w:id="126" w:name="_Toc72885619"/>
      <w:r>
        <w:lastRenderedPageBreak/>
        <w:t>5.</w:t>
      </w:r>
      <w:r w:rsidR="00BA6503">
        <w:t>4</w:t>
      </w:r>
      <w:r>
        <w:t xml:space="preserve"> </w:t>
      </w:r>
      <w:r w:rsidR="002302F9">
        <w:t>Model Results</w:t>
      </w:r>
      <w:bookmarkEnd w:id="126"/>
    </w:p>
    <w:p w14:paraId="10B3E846" w14:textId="78466683" w:rsidR="00C42321" w:rsidRPr="00C42321" w:rsidRDefault="00C42321" w:rsidP="00C42321">
      <w:pPr>
        <w:pStyle w:val="BodyText"/>
      </w:pPr>
      <w:r>
        <w:t>In this section, the model results of all of the m</w:t>
      </w:r>
      <w:r w:rsidR="007D3816">
        <w:t>e</w:t>
      </w:r>
      <w:r>
        <w:t>thods ha</w:t>
      </w:r>
      <w:r w:rsidR="007D3816">
        <w:t>ve</w:t>
      </w:r>
      <w:r>
        <w:t xml:space="preserve"> been discussed in detail. The models will be compared with the baseline models discussed in Section 5.2, where they will be compared on various evaluation metrics. Wherever poss</w:t>
      </w:r>
      <w:r w:rsidR="00F23167">
        <w:t xml:space="preserve">ible, </w:t>
      </w:r>
      <w:r w:rsidR="009B6268">
        <w:t>a visual analysis of the model results has been provided to get an intuition of model performance. In the following sections, the results from individual models as well as ensemble models wi</w:t>
      </w:r>
      <w:r w:rsidR="007D3816">
        <w:t>l</w:t>
      </w:r>
      <w:r w:rsidR="009B6268">
        <w:t>l be analysed. This is followed by Section 5.4.2, where the results of the model post</w:t>
      </w:r>
      <w:r w:rsidR="007D3816">
        <w:t>-</w:t>
      </w:r>
      <w:r w:rsidR="009B6268">
        <w:t>cross</w:t>
      </w:r>
      <w:r w:rsidR="007D3816">
        <w:t>-</w:t>
      </w:r>
      <w:r w:rsidR="009B6268">
        <w:t>validation will be analyzed. Finally, a deep dive on models post</w:t>
      </w:r>
      <w:r w:rsidR="007D3816">
        <w:t>-</w:t>
      </w:r>
      <w:r w:rsidR="009B6268">
        <w:t>class balancing using SMOTE-NC will also be done. There are multiple ways to evaluate a model, the appropriate evaluation metrics as de</w:t>
      </w:r>
      <w:r w:rsidR="007D3816">
        <w:t>s</w:t>
      </w:r>
      <w:r w:rsidR="009B6268">
        <w:t>cribed in Chapter 3 will be leveraged for this purpose in the analysis model.</w:t>
      </w:r>
    </w:p>
    <w:p w14:paraId="23DC9472" w14:textId="27C32331" w:rsidR="002302F9" w:rsidRDefault="002302F9" w:rsidP="00261525">
      <w:pPr>
        <w:pStyle w:val="Heading3"/>
      </w:pPr>
      <w:bookmarkStart w:id="127" w:name="_Toc72885620"/>
      <w:r>
        <w:t>5.</w:t>
      </w:r>
      <w:r w:rsidR="00BA6503">
        <w:t>4</w:t>
      </w:r>
      <w:r>
        <w:t>.1 Individual Models</w:t>
      </w:r>
      <w:r w:rsidR="009B6268">
        <w:t xml:space="preserve"> and Ensemble Models</w:t>
      </w:r>
      <w:bookmarkEnd w:id="127"/>
    </w:p>
    <w:p w14:paraId="0429DFF4" w14:textId="39242E94" w:rsidR="00BC37BA" w:rsidRDefault="00BC37BA" w:rsidP="00BC37BA">
      <w:pPr>
        <w:pStyle w:val="BodyText"/>
      </w:pPr>
      <w:r>
        <w:t xml:space="preserve">In the following section, individual model results will be analyzed. Along with the individual model results, the ensemble model results have also been analyzed. </w:t>
      </w:r>
      <w:r w:rsidR="004E48D3">
        <w:t>After exploratory data analysis was performed on the dat</w:t>
      </w:r>
      <w:r w:rsidR="007D3816">
        <w:t>a</w:t>
      </w:r>
      <w:r w:rsidR="004E48D3">
        <w:t xml:space="preserve">set, missing value analysis and outlier analysis was performed. </w:t>
      </w:r>
      <w:r w:rsidR="00FB1D3A">
        <w:t>One-hot encoding was performed on the categorical attributes present in the dat</w:t>
      </w:r>
      <w:r w:rsidR="007D3816">
        <w:t>a</w:t>
      </w:r>
      <w:r w:rsidR="00FB1D3A">
        <w:t>set. Box cox transformation was done on the skewed variables</w:t>
      </w:r>
      <w:r w:rsidR="007D3816">
        <w:t>,</w:t>
      </w:r>
      <w:r w:rsidR="00FB1D3A">
        <w:t xml:space="preserve"> and the best </w:t>
      </w:r>
      <w:r w:rsidR="001E4CA0">
        <w:t>results were</w:t>
      </w:r>
      <w:r w:rsidR="00FB1D3A">
        <w:t xml:space="preserve"> taken into consideration. </w:t>
      </w:r>
      <w:r w:rsidR="004E48D3">
        <w:t xml:space="preserve">The </w:t>
      </w:r>
      <w:r w:rsidR="0058011D">
        <w:t>train and test scores of the models were analyzed and plotted</w:t>
      </w:r>
      <w:r w:rsidR="00D65E6B">
        <w:t xml:space="preserve"> in</w:t>
      </w:r>
      <w:r w:rsidR="00467A11">
        <w:t xml:space="preserve"> Figure </w:t>
      </w:r>
      <w:r w:rsidR="007A37A9">
        <w:t>5.1</w:t>
      </w:r>
      <w:r w:rsidR="00467A11">
        <w:t>.</w:t>
      </w:r>
      <w:r w:rsidR="00FB1D3A">
        <w:t xml:space="preserve"> </w:t>
      </w:r>
    </w:p>
    <w:p w14:paraId="03241A26" w14:textId="2A252567" w:rsidR="00A8560F" w:rsidRDefault="00A8560F" w:rsidP="00A8560F">
      <w:pPr>
        <w:pStyle w:val="BodyText"/>
        <w:jc w:val="center"/>
      </w:pPr>
      <w:r w:rsidRPr="00600B79">
        <w:t xml:space="preserve">Table </w:t>
      </w:r>
      <w:r w:rsidR="00600B79" w:rsidRPr="00600B79">
        <w:t>5.1</w:t>
      </w:r>
      <w:r w:rsidRPr="00600B79">
        <w:t>:</w:t>
      </w:r>
      <w:r w:rsidR="005127B6" w:rsidRPr="00600B79">
        <w:t xml:space="preserve"> Model Results of Individual and Ensemble Models</w:t>
      </w:r>
    </w:p>
    <w:tbl>
      <w:tblPr>
        <w:tblW w:w="6160" w:type="dxa"/>
        <w:jc w:val="center"/>
        <w:tblLook w:val="04A0" w:firstRow="1" w:lastRow="0" w:firstColumn="1" w:lastColumn="0" w:noHBand="0" w:noVBand="1"/>
      </w:tblPr>
      <w:tblGrid>
        <w:gridCol w:w="3740"/>
        <w:gridCol w:w="1655"/>
        <w:gridCol w:w="765"/>
      </w:tblGrid>
      <w:tr w:rsidR="00231BB2" w:rsidRPr="00231BB2" w14:paraId="329F961F" w14:textId="77777777" w:rsidTr="00231BB2">
        <w:trPr>
          <w:trHeight w:val="300"/>
          <w:jc w:val="center"/>
        </w:trPr>
        <w:tc>
          <w:tcPr>
            <w:tcW w:w="374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4F245233"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Model</w:t>
            </w:r>
          </w:p>
        </w:tc>
        <w:tc>
          <w:tcPr>
            <w:tcW w:w="1655" w:type="dxa"/>
            <w:tcBorders>
              <w:top w:val="single" w:sz="4" w:space="0" w:color="auto"/>
              <w:left w:val="nil"/>
              <w:bottom w:val="single" w:sz="4" w:space="0" w:color="auto"/>
              <w:right w:val="single" w:sz="4" w:space="0" w:color="auto"/>
            </w:tcBorders>
            <w:shd w:val="clear" w:color="000000" w:fill="305496"/>
            <w:noWrap/>
            <w:vAlign w:val="bottom"/>
            <w:hideMark/>
          </w:tcPr>
          <w:p w14:paraId="3F724CDD"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ccuracy (%)</w:t>
            </w:r>
          </w:p>
        </w:tc>
        <w:tc>
          <w:tcPr>
            <w:tcW w:w="765" w:type="dxa"/>
            <w:tcBorders>
              <w:top w:val="single" w:sz="4" w:space="0" w:color="auto"/>
              <w:left w:val="nil"/>
              <w:bottom w:val="single" w:sz="4" w:space="0" w:color="auto"/>
              <w:right w:val="single" w:sz="4" w:space="0" w:color="auto"/>
            </w:tcBorders>
            <w:shd w:val="clear" w:color="000000" w:fill="305496"/>
            <w:noWrap/>
            <w:vAlign w:val="bottom"/>
            <w:hideMark/>
          </w:tcPr>
          <w:p w14:paraId="1EFB8810"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UC</w:t>
            </w:r>
          </w:p>
        </w:tc>
      </w:tr>
      <w:tr w:rsidR="00231BB2" w:rsidRPr="00231BB2" w14:paraId="127B82B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F4EE19A"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aussian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031AF9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68.77</w:t>
            </w:r>
          </w:p>
        </w:tc>
        <w:tc>
          <w:tcPr>
            <w:tcW w:w="765" w:type="dxa"/>
            <w:tcBorders>
              <w:top w:val="nil"/>
              <w:left w:val="nil"/>
              <w:bottom w:val="single" w:sz="4" w:space="0" w:color="auto"/>
              <w:right w:val="single" w:sz="4" w:space="0" w:color="auto"/>
            </w:tcBorders>
            <w:shd w:val="clear" w:color="auto" w:fill="auto"/>
            <w:noWrap/>
            <w:vAlign w:val="bottom"/>
            <w:hideMark/>
          </w:tcPr>
          <w:p w14:paraId="0D29AA6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3</w:t>
            </w:r>
          </w:p>
        </w:tc>
      </w:tr>
      <w:tr w:rsidR="00231BB2" w:rsidRPr="00231BB2" w14:paraId="6DA879E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751B4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Bernoulli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494FE9C"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1.11</w:t>
            </w:r>
          </w:p>
        </w:tc>
        <w:tc>
          <w:tcPr>
            <w:tcW w:w="765" w:type="dxa"/>
            <w:tcBorders>
              <w:top w:val="nil"/>
              <w:left w:val="nil"/>
              <w:bottom w:val="single" w:sz="4" w:space="0" w:color="auto"/>
              <w:right w:val="single" w:sz="4" w:space="0" w:color="auto"/>
            </w:tcBorders>
            <w:shd w:val="clear" w:color="auto" w:fill="auto"/>
            <w:noWrap/>
            <w:vAlign w:val="bottom"/>
            <w:hideMark/>
          </w:tcPr>
          <w:p w14:paraId="62F860D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4</w:t>
            </w:r>
          </w:p>
        </w:tc>
      </w:tr>
      <w:tr w:rsidR="00231BB2" w:rsidRPr="00231BB2" w14:paraId="35F941DD"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735967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ogistic Regression</w:t>
            </w:r>
          </w:p>
        </w:tc>
        <w:tc>
          <w:tcPr>
            <w:tcW w:w="1655" w:type="dxa"/>
            <w:tcBorders>
              <w:top w:val="nil"/>
              <w:left w:val="nil"/>
              <w:bottom w:val="single" w:sz="4" w:space="0" w:color="auto"/>
              <w:right w:val="single" w:sz="4" w:space="0" w:color="auto"/>
            </w:tcBorders>
            <w:shd w:val="clear" w:color="auto" w:fill="auto"/>
            <w:noWrap/>
            <w:vAlign w:val="bottom"/>
            <w:hideMark/>
          </w:tcPr>
          <w:p w14:paraId="47F348B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84</w:t>
            </w:r>
          </w:p>
        </w:tc>
        <w:tc>
          <w:tcPr>
            <w:tcW w:w="765" w:type="dxa"/>
            <w:tcBorders>
              <w:top w:val="nil"/>
              <w:left w:val="nil"/>
              <w:bottom w:val="single" w:sz="4" w:space="0" w:color="auto"/>
              <w:right w:val="single" w:sz="4" w:space="0" w:color="auto"/>
            </w:tcBorders>
            <w:shd w:val="clear" w:color="auto" w:fill="auto"/>
            <w:noWrap/>
            <w:vAlign w:val="bottom"/>
            <w:hideMark/>
          </w:tcPr>
          <w:p w14:paraId="5B39081E"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1</w:t>
            </w:r>
          </w:p>
        </w:tc>
      </w:tr>
      <w:tr w:rsidR="00231BB2" w:rsidRPr="00231BB2" w14:paraId="0B6AD289"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3660826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Random Forest</w:t>
            </w:r>
          </w:p>
        </w:tc>
        <w:tc>
          <w:tcPr>
            <w:tcW w:w="1655" w:type="dxa"/>
            <w:tcBorders>
              <w:top w:val="nil"/>
              <w:left w:val="nil"/>
              <w:bottom w:val="single" w:sz="4" w:space="0" w:color="auto"/>
              <w:right w:val="single" w:sz="4" w:space="0" w:color="auto"/>
            </w:tcBorders>
            <w:shd w:val="clear" w:color="auto" w:fill="auto"/>
            <w:noWrap/>
            <w:vAlign w:val="bottom"/>
            <w:hideMark/>
          </w:tcPr>
          <w:p w14:paraId="2F771EA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07</w:t>
            </w:r>
          </w:p>
        </w:tc>
        <w:tc>
          <w:tcPr>
            <w:tcW w:w="765" w:type="dxa"/>
            <w:tcBorders>
              <w:top w:val="nil"/>
              <w:left w:val="nil"/>
              <w:bottom w:val="single" w:sz="4" w:space="0" w:color="auto"/>
              <w:right w:val="single" w:sz="4" w:space="0" w:color="auto"/>
            </w:tcBorders>
            <w:shd w:val="clear" w:color="auto" w:fill="auto"/>
            <w:noWrap/>
            <w:vAlign w:val="bottom"/>
            <w:hideMark/>
          </w:tcPr>
          <w:p w14:paraId="07DEDA56"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7</w:t>
            </w:r>
          </w:p>
        </w:tc>
      </w:tr>
      <w:tr w:rsidR="00231BB2" w:rsidRPr="00231BB2" w14:paraId="00926A4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1C1B9B94"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upport Vector Machine</w:t>
            </w:r>
          </w:p>
        </w:tc>
        <w:tc>
          <w:tcPr>
            <w:tcW w:w="1655" w:type="dxa"/>
            <w:tcBorders>
              <w:top w:val="nil"/>
              <w:left w:val="nil"/>
              <w:bottom w:val="single" w:sz="4" w:space="0" w:color="auto"/>
              <w:right w:val="single" w:sz="4" w:space="0" w:color="auto"/>
            </w:tcBorders>
            <w:shd w:val="clear" w:color="auto" w:fill="auto"/>
            <w:noWrap/>
            <w:vAlign w:val="bottom"/>
            <w:hideMark/>
          </w:tcPr>
          <w:p w14:paraId="6A2C2D0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35</w:t>
            </w:r>
          </w:p>
        </w:tc>
        <w:tc>
          <w:tcPr>
            <w:tcW w:w="765" w:type="dxa"/>
            <w:tcBorders>
              <w:top w:val="nil"/>
              <w:left w:val="nil"/>
              <w:bottom w:val="single" w:sz="4" w:space="0" w:color="auto"/>
              <w:right w:val="single" w:sz="4" w:space="0" w:color="auto"/>
            </w:tcBorders>
            <w:shd w:val="clear" w:color="auto" w:fill="auto"/>
            <w:noWrap/>
            <w:vAlign w:val="bottom"/>
            <w:hideMark/>
          </w:tcPr>
          <w:p w14:paraId="3BC7F1C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r w:rsidR="00231BB2" w:rsidRPr="00231BB2" w14:paraId="3EC913EB"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C032418"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Decision Tree</w:t>
            </w:r>
          </w:p>
        </w:tc>
        <w:tc>
          <w:tcPr>
            <w:tcW w:w="1655" w:type="dxa"/>
            <w:tcBorders>
              <w:top w:val="nil"/>
              <w:left w:val="nil"/>
              <w:bottom w:val="single" w:sz="4" w:space="0" w:color="auto"/>
              <w:right w:val="single" w:sz="4" w:space="0" w:color="auto"/>
            </w:tcBorders>
            <w:shd w:val="clear" w:color="auto" w:fill="auto"/>
            <w:noWrap/>
            <w:vAlign w:val="bottom"/>
            <w:hideMark/>
          </w:tcPr>
          <w:p w14:paraId="6F8C767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2.18</w:t>
            </w:r>
          </w:p>
        </w:tc>
        <w:tc>
          <w:tcPr>
            <w:tcW w:w="765" w:type="dxa"/>
            <w:tcBorders>
              <w:top w:val="nil"/>
              <w:left w:val="nil"/>
              <w:bottom w:val="single" w:sz="4" w:space="0" w:color="auto"/>
              <w:right w:val="single" w:sz="4" w:space="0" w:color="auto"/>
            </w:tcBorders>
            <w:shd w:val="clear" w:color="auto" w:fill="auto"/>
            <w:noWrap/>
            <w:vAlign w:val="bottom"/>
            <w:hideMark/>
          </w:tcPr>
          <w:p w14:paraId="7AA8F4ED" w14:textId="1065D2F4"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w:t>
            </w:r>
            <w:r w:rsidR="00022441">
              <w:rPr>
                <w:noProof w:val="0"/>
                <w:sz w:val="22"/>
                <w:szCs w:val="22"/>
                <w:lang w:val="en-US"/>
              </w:rPr>
              <w:t>65</w:t>
            </w:r>
          </w:p>
        </w:tc>
      </w:tr>
      <w:tr w:rsidR="00231BB2" w:rsidRPr="00231BB2" w14:paraId="324CAC6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30E06E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 xml:space="preserve">K Nearest </w:t>
            </w:r>
            <w:proofErr w:type="spellStart"/>
            <w:r w:rsidRPr="00231BB2">
              <w:rPr>
                <w:noProof w:val="0"/>
                <w:sz w:val="22"/>
                <w:szCs w:val="22"/>
                <w:lang w:val="en-US"/>
              </w:rPr>
              <w:t>Neighbours</w:t>
            </w:r>
            <w:proofErr w:type="spellEnd"/>
          </w:p>
        </w:tc>
        <w:tc>
          <w:tcPr>
            <w:tcW w:w="1655" w:type="dxa"/>
            <w:tcBorders>
              <w:top w:val="nil"/>
              <w:left w:val="nil"/>
              <w:bottom w:val="single" w:sz="4" w:space="0" w:color="auto"/>
              <w:right w:val="single" w:sz="4" w:space="0" w:color="auto"/>
            </w:tcBorders>
            <w:shd w:val="clear" w:color="auto" w:fill="auto"/>
            <w:noWrap/>
            <w:vAlign w:val="bottom"/>
            <w:hideMark/>
          </w:tcPr>
          <w:p w14:paraId="0C2B67F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4.31</w:t>
            </w:r>
          </w:p>
        </w:tc>
        <w:tc>
          <w:tcPr>
            <w:tcW w:w="765" w:type="dxa"/>
            <w:tcBorders>
              <w:top w:val="nil"/>
              <w:left w:val="nil"/>
              <w:bottom w:val="single" w:sz="4" w:space="0" w:color="auto"/>
              <w:right w:val="single" w:sz="4" w:space="0" w:color="auto"/>
            </w:tcBorders>
            <w:shd w:val="clear" w:color="auto" w:fill="auto"/>
            <w:noWrap/>
            <w:vAlign w:val="bottom"/>
            <w:hideMark/>
          </w:tcPr>
          <w:p w14:paraId="783F5FD7" w14:textId="7B0278C0"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w:t>
            </w:r>
            <w:r w:rsidR="008C06C9">
              <w:rPr>
                <w:noProof w:val="0"/>
                <w:sz w:val="22"/>
                <w:szCs w:val="22"/>
                <w:lang w:val="en-US"/>
              </w:rPr>
              <w:t>6</w:t>
            </w:r>
          </w:p>
        </w:tc>
      </w:tr>
      <w:tr w:rsidR="00231BB2" w:rsidRPr="00231BB2" w14:paraId="62AE98C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27E911B"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radient Boosting</w:t>
            </w:r>
          </w:p>
        </w:tc>
        <w:tc>
          <w:tcPr>
            <w:tcW w:w="1655" w:type="dxa"/>
            <w:tcBorders>
              <w:top w:val="nil"/>
              <w:left w:val="nil"/>
              <w:bottom w:val="single" w:sz="4" w:space="0" w:color="auto"/>
              <w:right w:val="single" w:sz="4" w:space="0" w:color="auto"/>
            </w:tcBorders>
            <w:shd w:val="clear" w:color="auto" w:fill="auto"/>
            <w:noWrap/>
            <w:vAlign w:val="bottom"/>
            <w:hideMark/>
          </w:tcPr>
          <w:p w14:paraId="0C91A0A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8.49</w:t>
            </w:r>
          </w:p>
        </w:tc>
        <w:tc>
          <w:tcPr>
            <w:tcW w:w="765" w:type="dxa"/>
            <w:tcBorders>
              <w:top w:val="nil"/>
              <w:left w:val="nil"/>
              <w:bottom w:val="single" w:sz="4" w:space="0" w:color="auto"/>
              <w:right w:val="single" w:sz="4" w:space="0" w:color="auto"/>
            </w:tcBorders>
            <w:shd w:val="clear" w:color="auto" w:fill="auto"/>
            <w:noWrap/>
            <w:vAlign w:val="bottom"/>
            <w:hideMark/>
          </w:tcPr>
          <w:p w14:paraId="49CD43C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9</w:t>
            </w:r>
          </w:p>
        </w:tc>
      </w:tr>
      <w:tr w:rsidR="00231BB2" w:rsidRPr="00231BB2" w14:paraId="0D979758"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5F275EC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tochastic Gradient Descent</w:t>
            </w:r>
          </w:p>
        </w:tc>
        <w:tc>
          <w:tcPr>
            <w:tcW w:w="1655" w:type="dxa"/>
            <w:tcBorders>
              <w:top w:val="nil"/>
              <w:left w:val="nil"/>
              <w:bottom w:val="single" w:sz="4" w:space="0" w:color="auto"/>
              <w:right w:val="single" w:sz="4" w:space="0" w:color="auto"/>
            </w:tcBorders>
            <w:shd w:val="clear" w:color="auto" w:fill="auto"/>
            <w:noWrap/>
            <w:vAlign w:val="bottom"/>
            <w:hideMark/>
          </w:tcPr>
          <w:p w14:paraId="046B243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5.37</w:t>
            </w:r>
          </w:p>
        </w:tc>
        <w:tc>
          <w:tcPr>
            <w:tcW w:w="765" w:type="dxa"/>
            <w:tcBorders>
              <w:top w:val="nil"/>
              <w:left w:val="nil"/>
              <w:bottom w:val="single" w:sz="4" w:space="0" w:color="auto"/>
              <w:right w:val="single" w:sz="4" w:space="0" w:color="auto"/>
            </w:tcBorders>
            <w:shd w:val="clear" w:color="auto" w:fill="auto"/>
            <w:noWrap/>
            <w:vAlign w:val="bottom"/>
            <w:hideMark/>
          </w:tcPr>
          <w:p w14:paraId="1D59803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2</w:t>
            </w:r>
          </w:p>
        </w:tc>
      </w:tr>
      <w:tr w:rsidR="00231BB2" w:rsidRPr="00231BB2" w14:paraId="119E071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B95BFA6"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ight Gradient Boosting Machine</w:t>
            </w:r>
          </w:p>
        </w:tc>
        <w:tc>
          <w:tcPr>
            <w:tcW w:w="1655" w:type="dxa"/>
            <w:tcBorders>
              <w:top w:val="nil"/>
              <w:left w:val="nil"/>
              <w:bottom w:val="single" w:sz="4" w:space="0" w:color="auto"/>
              <w:right w:val="single" w:sz="4" w:space="0" w:color="auto"/>
            </w:tcBorders>
            <w:shd w:val="clear" w:color="auto" w:fill="auto"/>
            <w:noWrap/>
            <w:vAlign w:val="bottom"/>
            <w:hideMark/>
          </w:tcPr>
          <w:p w14:paraId="0AE5EB0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72</w:t>
            </w:r>
          </w:p>
        </w:tc>
        <w:tc>
          <w:tcPr>
            <w:tcW w:w="765" w:type="dxa"/>
            <w:tcBorders>
              <w:top w:val="nil"/>
              <w:left w:val="nil"/>
              <w:bottom w:val="single" w:sz="4" w:space="0" w:color="auto"/>
              <w:right w:val="single" w:sz="4" w:space="0" w:color="auto"/>
            </w:tcBorders>
            <w:shd w:val="clear" w:color="auto" w:fill="auto"/>
            <w:noWrap/>
            <w:vAlign w:val="bottom"/>
            <w:hideMark/>
          </w:tcPr>
          <w:p w14:paraId="3175DCA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bl>
    <w:p w14:paraId="446C0B6C" w14:textId="6F33ED9C" w:rsidR="00231BB2" w:rsidRPr="00BC37BA" w:rsidRDefault="00F675F3" w:rsidP="00BC37BA">
      <w:pPr>
        <w:pStyle w:val="BodyText"/>
      </w:pPr>
      <w:r>
        <w:lastRenderedPageBreak/>
        <w:t xml:space="preserve">Table 2 is a table showcasing the </w:t>
      </w:r>
      <w:r w:rsidR="005A595D">
        <w:t xml:space="preserve">different models leveraged to </w:t>
      </w:r>
      <w:r w:rsidR="00624E8C">
        <w:t>perform classification on the telecom dataset.</w:t>
      </w:r>
      <w:r w:rsidR="00C63880">
        <w:t xml:space="preserve"> The accuracy values on the test data as well as the AUC values are highlighted. It is observed that the model with the highest accuracy is logistic regression with an accuracy of 79.84% with an AUC score of 0.71. The model with the highest AUC score of 0.74 is Bern</w:t>
      </w:r>
      <w:r w:rsidR="007D3816">
        <w:t>ou</w:t>
      </w:r>
      <w:r w:rsidR="00C63880">
        <w:t>lli</w:t>
      </w:r>
      <w:r w:rsidR="00881CF8">
        <w:t>, which has an accuracy of 71.11%</w:t>
      </w:r>
      <w:r w:rsidR="001E0E2D">
        <w:t xml:space="preserve"> on the test data.</w:t>
      </w:r>
      <w:r w:rsidR="00A902E9">
        <w:t xml:space="preserve"> The results of every model used, both the individual model a</w:t>
      </w:r>
      <w:r w:rsidR="001E4CA0">
        <w:t>nd</w:t>
      </w:r>
      <w:r w:rsidR="00A902E9">
        <w:t xml:space="preserve"> the ensemble models such as Gradient Boosting, Stochastic</w:t>
      </w:r>
      <w:r w:rsidR="007D3816">
        <w:t>,</w:t>
      </w:r>
      <w:r w:rsidR="00A902E9">
        <w:t xml:space="preserve"> and Light GBM</w:t>
      </w:r>
      <w:r w:rsidR="007D3816">
        <w:t>,</w:t>
      </w:r>
      <w:r w:rsidR="00A902E9">
        <w:t xml:space="preserve"> have been used for this study.</w:t>
      </w:r>
      <w:r w:rsidR="00AD34C9">
        <w:t xml:space="preserve"> The visual representation of the scores can be seen below, where it is noticed that the decision tree and random forest classifier may be overfitting on the data.</w:t>
      </w:r>
    </w:p>
    <w:p w14:paraId="1B9B2BDB" w14:textId="5CA9EF06" w:rsidR="005D2099" w:rsidRDefault="005F5820" w:rsidP="005D2099">
      <w:pPr>
        <w:pStyle w:val="BodyText"/>
      </w:pPr>
      <w:r>
        <w:drawing>
          <wp:inline distT="0" distB="0" distL="0" distR="0" wp14:anchorId="490E5F0F" wp14:editId="3756EEE8">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09B4ACCD" w:rsidR="00BC37BA" w:rsidRDefault="00BC37BA" w:rsidP="00BC37BA">
      <w:pPr>
        <w:pStyle w:val="Caption"/>
        <w:jc w:val="center"/>
      </w:pPr>
      <w:bookmarkStart w:id="128" w:name="_Toc72887112"/>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t>: Train-Test Scores of Models</w:t>
      </w:r>
      <w:bookmarkEnd w:id="128"/>
    </w:p>
    <w:p w14:paraId="3114C2BC" w14:textId="65908F88" w:rsidR="00250BBB" w:rsidRDefault="00250BBB" w:rsidP="00250BBB">
      <w:pPr>
        <w:pStyle w:val="Caption"/>
        <w:rPr>
          <w:i w:val="0"/>
        </w:rPr>
      </w:pPr>
      <w:r>
        <w:rPr>
          <w:i w:val="0"/>
        </w:rPr>
        <w:t xml:space="preserve">Since the </w:t>
      </w:r>
      <w:r w:rsidR="001E4CA0">
        <w:rPr>
          <w:i w:val="0"/>
        </w:rPr>
        <w:t>data size</w:t>
      </w:r>
      <w:r>
        <w:rPr>
          <w:i w:val="0"/>
        </w:rPr>
        <w:t xml:space="preserve"> is not large enough, the results of the breakdown of </w:t>
      </w:r>
      <w:r w:rsidR="007D3816">
        <w:rPr>
          <w:i w:val="0"/>
        </w:rPr>
        <w:t xml:space="preserve">the </w:t>
      </w:r>
      <w:r>
        <w:rPr>
          <w:i w:val="0"/>
        </w:rPr>
        <w:t xml:space="preserve">validation dataset have not been included. It </w:t>
      </w:r>
      <w:r w:rsidR="001E4CA0">
        <w:rPr>
          <w:i w:val="0"/>
        </w:rPr>
        <w:t>attempted to break down and perform the same exercise with a train, test, and validation dataset</w:t>
      </w:r>
      <w:r>
        <w:rPr>
          <w:i w:val="0"/>
        </w:rPr>
        <w:t>. To overcome th</w:t>
      </w:r>
      <w:r w:rsidR="00811D6E">
        <w:rPr>
          <w:i w:val="0"/>
        </w:rPr>
        <w:t>e</w:t>
      </w:r>
      <w:r>
        <w:rPr>
          <w:i w:val="0"/>
        </w:rPr>
        <w:t xml:space="preserve"> problem of overfitting for </w:t>
      </w:r>
      <w:r w:rsidR="00255513">
        <w:rPr>
          <w:i w:val="0"/>
        </w:rPr>
        <w:t>specific</w:t>
      </w:r>
      <w:r>
        <w:rPr>
          <w:i w:val="0"/>
        </w:rPr>
        <w:t xml:space="preserve"> classifiers</w:t>
      </w:r>
      <w:r w:rsidR="00811D6E">
        <w:rPr>
          <w:i w:val="0"/>
        </w:rPr>
        <w:t>, in Section 5.4.2, the results of the models after cross</w:t>
      </w:r>
      <w:r w:rsidR="007D3816">
        <w:rPr>
          <w:i w:val="0"/>
        </w:rPr>
        <w:t>-</w:t>
      </w:r>
      <w:r w:rsidR="00811D6E">
        <w:rPr>
          <w:i w:val="0"/>
        </w:rPr>
        <w:t>validation has been performed will be discussed.</w:t>
      </w:r>
      <w:r w:rsidR="00645D03">
        <w:rPr>
          <w:i w:val="0"/>
        </w:rPr>
        <w:t xml:space="preserve"> This section smmarizes the model results from assessing individual models as well as ensemble models, where it has been observed that ensemble models have similar performance.</w:t>
      </w:r>
    </w:p>
    <w:p w14:paraId="273A0704" w14:textId="28299F3E" w:rsidR="002302F9" w:rsidRDefault="002302F9" w:rsidP="00261525">
      <w:pPr>
        <w:pStyle w:val="Heading3"/>
      </w:pPr>
      <w:bookmarkStart w:id="129" w:name="_Toc72885621"/>
      <w:r>
        <w:lastRenderedPageBreak/>
        <w:t>5.</w:t>
      </w:r>
      <w:r w:rsidR="00BA6503">
        <w:t>4</w:t>
      </w:r>
      <w:r>
        <w:t>.2 Cross</w:t>
      </w:r>
      <w:r w:rsidR="007D3816">
        <w:t>-</w:t>
      </w:r>
      <w:r>
        <w:t>Validation</w:t>
      </w:r>
      <w:bookmarkEnd w:id="129"/>
    </w:p>
    <w:p w14:paraId="4AC62055" w14:textId="200FDD83" w:rsidR="00762344" w:rsidRDefault="00762344" w:rsidP="00762344">
      <w:pPr>
        <w:pStyle w:val="BodyText"/>
      </w:pPr>
      <w:r>
        <w:t>In this section, the results of the models after cross</w:t>
      </w:r>
      <w:r w:rsidR="007D3816">
        <w:t>-</w:t>
      </w:r>
      <w:r>
        <w:t>validation has been done will be discussed. For this</w:t>
      </w:r>
      <w:r w:rsidR="00217B37">
        <w:t>, the cross</w:t>
      </w:r>
      <w:r w:rsidR="007D3816">
        <w:t>-</w:t>
      </w:r>
      <w:r w:rsidR="00217B37">
        <w:t>validation package from sklearn has been leveraged, where the cross</w:t>
      </w:r>
      <w:r w:rsidR="007D3816">
        <w:t>-</w:t>
      </w:r>
      <w:r w:rsidR="00217B37">
        <w:t>validation strategy has been specified as ten.</w:t>
      </w:r>
      <w:r w:rsidR="007904CF">
        <w:t xml:space="preserve"> </w:t>
      </w:r>
      <w:r w:rsidR="001E4CA0">
        <w:t>C</w:t>
      </w:r>
      <w:r w:rsidR="007904CF">
        <w:t>ompared to the accuracy scores on the test data by using only the individual models, we see an improvement in score for every model after cross</w:t>
      </w:r>
      <w:r w:rsidR="007D3816">
        <w:t>-</w:t>
      </w:r>
      <w:r w:rsidR="007904CF">
        <w:t>validation has been performed.</w:t>
      </w:r>
    </w:p>
    <w:p w14:paraId="37D7D141" w14:textId="552E5197" w:rsidR="00BF21D7" w:rsidRPr="001B5991" w:rsidRDefault="00010515" w:rsidP="00010515">
      <w:pPr>
        <w:pStyle w:val="BodyText"/>
        <w:jc w:val="center"/>
      </w:pPr>
      <w:r w:rsidRPr="001B5991">
        <w:t xml:space="preserve">Table </w:t>
      </w:r>
      <w:r w:rsidR="001B5991" w:rsidRPr="001B5991">
        <w:t>5.2</w:t>
      </w:r>
      <w:r w:rsidRPr="001B5991">
        <w:t>: Model results with Cross Validation</w:t>
      </w:r>
    </w:p>
    <w:tbl>
      <w:tblPr>
        <w:tblW w:w="7015" w:type="dxa"/>
        <w:jc w:val="center"/>
        <w:tblLook w:val="04A0" w:firstRow="1" w:lastRow="0" w:firstColumn="1" w:lastColumn="0" w:noHBand="0" w:noVBand="1"/>
      </w:tblPr>
      <w:tblGrid>
        <w:gridCol w:w="3955"/>
        <w:gridCol w:w="3060"/>
      </w:tblGrid>
      <w:tr w:rsidR="00BF21D7" w:rsidRPr="00375606" w14:paraId="30AFB8D1" w14:textId="77777777" w:rsidTr="00CF76D8">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Model</w:t>
            </w:r>
          </w:p>
        </w:tc>
        <w:tc>
          <w:tcPr>
            <w:tcW w:w="306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Cross Validation Scores</w:t>
            </w:r>
          </w:p>
        </w:tc>
      </w:tr>
      <w:tr w:rsidR="00BF21D7" w:rsidRPr="00375606" w14:paraId="7F1B5E8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aussian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0.45</w:t>
            </w:r>
          </w:p>
        </w:tc>
      </w:tr>
      <w:tr w:rsidR="00BF21D7" w:rsidRPr="00375606" w14:paraId="695AF8F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Bernoulli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95</w:t>
            </w:r>
          </w:p>
        </w:tc>
      </w:tr>
      <w:tr w:rsidR="00BF21D7" w:rsidRPr="00375606" w14:paraId="6D942B59"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ogistic Regression</w:t>
            </w:r>
          </w:p>
        </w:tc>
        <w:tc>
          <w:tcPr>
            <w:tcW w:w="306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39</w:t>
            </w:r>
          </w:p>
        </w:tc>
      </w:tr>
      <w:tr w:rsidR="00BF21D7" w:rsidRPr="00375606" w14:paraId="69E0B5C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Random Forest</w:t>
            </w:r>
          </w:p>
        </w:tc>
        <w:tc>
          <w:tcPr>
            <w:tcW w:w="306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59</w:t>
            </w:r>
          </w:p>
        </w:tc>
      </w:tr>
      <w:tr w:rsidR="00BF21D7" w:rsidRPr="00375606" w14:paraId="142ED222"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upport Vector Machine</w:t>
            </w:r>
          </w:p>
        </w:tc>
        <w:tc>
          <w:tcPr>
            <w:tcW w:w="306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77</w:t>
            </w:r>
          </w:p>
        </w:tc>
      </w:tr>
      <w:tr w:rsidR="00BF21D7" w:rsidRPr="00375606" w14:paraId="4143894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Decision Tree</w:t>
            </w:r>
          </w:p>
        </w:tc>
        <w:tc>
          <w:tcPr>
            <w:tcW w:w="306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77</w:t>
            </w:r>
          </w:p>
        </w:tc>
      </w:tr>
      <w:tr w:rsidR="00BF21D7" w:rsidRPr="00375606" w14:paraId="72F78B8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K Nearest Neighbo</w:t>
            </w:r>
            <w:r w:rsidR="00F13DBB">
              <w:rPr>
                <w:noProof w:val="0"/>
                <w:sz w:val="22"/>
                <w:szCs w:val="22"/>
                <w:lang w:val="en-US"/>
              </w:rPr>
              <w:t>r</w:t>
            </w:r>
          </w:p>
        </w:tc>
        <w:tc>
          <w:tcPr>
            <w:tcW w:w="306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5.67</w:t>
            </w:r>
          </w:p>
        </w:tc>
      </w:tr>
      <w:tr w:rsidR="00BF21D7" w:rsidRPr="00375606" w14:paraId="1495DFFA"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radient Boosting</w:t>
            </w:r>
          </w:p>
        </w:tc>
        <w:tc>
          <w:tcPr>
            <w:tcW w:w="306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56</w:t>
            </w:r>
          </w:p>
        </w:tc>
      </w:tr>
      <w:tr w:rsidR="00BF21D7" w:rsidRPr="00375606" w14:paraId="35CA681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tochastic Gradient Descent</w:t>
            </w:r>
          </w:p>
        </w:tc>
        <w:tc>
          <w:tcPr>
            <w:tcW w:w="306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6.54</w:t>
            </w:r>
          </w:p>
        </w:tc>
      </w:tr>
      <w:tr w:rsidR="00BF21D7" w:rsidRPr="00375606" w14:paraId="186005F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ight Gradient Boosting Machine</w:t>
            </w:r>
          </w:p>
        </w:tc>
        <w:tc>
          <w:tcPr>
            <w:tcW w:w="306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85</w:t>
            </w:r>
          </w:p>
        </w:tc>
      </w:tr>
    </w:tbl>
    <w:p w14:paraId="03A02FEB" w14:textId="5D303DAA" w:rsidR="00BF21D7" w:rsidRPr="00762344" w:rsidRDefault="0037462C" w:rsidP="00762344">
      <w:pPr>
        <w:pStyle w:val="BodyText"/>
      </w:pPr>
      <w:r w:rsidRPr="0037462C">
        <w:rPr>
          <w:sz w:val="8"/>
        </w:rPr>
        <w:t xml:space="preserve"> </w:t>
      </w:r>
      <w:r w:rsidR="007904CF" w:rsidRPr="0037462C">
        <w:rPr>
          <w:sz w:val="8"/>
        </w:rPr>
        <w:br/>
      </w:r>
      <w:r w:rsidR="001E4CA0">
        <w:t>The above table shows that the model with</w:t>
      </w:r>
      <w:r w:rsidR="007904CF">
        <w:t xml:space="preserve"> the highest accuracy scores is now an ensemble model – gradient descent, instead of the logistic regression model from the last model iteration. As expected, the </w:t>
      </w:r>
      <w:r w:rsidR="00844025">
        <w:t>most significan</w:t>
      </w:r>
      <w:r w:rsidR="007904CF">
        <w:t>t improvement is seen for the Random Forest model at 2.52% as overfitting is overcome</w:t>
      </w:r>
      <w:r w:rsidR="007D3816">
        <w:t>,</w:t>
      </w:r>
      <w:r w:rsidR="007904CF">
        <w:t xml:space="preserve"> and the model is generalized now. </w:t>
      </w:r>
      <w:r w:rsidR="001E4CA0">
        <w:t>There are two ensemble models, Gradient Boosting and LGBM, with CV scores of 80.56% and 79.85% in the top three models</w:t>
      </w:r>
      <w:r w:rsidR="003865FF">
        <w:t>. This i</w:t>
      </w:r>
      <w:r w:rsidR="001E4CA0">
        <w:t>ndicates</w:t>
      </w:r>
      <w:r w:rsidR="003865FF">
        <w:t xml:space="preserve"> that </w:t>
      </w:r>
      <w:r w:rsidR="004B5F42">
        <w:t>ensemble models perform better than the individual models for the use case of the IBM Watson Telecom dataset</w:t>
      </w:r>
      <w:r w:rsidR="003865FF">
        <w:t>s. It is further noticed that the model performance is notic</w:t>
      </w:r>
      <w:r w:rsidR="00AC3880">
        <w:t>e</w:t>
      </w:r>
      <w:r w:rsidR="003865FF">
        <w:t>ably better than the baselines as set in Section 5.2.</w:t>
      </w:r>
      <w:r w:rsidR="00425631">
        <w:t xml:space="preserve"> </w:t>
      </w:r>
      <w:r w:rsidR="001E4CA0">
        <w:t>When trained on the telecom data, all of the models have a test accuracy score greater than 70% - this can be because</w:t>
      </w:r>
      <w:r w:rsidR="0068140D">
        <w:t xml:space="preserve"> </w:t>
      </w:r>
      <w:r w:rsidR="00040CD3">
        <w:t>the preprocessing and analysis performed on the data helped us understand the minute details of the datase</w:t>
      </w:r>
      <w:r w:rsidR="001723FB">
        <w:t>t.</w:t>
      </w:r>
      <w:r w:rsidR="00EB6CB8">
        <w:t xml:space="preserve"> Figure </w:t>
      </w:r>
      <w:r w:rsidR="007A37A9">
        <w:t>5.2</w:t>
      </w:r>
      <w:r w:rsidR="00EB6CB8">
        <w:t xml:space="preserve"> depicts the mean of the cross</w:t>
      </w:r>
      <w:r w:rsidR="00AC3880">
        <w:t>-</w:t>
      </w:r>
      <w:r w:rsidR="00EB6CB8">
        <w:t>validation scores in a chart to visualize the test accuracy scores</w:t>
      </w:r>
      <w:r w:rsidR="0067642C">
        <w:t xml:space="preserve"> for all the algorithms im</w:t>
      </w:r>
      <w:r w:rsidR="001F1F37">
        <w:t>plemented.</w:t>
      </w:r>
    </w:p>
    <w:p w14:paraId="2926000A" w14:textId="1E891ED3" w:rsidR="005D2099" w:rsidRDefault="002562B3" w:rsidP="009B2D54">
      <w:pPr>
        <w:pStyle w:val="BodyText"/>
        <w:jc w:val="center"/>
      </w:pPr>
      <w:r>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29614B37" w:rsidR="00221046" w:rsidRDefault="00780BE8" w:rsidP="00221046">
      <w:pPr>
        <w:pStyle w:val="Caption"/>
        <w:jc w:val="center"/>
      </w:pPr>
      <w:bookmarkStart w:id="130" w:name="_Toc72887113"/>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756845">
        <w:t>: Chart depicting the mean of Cross</w:t>
      </w:r>
      <w:r w:rsidR="00AC3880">
        <w:t>-</w:t>
      </w:r>
      <w:r w:rsidRPr="00756845">
        <w:t>Validation Scores</w:t>
      </w:r>
      <w:bookmarkEnd w:id="130"/>
    </w:p>
    <w:p w14:paraId="7415298D" w14:textId="4C433DDD" w:rsidR="00392233" w:rsidRDefault="001F1F37" w:rsidP="00221046">
      <w:pPr>
        <w:pStyle w:val="Caption"/>
        <w:rPr>
          <w:rFonts w:eastAsiaTheme="majorEastAsia"/>
          <w:b/>
          <w:bCs/>
          <w:color w:val="345A8A" w:themeColor="accent1" w:themeShade="B5"/>
          <w:sz w:val="36"/>
          <w:szCs w:val="32"/>
        </w:rPr>
      </w:pPr>
      <w:r>
        <w:rPr>
          <w:i w:val="0"/>
        </w:rPr>
        <w:t xml:space="preserve">Now that the accuracy scores of the model have improved </w:t>
      </w:r>
      <w:r w:rsidR="00AC3880">
        <w:rPr>
          <w:i w:val="0"/>
        </w:rPr>
        <w:t xml:space="preserve">after </w:t>
      </w:r>
      <w:r>
        <w:rPr>
          <w:i w:val="0"/>
        </w:rPr>
        <w:t>cross</w:t>
      </w:r>
      <w:r w:rsidR="00AC3880">
        <w:rPr>
          <w:i w:val="0"/>
        </w:rPr>
        <w:t>-</w:t>
      </w:r>
      <w:r>
        <w:rPr>
          <w:i w:val="0"/>
        </w:rPr>
        <w:t xml:space="preserve">validation, it will be attempted to see if we </w:t>
      </w:r>
      <w:r w:rsidR="001E4CA0">
        <w:rPr>
          <w:i w:val="0"/>
        </w:rPr>
        <w:t>can</w:t>
      </w:r>
      <w:r>
        <w:rPr>
          <w:i w:val="0"/>
        </w:rPr>
        <w:t xml:space="preserve"> get better scores</w:t>
      </w:r>
      <w:r w:rsidR="00FD219A">
        <w:rPr>
          <w:i w:val="0"/>
        </w:rPr>
        <w:t xml:space="preserve">. In the literature survey from Chapter 2, it was observed that better results were obtained when oversampling was done. </w:t>
      </w:r>
      <w:r w:rsidR="001E4CA0">
        <w:rPr>
          <w:i w:val="0"/>
        </w:rPr>
        <w:t xml:space="preserve">The </w:t>
      </w:r>
      <w:r w:rsidR="00260068">
        <w:rPr>
          <w:i w:val="0"/>
        </w:rPr>
        <w:t>following</w:t>
      </w:r>
      <w:r w:rsidR="001E4CA0">
        <w:rPr>
          <w:i w:val="0"/>
        </w:rPr>
        <w:t xml:space="preserve"> section</w:t>
      </w:r>
      <w:r w:rsidR="00FD219A">
        <w:rPr>
          <w:i w:val="0"/>
        </w:rPr>
        <w:t xml:space="preserve"> will analyze the models after class balancing has been done on the data.</w:t>
      </w:r>
    </w:p>
    <w:p w14:paraId="2C44F928" w14:textId="00A89E95" w:rsidR="002302F9" w:rsidRDefault="002302F9" w:rsidP="00261525">
      <w:pPr>
        <w:pStyle w:val="Heading3"/>
      </w:pPr>
      <w:bookmarkStart w:id="131" w:name="_Toc72885622"/>
      <w:r>
        <w:t>5.</w:t>
      </w:r>
      <w:r w:rsidR="00BA6503">
        <w:t>4</w:t>
      </w:r>
      <w:r>
        <w:t>.3 Results after Class Balancing</w:t>
      </w:r>
      <w:bookmarkEnd w:id="131"/>
    </w:p>
    <w:p w14:paraId="7521DC44" w14:textId="39CE7F4E" w:rsidR="00CF76D8" w:rsidRDefault="00CF76D8" w:rsidP="005D2099">
      <w:pPr>
        <w:pStyle w:val="BodyText"/>
      </w:pPr>
      <w:r>
        <w:t>In Section 5.4.1, the results were analyzed when individual</w:t>
      </w:r>
      <w:r w:rsidR="001E4CA0">
        <w:t xml:space="preserve"> and ensemble models</w:t>
      </w:r>
      <w:r>
        <w:t xml:space="preserve"> were trained on the data. In Section 5.4.2, the models</w:t>
      </w:r>
      <w:r w:rsidR="00AC3880">
        <w:t>'</w:t>
      </w:r>
      <w:r>
        <w:t xml:space="preserve"> results were observed after cross</w:t>
      </w:r>
      <w:r w:rsidR="00AC3880">
        <w:t>-</w:t>
      </w:r>
      <w:r>
        <w:t>validation was performed on the dataset</w:t>
      </w:r>
      <w:r w:rsidR="00C73C82">
        <w:t xml:space="preserve">. The data has </w:t>
      </w:r>
      <w:r w:rsidR="001E4CA0">
        <w:t xml:space="preserve">an </w:t>
      </w:r>
      <w:r w:rsidR="00C73C82">
        <w:t>imbal</w:t>
      </w:r>
      <w:r w:rsidR="00C60A69">
        <w:t>a</w:t>
      </w:r>
      <w:r w:rsidR="00C73C82">
        <w:t xml:space="preserve">nce </w:t>
      </w:r>
      <w:r w:rsidR="001E4CA0">
        <w:t xml:space="preserve">of churned and non-churned customers, where the percentage of churned customers is </w:t>
      </w:r>
      <w:r w:rsidR="008504C7">
        <w:t>26.5%</w:t>
      </w:r>
      <w:r w:rsidR="00AC3880">
        <w:t>,</w:t>
      </w:r>
      <w:r w:rsidR="008504C7">
        <w:t xml:space="preserve"> and the rest of the customers have not churned.</w:t>
      </w:r>
      <w:r w:rsidR="00C60A69">
        <w:t xml:space="preserve"> The IBM Watson telecom data has </w:t>
      </w:r>
      <w:r w:rsidR="001E4CA0">
        <w:t>many</w:t>
      </w:r>
      <w:r w:rsidR="0028026E">
        <w:t xml:space="preserve"> categorical</w:t>
      </w:r>
      <w:r w:rsidR="00C60A69">
        <w:t xml:space="preserve"> </w:t>
      </w:r>
      <w:r w:rsidR="0028026E">
        <w:t xml:space="preserve">variables, so the traditional methods were less effective. SMOTE-NC does not work with datasets that only contain categorical variables. </w:t>
      </w:r>
      <w:r w:rsidR="00255513">
        <w:t>Instead</w:t>
      </w:r>
      <w:r w:rsidR="0028026E">
        <w:t>, SMOTE-NC is used with datasets that contain numerical as well as categorical variables.</w:t>
      </w:r>
    </w:p>
    <w:p w14:paraId="5660BFDB" w14:textId="23F2E053" w:rsidR="001E7440" w:rsidRDefault="001E7440" w:rsidP="005D2099">
      <w:pPr>
        <w:pStyle w:val="BodyText"/>
      </w:pPr>
      <w:r>
        <w:lastRenderedPageBreak/>
        <w:t>The column transformer used is one-hot encoding, with standardization o</w:t>
      </w:r>
      <w:r w:rsidR="004B5F42">
        <w:t>f the standard scaler's relevant attributes</w:t>
      </w:r>
      <w:r>
        <w:t>.</w:t>
      </w:r>
      <w:r w:rsidR="00A25372">
        <w:t xml:space="preserve"> From our analysis o</w:t>
      </w:r>
      <w:r w:rsidR="00AC3880">
        <w:t>f</w:t>
      </w:r>
      <w:r w:rsidR="00A25372">
        <w:t xml:space="preserve"> model results in Section 4.5.2, it was noticed that ensemble models performed notic</w:t>
      </w:r>
      <w:r w:rsidR="00AC3880">
        <w:t>e</w:t>
      </w:r>
      <w:r w:rsidR="00A25372">
        <w:t xml:space="preserve">ably better than </w:t>
      </w:r>
      <w:r w:rsidR="00D13EDF">
        <w:t xml:space="preserve">individual models. </w:t>
      </w:r>
      <w:r w:rsidR="001E4CA0">
        <w:t>The literature survey in Chapter 2</w:t>
      </w:r>
      <w:r w:rsidR="00D13EDF">
        <w:t xml:space="preserve"> observed that models perform</w:t>
      </w:r>
      <w:r w:rsidR="00AC3880">
        <w:t>ed</w:t>
      </w:r>
      <w:r w:rsidR="00D13EDF">
        <w:t xml:space="preserve"> better when oversampling was performed on the dataset. </w:t>
      </w:r>
      <w:r w:rsidR="00CE2790">
        <w:t>The models are now trained on cleaned data oversampled using SMOTE-NC</w:t>
      </w:r>
      <w:r w:rsidR="00AC3880">
        <w:t>,</w:t>
      </w:r>
      <w:r w:rsidR="00CE2790">
        <w:t xml:space="preserve"> and the results can be found in the table below.</w:t>
      </w:r>
    </w:p>
    <w:p w14:paraId="2EE9042A" w14:textId="3605F368" w:rsidR="00AA5452" w:rsidRPr="00B33562" w:rsidRDefault="00AA5452" w:rsidP="00AA5452">
      <w:pPr>
        <w:pStyle w:val="BodyText"/>
        <w:jc w:val="center"/>
      </w:pPr>
      <w:r w:rsidRPr="00B33562">
        <w:t xml:space="preserve">Table </w:t>
      </w:r>
      <w:r w:rsidR="00B33562" w:rsidRPr="00B33562">
        <w:t>5.3</w:t>
      </w:r>
      <w:r w:rsidRPr="00B3356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4E24D0"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UC</w:t>
            </w:r>
          </w:p>
        </w:tc>
      </w:tr>
      <w:tr w:rsidR="004E24D0" w:rsidRPr="004E24D0"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 xml:space="preserve">K-Nearest </w:t>
            </w:r>
            <w:r w:rsidR="008506A4" w:rsidRPr="004E24D0">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4E24D0" w:rsidRDefault="00C576CF"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1</w:t>
            </w:r>
          </w:p>
        </w:tc>
      </w:tr>
      <w:tr w:rsidR="004E24D0" w:rsidRPr="004E24D0"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79</w:t>
            </w:r>
          </w:p>
        </w:tc>
      </w:tr>
    </w:tbl>
    <w:p w14:paraId="08469C3C" w14:textId="63DAA9C5" w:rsidR="00611D6C" w:rsidRDefault="001E4CA0" w:rsidP="005D2099">
      <w:pPr>
        <w:pStyle w:val="BodyText"/>
      </w:pPr>
      <w:r>
        <w:t>The above table shows</w:t>
      </w:r>
      <w:r w:rsidR="00F005B1">
        <w:t xml:space="preserve"> that the top three models with the best accuracy scores on the test data are Support Vector Machine with Radial Basis function, XGBoost and CatBoost</w:t>
      </w:r>
      <w:r w:rsidR="00AC3880">
        <w:t>,</w:t>
      </w:r>
      <w:r w:rsidR="00F005B1">
        <w:t xml:space="preserve"> with accuracy scores 76.96%, 76.96% and 76.45%</w:t>
      </w:r>
      <w:r w:rsidR="00AC3880">
        <w:t>,</w:t>
      </w:r>
      <w:r w:rsidR="00F005B1">
        <w:t xml:space="preserve"> respectively. It is also inferred that the top three models with the best AUC scores are Decision Tree with AdaBoost, Decision Tree with Bagging and CatBoost with values of 0.84, 0.84 and 0.83</w:t>
      </w:r>
      <w:r w:rsidR="00AC3880">
        <w:t>,</w:t>
      </w:r>
      <w:r w:rsidR="00F005B1">
        <w:t xml:space="preserve"> respectively.</w:t>
      </w:r>
      <w:r w:rsidR="004017EA">
        <w:t xml:space="preserve"> </w:t>
      </w:r>
      <w:r w:rsidR="0060734C">
        <w:t xml:space="preserve">From the literature survey, it was observed that ensemble models tend to perform better when compared with individual models. It was also noted that ensemble models performed better than deep learning models that leveraged neural networks. From the results above, one of the </w:t>
      </w:r>
      <w:r w:rsidR="0048352F">
        <w:t>standard</w:t>
      </w:r>
      <w:r w:rsidR="0060734C">
        <w:t xml:space="preserve"> models that ha</w:t>
      </w:r>
      <w:r w:rsidR="00AC3880">
        <w:t>ve</w:t>
      </w:r>
      <w:r w:rsidR="0060734C">
        <w:t xml:space="preserve"> consistent performance across various evaluation metrics is CatBoost. </w:t>
      </w:r>
      <w:r w:rsidR="00AC3880">
        <w:t xml:space="preserve">An intuition of all the models leveraged has been </w:t>
      </w:r>
      <w:r w:rsidR="0060734C">
        <w:t xml:space="preserve">showcased in Figure </w:t>
      </w:r>
      <w:r w:rsidR="007A37A9">
        <w:t>5.3</w:t>
      </w:r>
      <w:r w:rsidR="0060734C">
        <w:t xml:space="preserve"> for all the models. In Figure </w:t>
      </w:r>
      <w:r w:rsidR="007A37A9">
        <w:t>5.3</w:t>
      </w:r>
      <w:r w:rsidR="0060734C">
        <w:t xml:space="preserve">, the plots </w:t>
      </w:r>
      <w:r>
        <w:t>used to interpret CatBoost have been highlighted, including Feature Importance Measures to showcase the essential features, the Area under ROC curve to showcase AUC scores,</w:t>
      </w:r>
      <w:r w:rsidR="0060734C">
        <w:t xml:space="preserve"> and the precision versus recall plot. </w:t>
      </w:r>
    </w:p>
    <w:p w14:paraId="4065E036" w14:textId="05CBD50C" w:rsidR="00611D6C" w:rsidRDefault="00E0563C">
      <w:pPr>
        <w:widowControl/>
        <w:autoSpaceDE/>
        <w:autoSpaceDN/>
        <w:adjustRightInd/>
        <w:spacing w:before="0" w:after="200" w:line="240" w:lineRule="auto"/>
        <w:jc w:val="left"/>
      </w:pPr>
      <w:r>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53AB8334" w:rsidR="0094399E" w:rsidRDefault="0094399E" w:rsidP="00E04066">
      <w:pPr>
        <w:pStyle w:val="Caption"/>
        <w:jc w:val="center"/>
      </w:pPr>
      <w:bookmarkStart w:id="132" w:name="_Toc72887114"/>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t>: CatBoost: Feature Impo</w:t>
      </w:r>
      <w:r w:rsidR="000F50E0">
        <w:t>r</w:t>
      </w:r>
      <w:r>
        <w:t>tance Measures, ROC Curve, Precision vs Recall chart</w:t>
      </w:r>
      <w:bookmarkEnd w:id="132"/>
    </w:p>
    <w:p w14:paraId="3B6A01EA" w14:textId="130E282B" w:rsidR="00D13EDF" w:rsidRDefault="000F50E0" w:rsidP="000E4BE8">
      <w:pPr>
        <w:pStyle w:val="Caption"/>
        <w:rPr>
          <w:i w:val="0"/>
        </w:rPr>
      </w:pPr>
      <w:r>
        <w:rPr>
          <w:i w:val="0"/>
        </w:rPr>
        <w:t xml:space="preserve">Plotting charts to analyze results for all models helps </w:t>
      </w:r>
      <w:r w:rsidR="004B5F42">
        <w:rPr>
          <w:i w:val="0"/>
        </w:rPr>
        <w:t>explai</w:t>
      </w:r>
      <w:r>
        <w:rPr>
          <w:i w:val="0"/>
        </w:rPr>
        <w:t xml:space="preserve">n why the model performance excels or is not as expected. For instance, in Figure </w:t>
      </w:r>
      <w:r w:rsidR="007A37A9">
        <w:rPr>
          <w:i w:val="0"/>
        </w:rPr>
        <w:t>5.3</w:t>
      </w:r>
      <w:r>
        <w:rPr>
          <w:i w:val="0"/>
        </w:rPr>
        <w:t xml:space="preserve">, the </w:t>
      </w:r>
      <w:r w:rsidR="00090E46">
        <w:rPr>
          <w:i w:val="0"/>
        </w:rPr>
        <w:t xml:space="preserve">Feature Importance has been plotted – the plot indicates that the </w:t>
      </w:r>
      <w:r w:rsidR="0048352F">
        <w:rPr>
          <w:i w:val="0"/>
        </w:rPr>
        <w:t>essential</w:t>
      </w:r>
      <w:r w:rsidR="00090E46">
        <w:rPr>
          <w:i w:val="0"/>
        </w:rPr>
        <w:t xml:space="preserve"> attributes the model has considered to get a high accuracy score and AUC score are contract, tenure, internet charges and payment method. From the Area under </w:t>
      </w:r>
      <w:r w:rsidR="009E4C0F">
        <w:rPr>
          <w:i w:val="0"/>
        </w:rPr>
        <w:t xml:space="preserve">the </w:t>
      </w:r>
      <w:r w:rsidR="00090E46">
        <w:rPr>
          <w:i w:val="0"/>
        </w:rPr>
        <w:t xml:space="preserve">ROC Curve plot, it is observed that the model has performed </w:t>
      </w:r>
      <w:r w:rsidR="0048352F">
        <w:rPr>
          <w:i w:val="0"/>
        </w:rPr>
        <w:t>reasonab</w:t>
      </w:r>
      <w:r w:rsidR="00090E46">
        <w:rPr>
          <w:i w:val="0"/>
        </w:rPr>
        <w:t>ly well with a</w:t>
      </w:r>
      <w:r w:rsidR="009E4C0F">
        <w:rPr>
          <w:i w:val="0"/>
        </w:rPr>
        <w:t>n</w:t>
      </w:r>
      <w:r w:rsidR="00090E46">
        <w:rPr>
          <w:i w:val="0"/>
        </w:rPr>
        <w:t xml:space="preserve"> AUC score of 0.83</w:t>
      </w:r>
      <w:r w:rsidR="00F91C12">
        <w:rPr>
          <w:i w:val="0"/>
        </w:rPr>
        <w:t xml:space="preserve">. </w:t>
      </w:r>
      <w:r w:rsidR="00F636D9">
        <w:rPr>
          <w:i w:val="0"/>
        </w:rPr>
        <w:t>The same set of model analysis charts have been plotted for all the models</w:t>
      </w:r>
      <w:r w:rsidR="009E4C0F">
        <w:rPr>
          <w:i w:val="0"/>
        </w:rPr>
        <w:t>,</w:t>
      </w:r>
      <w:r w:rsidR="00F636D9">
        <w:rPr>
          <w:i w:val="0"/>
        </w:rPr>
        <w:t xml:space="preserve"> as mentioned in Table 4. </w:t>
      </w:r>
      <w:r w:rsidR="001E4CA0">
        <w:rPr>
          <w:i w:val="0"/>
        </w:rPr>
        <w:t>Many</w:t>
      </w:r>
      <w:r w:rsidR="00F636D9">
        <w:rPr>
          <w:i w:val="0"/>
        </w:rPr>
        <w:t xml:space="preserve"> of the features that have been marked as </w:t>
      </w:r>
      <w:r w:rsidR="0048352F">
        <w:rPr>
          <w:i w:val="0"/>
        </w:rPr>
        <w:t>necessary</w:t>
      </w:r>
      <w:r w:rsidR="00F636D9">
        <w:rPr>
          <w:i w:val="0"/>
        </w:rPr>
        <w:t xml:space="preserve"> are </w:t>
      </w:r>
      <w:r w:rsidR="0048352F">
        <w:rPr>
          <w:i w:val="0"/>
        </w:rPr>
        <w:t>familiar</w:t>
      </w:r>
      <w:r w:rsidR="00F636D9">
        <w:rPr>
          <w:i w:val="0"/>
        </w:rPr>
        <w:t xml:space="preserve"> across Feature importance charts among the chosen models.</w:t>
      </w:r>
    </w:p>
    <w:p w14:paraId="3509E86E" w14:textId="6D686F09" w:rsidR="00F636D9" w:rsidRPr="00F636D9" w:rsidRDefault="007B6601" w:rsidP="000E4BE8">
      <w:pPr>
        <w:pStyle w:val="Caption"/>
        <w:rPr>
          <w:i w:val="0"/>
        </w:rPr>
      </w:pPr>
      <w:r>
        <w:rPr>
          <w:i w:val="0"/>
        </w:rPr>
        <w:t xml:space="preserve">In </w:t>
      </w:r>
      <w:r w:rsidR="00E27ADD">
        <w:rPr>
          <w:i w:val="0"/>
        </w:rPr>
        <w:t xml:space="preserve">Figure </w:t>
      </w:r>
      <w:r w:rsidR="007A37A9">
        <w:rPr>
          <w:i w:val="0"/>
        </w:rPr>
        <w:t>5.4</w:t>
      </w:r>
      <w:r w:rsidR="00E27ADD">
        <w:rPr>
          <w:i w:val="0"/>
        </w:rPr>
        <w:t>, the ROC curve for multiple models has been plotted to gain better intuition on multiple model performance analysis. The same has been done for the precision-recall curve. Almost all the models, except Decision Trees at AUC at 0.79</w:t>
      </w:r>
      <w:r w:rsidR="009E4C0F">
        <w:rPr>
          <w:i w:val="0"/>
        </w:rPr>
        <w:t>,</w:t>
      </w:r>
      <w:r w:rsidR="00E27ADD">
        <w:rPr>
          <w:i w:val="0"/>
        </w:rPr>
        <w:t xml:space="preserve"> have an AUC value greater than 0.80</w:t>
      </w:r>
      <w:r w:rsidR="009E4C0F">
        <w:rPr>
          <w:i w:val="0"/>
        </w:rPr>
        <w:t xml:space="preserve"> - o</w:t>
      </w:r>
      <w:r w:rsidR="00A965CC">
        <w:rPr>
          <w:i w:val="0"/>
        </w:rPr>
        <w:t xml:space="preserve">versampling the </w:t>
      </w:r>
      <w:r w:rsidR="009E4C0F">
        <w:rPr>
          <w:i w:val="0"/>
        </w:rPr>
        <w:t>dependent</w:t>
      </w:r>
      <w:r w:rsidR="00A965CC">
        <w:rPr>
          <w:i w:val="0"/>
        </w:rPr>
        <w:t xml:space="preserve"> variable results in better accuracy and AUC values for the IBM </w:t>
      </w:r>
      <w:r w:rsidR="00A965CC">
        <w:rPr>
          <w:i w:val="0"/>
        </w:rPr>
        <w:lastRenderedPageBreak/>
        <w:t>Watson Telecom dataset.</w:t>
      </w:r>
    </w:p>
    <w:p w14:paraId="50FC891C" w14:textId="0F53319A" w:rsidR="005D2099" w:rsidRDefault="00572CE9" w:rsidP="005D2099">
      <w:pPr>
        <w:pStyle w:val="BodyText"/>
      </w:pPr>
      <w:r>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5CB9ECDB" w:rsidR="00AA7D47" w:rsidRDefault="00AA7D47" w:rsidP="00A24763">
      <w:pPr>
        <w:pStyle w:val="Caption"/>
        <w:jc w:val="center"/>
      </w:pPr>
      <w:bookmarkStart w:id="133" w:name="_Toc72887115"/>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t>: Multiple Classifiers - ROC Curve and Precision versus Recall Plots</w:t>
      </w:r>
      <w:bookmarkEnd w:id="133"/>
    </w:p>
    <w:p w14:paraId="49DD021B" w14:textId="064F80AA" w:rsidR="00A24763" w:rsidRPr="00A24763" w:rsidRDefault="004B5F42" w:rsidP="00A24763">
      <w:pPr>
        <w:pStyle w:val="Caption"/>
        <w:rPr>
          <w:i w:val="0"/>
        </w:rPr>
      </w:pPr>
      <w:r>
        <w:rPr>
          <w:i w:val="0"/>
        </w:rPr>
        <w:t>The results are significantly better when the models with oversampled data are compared with the individual and ensemble models from Section 5.4.1</w:t>
      </w:r>
      <w:r w:rsidR="00E27ADD">
        <w:rPr>
          <w:i w:val="0"/>
        </w:rPr>
        <w:t>.</w:t>
      </w:r>
      <w:r w:rsidR="001E6CA9">
        <w:rPr>
          <w:i w:val="0"/>
        </w:rPr>
        <w:t xml:space="preserve"> The results from multiple models have been plotted in Figure </w:t>
      </w:r>
      <w:r w:rsidR="007A37A9">
        <w:rPr>
          <w:i w:val="0"/>
        </w:rPr>
        <w:t>5.4</w:t>
      </w:r>
      <w:r w:rsidR="001E6CA9">
        <w:rPr>
          <w:i w:val="0"/>
        </w:rPr>
        <w:t xml:space="preserve">. </w:t>
      </w:r>
      <w:r w:rsidR="00736B08">
        <w:rPr>
          <w:i w:val="0"/>
        </w:rPr>
        <w:t>Except for the red line, which indicates the Decision Tree model, it is observed that the rest of the models</w:t>
      </w:r>
      <w:r w:rsidR="00C177F3">
        <w:rPr>
          <w:i w:val="0"/>
        </w:rPr>
        <w:t>,</w:t>
      </w:r>
      <w:r w:rsidR="00736B08">
        <w:rPr>
          <w:i w:val="0"/>
        </w:rPr>
        <w:t xml:space="preserve"> as highlighted in Table 4</w:t>
      </w:r>
      <w:r w:rsidR="00C177F3">
        <w:rPr>
          <w:i w:val="0"/>
        </w:rPr>
        <w:t>,</w:t>
      </w:r>
      <w:r w:rsidR="00736B08">
        <w:rPr>
          <w:i w:val="0"/>
        </w:rPr>
        <w:t xml:space="preserve"> have good results that are significantly better than the baselines that were set in Section 5.2</w:t>
      </w:r>
      <w:r w:rsidR="00C67DE2">
        <w:rPr>
          <w:i w:val="0"/>
        </w:rPr>
        <w:t>, without over</w:t>
      </w:r>
      <w:r w:rsidR="00C177F3">
        <w:rPr>
          <w:i w:val="0"/>
        </w:rPr>
        <w:t>s</w:t>
      </w:r>
      <w:r w:rsidR="00C67DE2">
        <w:rPr>
          <w:i w:val="0"/>
        </w:rPr>
        <w:t>ampling and cross</w:t>
      </w:r>
      <w:r w:rsidR="00C177F3">
        <w:rPr>
          <w:i w:val="0"/>
        </w:rPr>
        <w:t>-</w:t>
      </w:r>
      <w:r w:rsidR="00C67DE2">
        <w:rPr>
          <w:i w:val="0"/>
        </w:rPr>
        <w:t>validation</w:t>
      </w:r>
      <w:r w:rsidR="00736B08">
        <w:rPr>
          <w:i w:val="0"/>
        </w:rPr>
        <w:t>.</w:t>
      </w:r>
      <w:r w:rsidR="00B827C8">
        <w:rPr>
          <w:i w:val="0"/>
        </w:rPr>
        <w:t xml:space="preserve"> Now that satisfactory model results have been achieved, the next section will focus on </w:t>
      </w:r>
      <w:r w:rsidR="001E4CA0">
        <w:rPr>
          <w:i w:val="0"/>
        </w:rPr>
        <w:t>interpreting</w:t>
      </w:r>
      <w:r w:rsidR="0048352F">
        <w:rPr>
          <w:i w:val="0"/>
        </w:rPr>
        <w:t xml:space="preserve"> models in a model-agn</w:t>
      </w:r>
      <w:r w:rsidR="00C177F3">
        <w:rPr>
          <w:i w:val="0"/>
        </w:rPr>
        <w:t>o</w:t>
      </w:r>
      <w:r w:rsidR="0048352F">
        <w:rPr>
          <w:i w:val="0"/>
        </w:rPr>
        <w:t>stic manner best</w:t>
      </w:r>
      <w:r w:rsidR="00B827C8">
        <w:rPr>
          <w:i w:val="0"/>
        </w:rPr>
        <w:t>.</w:t>
      </w:r>
    </w:p>
    <w:p w14:paraId="0369E94D" w14:textId="5201AAD1" w:rsidR="007A0887" w:rsidRDefault="007A0887" w:rsidP="00261525">
      <w:pPr>
        <w:pStyle w:val="Heading2"/>
      </w:pPr>
      <w:bookmarkStart w:id="134" w:name="_Toc72885623"/>
      <w:r>
        <w:t>5.</w:t>
      </w:r>
      <w:r w:rsidR="00BA6503">
        <w:t>5</w:t>
      </w:r>
      <w:r>
        <w:t xml:space="preserve"> </w:t>
      </w:r>
      <w:r w:rsidR="002302F9">
        <w:t xml:space="preserve">Model Interpretation using </w:t>
      </w:r>
      <w:r w:rsidR="000F138E">
        <w:t>SHAP and LIME</w:t>
      </w:r>
      <w:bookmarkEnd w:id="134"/>
    </w:p>
    <w:p w14:paraId="4328F775" w14:textId="25792956" w:rsidR="00B827C8" w:rsidRPr="00B827C8" w:rsidRDefault="00B827C8" w:rsidP="00B827C8">
      <w:pPr>
        <w:pStyle w:val="BodyText"/>
      </w:pPr>
      <w:r>
        <w:t>In this</w:t>
      </w:r>
      <w:r w:rsidR="00437273">
        <w:t xml:space="preserve"> section, the focus will be on </w:t>
      </w:r>
      <w:r w:rsidR="00BF47A4">
        <w:t xml:space="preserve">understanding the interpretability of a model. LIME stands for local interpretable </w:t>
      </w:r>
      <w:r w:rsidR="00215CDE">
        <w:t>model agnostic explanations and can help interpret the features that contribute to</w:t>
      </w:r>
      <w:r w:rsidR="001E4CA0">
        <w:t xml:space="preserve"> the decision-making model</w:t>
      </w:r>
      <w:r w:rsidR="00215CDE">
        <w:t>. Th</w:t>
      </w:r>
      <w:r w:rsidR="001E4CA0">
        <w:t>e</w:t>
      </w:r>
      <w:r w:rsidR="00215CDE">
        <w:t xml:space="preserve"> inte</w:t>
      </w:r>
      <w:r w:rsidR="00C177F3">
        <w:t>r</w:t>
      </w:r>
      <w:r w:rsidR="00215CDE">
        <w:t>pretation is model-agnostic</w:t>
      </w:r>
      <w:r w:rsidR="004B5F42">
        <w:t>,</w:t>
      </w:r>
      <w:r w:rsidR="00215CDE">
        <w:t xml:space="preserve"> enabling the user to analyze the reason why a point may be classified as a customer at the risk of churn or not.</w:t>
      </w:r>
      <w:r w:rsidR="00581F9F">
        <w:t xml:space="preserve"> </w:t>
      </w:r>
      <w:r w:rsidR="00137F87">
        <w:t>G</w:t>
      </w:r>
      <w:r w:rsidR="00581F9F">
        <w:t xml:space="preserve">iven </w:t>
      </w:r>
      <w:r w:rsidR="00844025">
        <w:t xml:space="preserve">that </w:t>
      </w:r>
      <w:r w:rsidR="00581F9F">
        <w:t xml:space="preserve">a single data point </w:t>
      </w:r>
      <w:r w:rsidR="006F03F7">
        <w:t xml:space="preserve">and the machine learning algorithm </w:t>
      </w:r>
      <w:r w:rsidR="00C177F3">
        <w:t>is</w:t>
      </w:r>
      <w:r w:rsidR="006F03F7">
        <w:t xml:space="preserve"> used, </w:t>
      </w:r>
      <w:r w:rsidR="00137F87">
        <w:t xml:space="preserve">LIME </w:t>
      </w:r>
      <w:r w:rsidR="006F03F7">
        <w:t>will build an understandable explanation for the specific data</w:t>
      </w:r>
      <w:r w:rsidR="00C177F3">
        <w:t xml:space="preserve"> </w:t>
      </w:r>
      <w:r w:rsidR="006F03F7">
        <w:t>point.</w:t>
      </w:r>
      <w:r w:rsidR="000F559F">
        <w:t xml:space="preserve"> The output of LIME is a list of reasonings that explain how much each attribute contributes to the prediction of a chosen data point. This helps with local interpretability and al</w:t>
      </w:r>
      <w:r w:rsidR="001E4CA0">
        <w:t>lows the user to gain a data-backed intuition about</w:t>
      </w:r>
      <w:r w:rsidR="000F559F">
        <w:t xml:space="preserve"> which feature modification will have the maximum impact on the prediction. The interpretable models are trained on chunks </w:t>
      </w:r>
      <w:r w:rsidR="000F559F">
        <w:lastRenderedPageBreak/>
        <w:t>of perturbations of the original instance and provide only a</w:t>
      </w:r>
      <w:r w:rsidR="00255513">
        <w:t>n excellent</w:t>
      </w:r>
      <w:r w:rsidR="000F559F">
        <w:t xml:space="preserve"> local interpretation.</w:t>
      </w:r>
    </w:p>
    <w:p w14:paraId="30D9C0A0" w14:textId="428A90BE" w:rsidR="009376D5" w:rsidRDefault="005816F5" w:rsidP="009376D5">
      <w:pPr>
        <w:pStyle w:val="BodyText"/>
      </w:pPr>
      <w:r w:rsidRPr="005816F5">
        <w:drawing>
          <wp:inline distT="0" distB="0" distL="0" distR="0" wp14:anchorId="58DFA6E8" wp14:editId="117C9E0D">
            <wp:extent cx="5970905" cy="466598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70905" cy="4665980"/>
                    </a:xfrm>
                    <a:prstGeom prst="rect">
                      <a:avLst/>
                    </a:prstGeom>
                  </pic:spPr>
                </pic:pic>
              </a:graphicData>
            </a:graphic>
          </wp:inline>
        </w:drawing>
      </w:r>
    </w:p>
    <w:p w14:paraId="0BD80840" w14:textId="53E0FC41" w:rsidR="0015064D" w:rsidRDefault="0015064D" w:rsidP="0015064D">
      <w:pPr>
        <w:pStyle w:val="Caption"/>
        <w:jc w:val="center"/>
      </w:pPr>
      <w:bookmarkStart w:id="135" w:name="_Toc72887116"/>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t>: Model Interpretability</w:t>
      </w:r>
      <w:r w:rsidR="000F559F">
        <w:t xml:space="preserve"> </w:t>
      </w:r>
      <w:r>
        <w:t>with LIME</w:t>
      </w:r>
      <w:bookmarkEnd w:id="135"/>
    </w:p>
    <w:p w14:paraId="5045A6EE" w14:textId="24711704" w:rsidR="006134C7" w:rsidRDefault="006134C7" w:rsidP="006134C7">
      <w:pPr>
        <w:pStyle w:val="Caption"/>
        <w:rPr>
          <w:i w:val="0"/>
        </w:rPr>
      </w:pPr>
      <w:r>
        <w:rPr>
          <w:i w:val="0"/>
        </w:rPr>
        <w:t xml:space="preserve">In Figure </w:t>
      </w:r>
      <w:r w:rsidR="009452F1">
        <w:rPr>
          <w:i w:val="0"/>
        </w:rPr>
        <w:t>5.5</w:t>
      </w:r>
      <w:r>
        <w:rPr>
          <w:i w:val="0"/>
        </w:rPr>
        <w:t>, th</w:t>
      </w:r>
      <w:r w:rsidR="00BC218F">
        <w:rPr>
          <w:i w:val="0"/>
        </w:rPr>
        <w:t xml:space="preserve">ree data points have been chosen the </w:t>
      </w:r>
      <w:r w:rsidR="005816F5">
        <w:rPr>
          <w:i w:val="0"/>
        </w:rPr>
        <w:t>predictions have been interpreted using LIME. In the Feature selection and bivariate analysis sections in Chapter 4, the inf</w:t>
      </w:r>
      <w:r w:rsidR="00C177F3">
        <w:rPr>
          <w:i w:val="0"/>
        </w:rPr>
        <w:t>or</w:t>
      </w:r>
      <w:r w:rsidR="005816F5">
        <w:rPr>
          <w:i w:val="0"/>
        </w:rPr>
        <w:t xml:space="preserve">mation on the </w:t>
      </w:r>
      <w:r w:rsidR="00E81A82">
        <w:rPr>
          <w:i w:val="0"/>
        </w:rPr>
        <w:t>crucial</w:t>
      </w:r>
      <w:r w:rsidR="005816F5">
        <w:rPr>
          <w:i w:val="0"/>
        </w:rPr>
        <w:t xml:space="preserve"> features can be reconfirmed through these plots. </w:t>
      </w:r>
      <w:r w:rsidR="001E4CA0">
        <w:rPr>
          <w:i w:val="0"/>
        </w:rPr>
        <w:t>A month-to-</w:t>
      </w:r>
      <w:r w:rsidR="005816F5">
        <w:rPr>
          <w:i w:val="0"/>
        </w:rPr>
        <w:t xml:space="preserve">month contract is considered to contribute approximately 19% to the chance that a customer is not likely to churn, whereas having total charges greater than 3782.40 is considered a 13% chance that the customer might churn. The interpretation for any model can be </w:t>
      </w:r>
      <w:r w:rsidR="00C177F3">
        <w:rPr>
          <w:i w:val="0"/>
        </w:rPr>
        <w:t>mad</w:t>
      </w:r>
      <w:r w:rsidR="005816F5">
        <w:rPr>
          <w:i w:val="0"/>
        </w:rPr>
        <w:t>e using LIME as it is model agnostic. For instance</w:t>
      </w:r>
      <w:r w:rsidR="00C177F3">
        <w:rPr>
          <w:i w:val="0"/>
        </w:rPr>
        <w:t>,</w:t>
      </w:r>
      <w:r w:rsidR="005816F5">
        <w:rPr>
          <w:i w:val="0"/>
        </w:rPr>
        <w:t xml:space="preserve"> Figure </w:t>
      </w:r>
      <w:r w:rsidR="009452F1">
        <w:rPr>
          <w:i w:val="0"/>
        </w:rPr>
        <w:t>5.5</w:t>
      </w:r>
      <w:r w:rsidR="00BE0F04">
        <w:rPr>
          <w:i w:val="0"/>
        </w:rPr>
        <w:t xml:space="preserve"> has plot</w:t>
      </w:r>
      <w:r w:rsidR="00C177F3">
        <w:rPr>
          <w:i w:val="0"/>
        </w:rPr>
        <w:t>ted</w:t>
      </w:r>
      <w:r w:rsidR="00BE0F04">
        <w:rPr>
          <w:i w:val="0"/>
        </w:rPr>
        <w:t xml:space="preserve"> for three data points that ha</w:t>
      </w:r>
      <w:r w:rsidR="00C177F3">
        <w:rPr>
          <w:i w:val="0"/>
        </w:rPr>
        <w:t>ve</w:t>
      </w:r>
      <w:r w:rsidR="00BE0F04">
        <w:rPr>
          <w:i w:val="0"/>
        </w:rPr>
        <w:t xml:space="preserve"> been done for the XGBoost model.</w:t>
      </w:r>
    </w:p>
    <w:p w14:paraId="62BE5ED8" w14:textId="77777777" w:rsidR="005A09ED" w:rsidRDefault="00C309A7" w:rsidP="00731DA1">
      <w:pPr>
        <w:pStyle w:val="Caption"/>
        <w:rPr>
          <w:i w:val="0"/>
        </w:rPr>
      </w:pPr>
      <w:r>
        <w:rPr>
          <w:i w:val="0"/>
        </w:rPr>
        <w:t xml:space="preserve">Even though ensemble models give good results when </w:t>
      </w:r>
      <w:r w:rsidR="00F35CE4">
        <w:rPr>
          <w:i w:val="0"/>
        </w:rPr>
        <w:t>presented to a business stakeholder, understanding</w:t>
      </w:r>
      <w:r>
        <w:rPr>
          <w:i w:val="0"/>
        </w:rPr>
        <w:t xml:space="preserve"> why the model has made </w:t>
      </w:r>
      <w:r w:rsidR="00E81A82">
        <w:rPr>
          <w:i w:val="0"/>
        </w:rPr>
        <w:t>specific</w:t>
      </w:r>
      <w:r>
        <w:rPr>
          <w:i w:val="0"/>
        </w:rPr>
        <w:t xml:space="preserve"> predictions is more important than </w:t>
      </w:r>
      <w:r w:rsidR="00F35CE4">
        <w:rPr>
          <w:i w:val="0"/>
        </w:rPr>
        <w:t>prediction</w:t>
      </w:r>
      <w:r>
        <w:rPr>
          <w:i w:val="0"/>
        </w:rPr>
        <w:t xml:space="preserve">. </w:t>
      </w:r>
      <w:r w:rsidR="00F357DC">
        <w:rPr>
          <w:i w:val="0"/>
        </w:rPr>
        <w:t xml:space="preserve">This </w:t>
      </w:r>
      <w:r w:rsidR="00F357DC">
        <w:rPr>
          <w:i w:val="0"/>
        </w:rPr>
        <w:lastRenderedPageBreak/>
        <w:t>approach can help the business make better</w:t>
      </w:r>
      <w:r w:rsidR="00C177F3">
        <w:rPr>
          <w:i w:val="0"/>
        </w:rPr>
        <w:t>-</w:t>
      </w:r>
      <w:r w:rsidR="00F357DC">
        <w:rPr>
          <w:i w:val="0"/>
        </w:rPr>
        <w:t>informed decisions.</w:t>
      </w:r>
    </w:p>
    <w:p w14:paraId="1330C45B" w14:textId="77777777" w:rsidR="005A09ED" w:rsidRDefault="005A09ED" w:rsidP="00731DA1">
      <w:pPr>
        <w:pStyle w:val="Caption"/>
      </w:pPr>
      <w:r>
        <w:drawing>
          <wp:inline distT="0" distB="0" distL="0" distR="0" wp14:anchorId="3DC2B1B0" wp14:editId="42B9CD0A">
            <wp:extent cx="5970905" cy="398060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70905" cy="3980603"/>
                    </a:xfrm>
                    <a:prstGeom prst="rect">
                      <a:avLst/>
                    </a:prstGeom>
                    <a:noFill/>
                    <a:ln>
                      <a:noFill/>
                    </a:ln>
                  </pic:spPr>
                </pic:pic>
              </a:graphicData>
            </a:graphic>
          </wp:inline>
        </w:drawing>
      </w:r>
    </w:p>
    <w:p w14:paraId="06ACDA99" w14:textId="77777777" w:rsidR="00A31B8F" w:rsidRDefault="005A09ED" w:rsidP="00731DA1">
      <w:pPr>
        <w:pStyle w:val="Caption"/>
      </w:pPr>
      <w:r w:rsidRPr="005A09ED">
        <w:drawing>
          <wp:inline distT="0" distB="0" distL="0" distR="0" wp14:anchorId="49DC109D" wp14:editId="7AB6D873">
            <wp:extent cx="5970905" cy="23323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70905" cy="2332355"/>
                    </a:xfrm>
                    <a:prstGeom prst="rect">
                      <a:avLst/>
                    </a:prstGeom>
                  </pic:spPr>
                </pic:pic>
              </a:graphicData>
            </a:graphic>
          </wp:inline>
        </w:drawing>
      </w:r>
    </w:p>
    <w:p w14:paraId="00C46253" w14:textId="7132D630" w:rsidR="006134C7" w:rsidRDefault="00A31B8F" w:rsidP="00731DA1">
      <w:pPr>
        <w:pStyle w:val="Caption"/>
        <w:rPr>
          <w:rFonts w:eastAsiaTheme="majorEastAsia"/>
          <w:b/>
          <w:bCs/>
          <w:color w:val="345A8A" w:themeColor="accent1" w:themeShade="B5"/>
          <w:sz w:val="40"/>
          <w:szCs w:val="32"/>
        </w:rPr>
      </w:pPr>
      <w:r w:rsidRPr="00A31B8F">
        <w:lastRenderedPageBreak/>
        <w:drawing>
          <wp:inline distT="0" distB="0" distL="0" distR="0" wp14:anchorId="464FE3E0" wp14:editId="4D769210">
            <wp:extent cx="5970905" cy="234061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70905" cy="2340610"/>
                    </a:xfrm>
                    <a:prstGeom prst="rect">
                      <a:avLst/>
                    </a:prstGeom>
                  </pic:spPr>
                </pic:pic>
              </a:graphicData>
            </a:graphic>
          </wp:inline>
        </w:drawing>
      </w:r>
      <w:r w:rsidR="006134C7">
        <w:br w:type="page"/>
      </w:r>
    </w:p>
    <w:p w14:paraId="0480C057" w14:textId="5AF4EA11" w:rsidR="007A0887" w:rsidRDefault="007A0887" w:rsidP="00261525">
      <w:pPr>
        <w:pStyle w:val="Heading2"/>
      </w:pPr>
      <w:bookmarkStart w:id="136" w:name="_Toc72885624"/>
      <w:r>
        <w:lastRenderedPageBreak/>
        <w:t>5.</w:t>
      </w:r>
      <w:r w:rsidR="000303A1">
        <w:t>6</w:t>
      </w:r>
      <w:r>
        <w:t xml:space="preserve"> Summary</w:t>
      </w:r>
      <w:bookmarkEnd w:id="136"/>
    </w:p>
    <w:p w14:paraId="721B63C4" w14:textId="33D97234" w:rsidR="00A30D4A" w:rsidRPr="00117EB7" w:rsidRDefault="00205D99" w:rsidP="00117EB7">
      <w:pPr>
        <w:pStyle w:val="BodyText"/>
      </w:pPr>
      <w:r>
        <w:t>In the sections above, a complete discussion was done on the results obtained through this study.</w:t>
      </w:r>
      <w:r w:rsidR="00D61027">
        <w:t xml:space="preserve"> In Section 5.2, the baseline results of the logistic regression and decision tree classifier was </w:t>
      </w:r>
      <w:r w:rsidR="00126699">
        <w:t>highlighted. This was followed by the inte</w:t>
      </w:r>
      <w:r w:rsidR="00C177F3">
        <w:t>r</w:t>
      </w:r>
      <w:r w:rsidR="00126699">
        <w:t>pretations of the visualizations from the exploratory data analysis carried out in Chapter 4. In Section 5.4, analysis and interpretation of model results w</w:t>
      </w:r>
      <w:r w:rsidR="00C177F3">
        <w:t>ere</w:t>
      </w:r>
      <w:r w:rsidR="00126699">
        <w:t xml:space="preserve"> </w:t>
      </w:r>
      <w:r w:rsidR="00C177F3">
        <w:t>mad</w:t>
      </w:r>
      <w:r w:rsidR="00126699">
        <w:t>e. First, individual model results and ensemble model results were analyzed. Next, the mean of the cross</w:t>
      </w:r>
      <w:r w:rsidR="00C177F3">
        <w:t>-</w:t>
      </w:r>
      <w:r w:rsidR="00126699">
        <w:t>validation scores w</w:t>
      </w:r>
      <w:r w:rsidR="00C177F3">
        <w:t>as</w:t>
      </w:r>
      <w:r w:rsidR="00126699">
        <w:t xml:space="preserve"> analyzed</w:t>
      </w:r>
      <w:r w:rsidR="00C177F3">
        <w:t>,</w:t>
      </w:r>
      <w:r w:rsidR="00126699">
        <w:t xml:space="preserve"> and finally</w:t>
      </w:r>
      <w:r w:rsidR="00C177F3">
        <w:t>,</w:t>
      </w:r>
      <w:r w:rsidR="00126699">
        <w:t xml:space="preserve"> after class balancing was performed using oversam</w:t>
      </w:r>
      <w:r w:rsidR="00C177F3">
        <w:t>p</w:t>
      </w:r>
      <w:r w:rsidR="00126699">
        <w:t xml:space="preserve">ling by SMOTE-NC, the </w:t>
      </w:r>
      <w:r w:rsidR="00F35CE4">
        <w:t>model results</w:t>
      </w:r>
      <w:r w:rsidR="00126699">
        <w:t xml:space="preserve"> were compared.</w:t>
      </w:r>
      <w:r w:rsidR="008B734E">
        <w:t xml:space="preserve"> Finally, in Section 5.5, model interpretability using LIME was discussed. Hence, with all of the above inputs, Chapter 5 can be summarized. In Chapter 6, the conclusions of the paper</w:t>
      </w:r>
      <w:r w:rsidR="00C177F3">
        <w:t>,</w:t>
      </w:r>
      <w:r w:rsidR="008B734E">
        <w:t xml:space="preserve"> along with the recommendations</w:t>
      </w:r>
      <w:r w:rsidR="00C177F3">
        <w:t>,</w:t>
      </w:r>
      <w:r w:rsidR="008B734E">
        <w:t xml:space="preserve"> will be discussed.</w:t>
      </w:r>
      <w:r w:rsidR="00A30D4A">
        <w:br w:type="page"/>
      </w:r>
    </w:p>
    <w:p w14:paraId="7D72E00F" w14:textId="073AB416" w:rsidR="007A0887" w:rsidRPr="00275BF9" w:rsidRDefault="00220B96" w:rsidP="00FD1C83">
      <w:pPr>
        <w:pStyle w:val="Heading1"/>
        <w:numPr>
          <w:ilvl w:val="0"/>
          <w:numId w:val="45"/>
        </w:numPr>
        <w:ind w:left="0"/>
        <w:jc w:val="left"/>
      </w:pPr>
      <w:bookmarkStart w:id="137" w:name="_Toc72885625"/>
      <w:r w:rsidRPr="00275BF9">
        <w:lastRenderedPageBreak/>
        <w:t>CHAPTER 6:</w:t>
      </w:r>
      <w:r w:rsidR="0050041D" w:rsidRPr="00275BF9">
        <w:t xml:space="preserve"> </w:t>
      </w:r>
      <w:r w:rsidRPr="00275BF9">
        <w:t>CONCLUSIONS AND RECOMMENDATIONS</w:t>
      </w:r>
      <w:bookmarkEnd w:id="137"/>
    </w:p>
    <w:p w14:paraId="056394C5" w14:textId="77777777" w:rsidR="000864E6" w:rsidRDefault="00D13AD9" w:rsidP="007A0887">
      <w:pPr>
        <w:pStyle w:val="BodyText"/>
      </w:pPr>
      <w:r>
        <w:t xml:space="preserve">This chapter </w:t>
      </w:r>
      <w:r w:rsidR="00995CD5">
        <w:t>will discuss the conlusion</w:t>
      </w:r>
      <w:r w:rsidR="0022550D">
        <w:t xml:space="preserve"> </w:t>
      </w:r>
      <w:r w:rsidR="00995CD5">
        <w:t>based on the analysis in Chapter 4 and the discussion of results in Chapter 5.</w:t>
      </w:r>
      <w:r w:rsidR="0022550D">
        <w:t xml:space="preserve"> In this study, the </w:t>
      </w:r>
      <w:r w:rsidR="000864E6">
        <w:t>classification of telecom customers that are going to churn has been done with the help of machine learning models. Multiple papers related to customer churn in the telecom industry was analyzed to perform a preliminary analysis to ensure that best practices were implemented. There were studies that focused on the data processing and there were research papers that focused on finding the best model that would give us the best results. While there were papers that focused on bringing about the best results, the focus of this study has been to bring about the best possible results along with focus on model interpretability.</w:t>
      </w:r>
    </w:p>
    <w:p w14:paraId="3B0AA220" w14:textId="7714C430" w:rsidR="007A0887" w:rsidRDefault="000864E6" w:rsidP="007A0887">
      <w:pPr>
        <w:pStyle w:val="BodyText"/>
      </w:pPr>
      <w:r>
        <w:t>Surveys were carried out to understand the reason that few models go into production. This research has been carried out on the IBM Watson Telecom dataset and new practices were bought about in the feature engineeing and dataset preparation such as the inclusion of a validation dataset. This was done to ensure that the hold out dataset does not leak into the trained model to ensure real-world applicability of the chosen model</w:t>
      </w:r>
      <w:r w:rsidR="008F2D2D">
        <w:t>. Model interpretability has been the focus of this paper. Advanced model interpretation techniques such as SHAP and LIME have been implemented to ensure that when a new data point is bought into the dataset, the business is able to interpret if a customer is likely to churn or not. Along with the classification of churn, the proposed machine learning pipeline will also outline the features that are likely the cause for churn.</w:t>
      </w:r>
    </w:p>
    <w:p w14:paraId="63505A3A" w14:textId="77777777" w:rsidR="007A0887" w:rsidRDefault="007A0887" w:rsidP="00261525">
      <w:pPr>
        <w:pStyle w:val="Heading2"/>
      </w:pPr>
      <w:bookmarkStart w:id="138" w:name="_Toc72885626"/>
      <w:r>
        <w:t>6.1 Introduction</w:t>
      </w:r>
      <w:bookmarkEnd w:id="138"/>
    </w:p>
    <w:p w14:paraId="1CA24694" w14:textId="3D3BE245" w:rsidR="007A0887" w:rsidRDefault="00882B1A" w:rsidP="007A0887">
      <w:pPr>
        <w:pStyle w:val="BodyText"/>
      </w:pPr>
      <w:r>
        <w:t xml:space="preserve">In the section, the conclusions and recommendations based on the study will be explained. The discussion and conclusion of the study will be explained in Section 6.2 Understanding if the objectives of the study were met, the discussions to help support the arguments and the conclusions that can be made by the business will be </w:t>
      </w:r>
      <w:r w:rsidR="00E621C5">
        <w:t>explained</w:t>
      </w:r>
      <w:r>
        <w:t>.</w:t>
      </w:r>
      <w:r w:rsidR="00E621C5">
        <w:t xml:space="preserve"> In Section 6.3, the imapct of the study and the contribution to the overall community will be analyzed. This section will help highlight the novelty of the study, along with the improvements made as compared to the work done previously. </w:t>
      </w:r>
    </w:p>
    <w:p w14:paraId="3D64485C" w14:textId="02A32BF7" w:rsidR="00E621C5" w:rsidRDefault="001E30AD" w:rsidP="007A0887">
      <w:pPr>
        <w:pStyle w:val="BodyText"/>
      </w:pPr>
      <w:r>
        <w:lastRenderedPageBreak/>
        <w:t xml:space="preserve">Based on the literature surveyed, </w:t>
      </w:r>
      <w:r w:rsidR="004D5B6A">
        <w:t xml:space="preserve">there were </w:t>
      </w:r>
      <w:r w:rsidR="00151AEA">
        <w:t xml:space="preserve">models that had satisfactory results when it comes to the accuracy on </w:t>
      </w:r>
      <w:r w:rsidR="00AA7C0A">
        <w:t>the test data and thr AUC scores. In Section 6.4, the future work recommendations will be done. This section will help researchers in the future understand the possibilities to continue the research carried out in this field.</w:t>
      </w:r>
      <w:r w:rsidR="00023773">
        <w:t xml:space="preserve"> </w:t>
      </w:r>
    </w:p>
    <w:p w14:paraId="7AE597CE" w14:textId="77777777" w:rsidR="007A0887" w:rsidRDefault="007A0887" w:rsidP="00261525">
      <w:pPr>
        <w:pStyle w:val="Heading2"/>
      </w:pPr>
      <w:bookmarkStart w:id="139" w:name="_Toc72885627"/>
      <w:r>
        <w:t>6.2 Discussion and Conclusion</w:t>
      </w:r>
      <w:bookmarkEnd w:id="139"/>
    </w:p>
    <w:p w14:paraId="54FDA19C" w14:textId="478031C9" w:rsidR="007A0887" w:rsidRDefault="00605184" w:rsidP="007A0887">
      <w:pPr>
        <w:pStyle w:val="BodyText"/>
      </w:pPr>
      <w:r>
        <w:t xml:space="preserve">In this study, the performance of individual and ensemble models was carried out to classify churned customers. A baseline was set using the logistic regression and decision tree classifier, where the test accuracy was noted. </w:t>
      </w:r>
      <w:r w:rsidR="001A3442">
        <w:t>The preliminary analysis on the data was done by looking at the fundamental statistics of the data. Then, the distribution of the varaibles was analyzed followed by missing value analysis and outlier analysis. Univariate and bivariate analysis with respect to the target vairable, churn was done. The distribution of the variables with respect to churn was analyzed to deep dive into the latent relationships that exist within the dataset. The was followed by analysing the Pearson’s correlation coefficient by plotting heatmaps for categorical variables as well as the numerical attributes.</w:t>
      </w:r>
    </w:p>
    <w:p w14:paraId="1C02BD2B" w14:textId="7978F047" w:rsidR="001A3442" w:rsidRDefault="001A3442" w:rsidP="007A0887">
      <w:pPr>
        <w:pStyle w:val="BodyText"/>
      </w:pPr>
      <w:r>
        <w:t xml:space="preserve">In any analysis, before more advanced techniques are implemented on the data, it is important to understand the data in depth. The probablility </w:t>
      </w:r>
      <w:r w:rsidR="00863381">
        <w:t xml:space="preserve">distribution </w:t>
      </w:r>
      <w:r>
        <w:t>of the numerical variables</w:t>
      </w:r>
      <w:r w:rsidR="00863381">
        <w:t xml:space="preserve"> is analyzed using a non parametric kernel density estimation. For variables that are skewed, the box-cox transformation was applied</w:t>
      </w:r>
      <w:r w:rsidR="00851E8F">
        <w:t xml:space="preserve"> to normalize the distribution. Before more feature selecition are applied on the dataset, </w:t>
      </w:r>
      <w:r w:rsidR="00E778C1">
        <w:t xml:space="preserve">a statistical analysis among the categorical variables is done using Chi square analysis. Among the numerical and catergoical variables, an ANOVA test was performed and the statisticall significant variables were chosen. Followed by this, the details of the data split was showcased, followed by the baselines that were set up using the logistic regression and decision tree classifier. The individual models and ensemble models were discussed briefly in Chapter 4, followed by the discussion on </w:t>
      </w:r>
      <w:r w:rsidR="00DA57DE">
        <w:t>cross validation to improve the bias-variance trade off.</w:t>
      </w:r>
      <w:r w:rsidR="00C745C2">
        <w:t xml:space="preserve"> The various feature selections methods that can be employed were also discussed to understand the important features that will help understand if a customer is likely to churn or not.</w:t>
      </w:r>
      <w:r w:rsidR="0043120A">
        <w:t xml:space="preserve"> This will help in model results being as optimized as possible, as well as interpretation of real world applications. The aim through this study was to build a model that can be deployed in real-world scenarios.</w:t>
      </w:r>
    </w:p>
    <w:p w14:paraId="78CB153A" w14:textId="6846D280" w:rsidR="00CC6E9E" w:rsidRDefault="00C745C2" w:rsidP="007A0887">
      <w:pPr>
        <w:pStyle w:val="BodyText"/>
      </w:pPr>
      <w:r>
        <w:lastRenderedPageBreak/>
        <w:t>In Chapter 5, the results of the models were analyzed</w:t>
      </w:r>
      <w:r w:rsidR="007A7EAE">
        <w:t>,</w:t>
      </w:r>
      <w:bookmarkStart w:id="140" w:name="_GoBack"/>
      <w:bookmarkEnd w:id="140"/>
      <w:r>
        <w:t xml:space="preserve"> and further details on the understandings from the same were discussed. The baseline results were discussed in detail, followed by the interpretation of the visualizations </w:t>
      </w:r>
      <w:r w:rsidR="004A2225">
        <w:t xml:space="preserve">that were charted out in </w:t>
      </w:r>
      <w:r w:rsidR="007A7EAE">
        <w:t xml:space="preserve">the </w:t>
      </w:r>
      <w:r w:rsidR="004A2225">
        <w:t>previous analysis. The model results of various models were discussed in detail</w:t>
      </w:r>
      <w:r w:rsidR="001310B5">
        <w:t>. Individual models such as Gaussian Naïve Bayes, Bernoulli Naïve Bayes, Logistic Regression, Random Forest, Support Vector Machine, Decision Tree and K Nearest neighbou</w:t>
      </w:r>
      <w:r w:rsidR="007A7EAE">
        <w:t>r</w:t>
      </w:r>
      <w:r w:rsidR="001310B5">
        <w:t xml:space="preserve"> were trained on the data</w:t>
      </w:r>
      <w:r w:rsidR="00163937">
        <w:t>. Ensemble models such as Gradient Boosting and Light GBM were also used. The data was split into train, validation and test datasets to ensure that there is no data leak to ensure real</w:t>
      </w:r>
      <w:r w:rsidR="007A7EAE">
        <w:t>-</w:t>
      </w:r>
      <w:r w:rsidR="00163937">
        <w:t xml:space="preserve">world applicability. It was noticed that some of the tree models were overfitting the data. </w:t>
      </w:r>
    </w:p>
    <w:p w14:paraId="5EF6EC28" w14:textId="568A8975" w:rsidR="00C745C2" w:rsidRDefault="00163937" w:rsidP="007A0887">
      <w:pPr>
        <w:pStyle w:val="BodyText"/>
      </w:pPr>
      <w:r>
        <w:t>To further improve, cross-validation was carried out on the models</w:t>
      </w:r>
      <w:r w:rsidR="007A7EAE">
        <w:t>,</w:t>
      </w:r>
      <w:r>
        <w:t xml:space="preserve"> and the mean of the cross</w:t>
      </w:r>
      <w:r w:rsidR="007A7EAE">
        <w:t>-</w:t>
      </w:r>
      <w:r>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t>,</w:t>
      </w:r>
      <w:r>
        <w:t xml:space="preserve"> and the models were now trained on the oversampled data.</w:t>
      </w:r>
      <w:r w:rsidR="00BE6784">
        <w:t xml:space="preserve"> As it was observed that ensemble models tend to have better performance as compared to individual models, models such as Decision Tree with AdaBoost, Decision Tree with Bagging, CatBoost, Linear Support Vector Classification, Logistic Regression, Random Forest, XGBoost, K-Nearest Neighbour, Naïve Bayes, Decision Tree and SVM with </w:t>
      </w:r>
      <w:r w:rsidR="00720F95">
        <w:t>ra</w:t>
      </w:r>
      <w:r w:rsidR="007A7EAE">
        <w:t>di</w:t>
      </w:r>
      <w:r w:rsidR="00720F95">
        <w:t>al basis function</w:t>
      </w:r>
      <w:r w:rsidR="00BE6784">
        <w:t xml:space="preserve"> kernel were </w:t>
      </w:r>
      <w:r w:rsidR="00720F95">
        <w:t xml:space="preserve">implemented. The highest AUC scores were by the decision tree with </w:t>
      </w:r>
      <w:r w:rsidR="007A7EAE">
        <w:t>AdaB</w:t>
      </w:r>
      <w:r w:rsidR="00720F95">
        <w:t>oost and decision tree with bagging with scores of 0.84 for both.</w:t>
      </w:r>
    </w:p>
    <w:p w14:paraId="1221F09E" w14:textId="6404C372" w:rsidR="0045660C" w:rsidRDefault="0045660C" w:rsidP="007A0887">
      <w:pPr>
        <w:pStyle w:val="BodyText"/>
      </w:pPr>
      <w:r>
        <w:t>As previo</w:t>
      </w:r>
      <w:r w:rsidR="006171BC">
        <w:t>us</w:t>
      </w:r>
      <w:r>
        <w:t xml:space="preserve">ly stated, the main aim of this research was to aid real work implementation of customer churn models. A gap observed in the overall methodology was that more focus was given to mode results and not as much to how the business interprets results. To tackle this issue, </w:t>
      </w:r>
      <w:r w:rsidR="006171BC">
        <w:t>the</w:t>
      </w:r>
      <w:r w:rsidR="000F14A1">
        <w:t xml:space="preserve"> study relied on model interpretability techniques such as SHAP and LIME. These model interpretability techniques </w:t>
      </w:r>
      <w:r w:rsidR="00CC6E9E">
        <w:t>sh</w:t>
      </w:r>
      <w:r w:rsidR="007A7EAE">
        <w:t>i</w:t>
      </w:r>
      <w:r w:rsidR="00CC6E9E">
        <w:t>ft focus from just whether a customer churns or not to what are the factors that contribute while classifying a customer. A detailed analysis of local model interpretability</w:t>
      </w:r>
      <w:r w:rsidR="007A7EAE">
        <w:t>, as well as the global implications as to why the classification occurs,</w:t>
      </w:r>
      <w:r w:rsidR="00CC6E9E">
        <w:t xml:space="preserve"> helps us gain deeper insights into the forecasts that have been made by the models. The more the complexity of the model, the less interpretable it becomes. This is the gap that this study has aimed to bridge and has done so by focusing on state-of-the</w:t>
      </w:r>
      <w:r w:rsidR="007A7EAE">
        <w:t>-</w:t>
      </w:r>
      <w:r w:rsidR="00CC6E9E">
        <w:t>art results and interpretation.</w:t>
      </w:r>
    </w:p>
    <w:p w14:paraId="5509090D" w14:textId="77777777" w:rsidR="007A0887" w:rsidRDefault="007A0887" w:rsidP="00261525">
      <w:pPr>
        <w:pStyle w:val="Heading2"/>
      </w:pPr>
      <w:bookmarkStart w:id="141" w:name="_Toc72885628"/>
      <w:r>
        <w:lastRenderedPageBreak/>
        <w:t>6.3 Contribution to Knowledge</w:t>
      </w:r>
      <w:bookmarkEnd w:id="141"/>
    </w:p>
    <w:p w14:paraId="56AD07BF" w14:textId="51D99982" w:rsidR="007A0887" w:rsidRPr="00442877" w:rsidRDefault="00442877" w:rsidP="00340451">
      <w:pPr>
        <w:pStyle w:val="Caption"/>
        <w:rPr>
          <w:i w:val="0"/>
        </w:rPr>
      </w:pPr>
      <w:r w:rsidRPr="00442877">
        <w:rPr>
          <w:i w:val="0"/>
        </w:rPr>
        <w:t xml:space="preserve">The </w:t>
      </w:r>
      <w:r w:rsidR="006E2211">
        <w:rPr>
          <w:i w:val="0"/>
        </w:rPr>
        <w:t xml:space="preserve">work done in the field of classification of customer churn is extensive. However, there was a gap in terms of a central paper that brings together all of the knowledge to an approved pipeline. This study highlights not </w:t>
      </w:r>
      <w:r w:rsidR="007A7EAE">
        <w:rPr>
          <w:i w:val="0"/>
        </w:rPr>
        <w:t xml:space="preserve">the </w:t>
      </w:r>
      <w:r w:rsidR="006E2211">
        <w:rPr>
          <w:i w:val="0"/>
        </w:rPr>
        <w:t>only state of the art in data analysis, model building and tuning, but also in terms of model interpretability. This paper brings a whole new perspective to the data science community in terms of how incoming data points can be classified along with model interpretability using SHAP and LIME to the business. If a modelling techniq</w:t>
      </w:r>
      <w:r w:rsidR="007A7EAE">
        <w:rPr>
          <w:i w:val="0"/>
        </w:rPr>
        <w:t>u</w:t>
      </w:r>
      <w:r w:rsidR="006E2211">
        <w:rPr>
          <w:i w:val="0"/>
        </w:rPr>
        <w:t>e is to be trusted on the predictions that it makes, it is important to understand the underlying me</w:t>
      </w:r>
      <w:r w:rsidR="007A7EAE">
        <w:rPr>
          <w:i w:val="0"/>
        </w:rPr>
        <w:t>c</w:t>
      </w:r>
      <w:r w:rsidR="006E2211">
        <w:rPr>
          <w:i w:val="0"/>
        </w:rPr>
        <w:t>hanics and any underlying pitfalls associated with it. Interpretability techniques reinforce confidence that with a good understanding of the method, the likelihood to base assumptions on false understanding decreases.</w:t>
      </w:r>
      <w:r w:rsidR="00F83A73">
        <w:rPr>
          <w:i w:val="0"/>
        </w:rPr>
        <w:t xml:space="preserve"> </w:t>
      </w:r>
      <w:r w:rsidR="00127687">
        <w:rPr>
          <w:i w:val="0"/>
        </w:rPr>
        <w:t>These model interpretability techniques</w:t>
      </w:r>
      <w:r w:rsidR="00F83A73">
        <w:rPr>
          <w:i w:val="0"/>
        </w:rPr>
        <w:t xml:space="preserve"> can be further extrap</w:t>
      </w:r>
      <w:r w:rsidR="007A7EAE">
        <w:rPr>
          <w:i w:val="0"/>
        </w:rPr>
        <w:t>ol</w:t>
      </w:r>
      <w:r w:rsidR="00F83A73">
        <w:rPr>
          <w:i w:val="0"/>
        </w:rPr>
        <w:t xml:space="preserve">ated to gain deeper insights from data points using SHAP and LIME. </w:t>
      </w:r>
    </w:p>
    <w:p w14:paraId="6596AE68" w14:textId="103DC702" w:rsidR="00336B19" w:rsidRDefault="007A0887" w:rsidP="00336B19">
      <w:pPr>
        <w:pStyle w:val="Heading2"/>
        <w:numPr>
          <w:ilvl w:val="1"/>
          <w:numId w:val="45"/>
        </w:numPr>
      </w:pPr>
      <w:bookmarkStart w:id="142" w:name="_Toc72885629"/>
      <w:r>
        <w:t>Future Recommendations</w:t>
      </w:r>
      <w:bookmarkEnd w:id="142"/>
    </w:p>
    <w:p w14:paraId="2D086115" w14:textId="3096A00A" w:rsidR="00336B19" w:rsidRPr="00336B19" w:rsidRDefault="00336B19" w:rsidP="00336B19">
      <w:pPr>
        <w:pStyle w:val="BodyText"/>
      </w:pPr>
      <w:r>
        <w:t>There are various areas of research that one can take going ahead.</w:t>
      </w:r>
      <w:r w:rsidR="009E6987">
        <w:t xml:space="preserve"> The model has now been performed on a static dataset. Implementing a similar pipeline at an enterprise</w:t>
      </w:r>
      <w:r w:rsidR="007A7EAE">
        <w:t xml:space="preserve"> </w:t>
      </w:r>
      <w:r w:rsidR="009E6987">
        <w:t>level</w:t>
      </w:r>
      <w:r w:rsidR="00C4376B">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There are patterns that can be analyzed</w:t>
      </w:r>
      <w:r w:rsidR="007A7EAE">
        <w:t>,</w:t>
      </w:r>
      <w:r w:rsidR="00C4376B">
        <w:t xml:space="preserve"> such as geography, demographic information and other factors that can be analyzed further. This model can be improved to calculate the percentage of revenue saved by the company based on the evaluation metrics. Based on this information, the lift in sales can be analyzed</w:t>
      </w:r>
      <w:r w:rsidR="006D27A9">
        <w:t>.</w:t>
      </w:r>
      <w:r w:rsidR="00C4376B">
        <w:t xml:space="preserve"> </w:t>
      </w:r>
    </w:p>
    <w:p w14:paraId="39124D66" w14:textId="4327B6A5" w:rsidR="00715C4B" w:rsidRPr="00070EA1" w:rsidRDefault="00715C4B" w:rsidP="00336B19">
      <w:pPr>
        <w:pStyle w:val="Heading2"/>
        <w:numPr>
          <w:ilvl w:val="1"/>
          <w:numId w:val="45"/>
        </w:numPr>
      </w:pPr>
      <w:r w:rsidRPr="00070EA1">
        <w:br w:type="page"/>
      </w:r>
    </w:p>
    <w:p w14:paraId="63245A78" w14:textId="0F936FC5" w:rsidR="00715C4B" w:rsidRPr="00275BF9" w:rsidRDefault="00715C4B" w:rsidP="00117EB7">
      <w:pPr>
        <w:pStyle w:val="Heading1"/>
        <w:numPr>
          <w:ilvl w:val="0"/>
          <w:numId w:val="45"/>
        </w:numPr>
      </w:pPr>
      <w:bookmarkStart w:id="143" w:name="_Toc72885630"/>
      <w:r w:rsidRPr="00275BF9">
        <w:lastRenderedPageBreak/>
        <w:t>R</w:t>
      </w:r>
      <w:r w:rsidR="00EE3920" w:rsidRPr="00275BF9">
        <w:t>EFERENCES</w:t>
      </w:r>
      <w:bookmarkEnd w:id="143"/>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275BF9" w:rsidRDefault="00715C4B" w:rsidP="00117EB7">
      <w:pPr>
        <w:pStyle w:val="Heading1"/>
        <w:numPr>
          <w:ilvl w:val="0"/>
          <w:numId w:val="45"/>
        </w:numPr>
      </w:pPr>
      <w:bookmarkStart w:id="144" w:name="_Toc72885631"/>
      <w:r w:rsidRPr="00275BF9">
        <w:lastRenderedPageBreak/>
        <w:t>A</w:t>
      </w:r>
      <w:r w:rsidR="00EE3920" w:rsidRPr="00275BF9">
        <w:t>PPENDIX</w:t>
      </w:r>
      <w:r w:rsidRPr="00275BF9">
        <w:t xml:space="preserve"> A</w:t>
      </w:r>
      <w:r w:rsidR="00EE3920" w:rsidRPr="00275BF9">
        <w:t>:</w:t>
      </w:r>
      <w:r w:rsidRPr="00275BF9">
        <w:t xml:space="preserve"> </w:t>
      </w:r>
      <w:r w:rsidR="00EE3920" w:rsidRPr="00275BF9">
        <w:t>RESEARCH PLAN</w:t>
      </w:r>
      <w:bookmarkEnd w:id="144"/>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D9C17D1" w14:textId="40EF5356" w:rsidR="00350A6B" w:rsidRPr="00275BF9" w:rsidRDefault="00621A54" w:rsidP="00117EB7">
      <w:pPr>
        <w:pStyle w:val="Heading1"/>
        <w:numPr>
          <w:ilvl w:val="0"/>
          <w:numId w:val="45"/>
        </w:numPr>
      </w:pPr>
      <w:bookmarkStart w:id="145" w:name="_Toc72885632"/>
      <w:r w:rsidRPr="00275BF9">
        <w:lastRenderedPageBreak/>
        <w:t>A</w:t>
      </w:r>
      <w:r w:rsidR="00EE3920" w:rsidRPr="00275BF9">
        <w:t>PPENDIX</w:t>
      </w:r>
      <w:r w:rsidRPr="00275BF9">
        <w:t xml:space="preserve"> B</w:t>
      </w:r>
      <w:r w:rsidR="00EE3920" w:rsidRPr="00275BF9">
        <w:t>:</w:t>
      </w:r>
      <w:r w:rsidRPr="00275BF9">
        <w:t xml:space="preserve"> </w:t>
      </w:r>
      <w:r w:rsidR="00EE3920" w:rsidRPr="00275BF9">
        <w:t>RESEARCH PROPOSAL</w:t>
      </w:r>
      <w:bookmarkEnd w:id="145"/>
    </w:p>
    <w:sectPr w:rsidR="00350A6B" w:rsidRPr="00275BF9"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10BBE" w14:textId="77777777" w:rsidR="00775328" w:rsidRDefault="00775328" w:rsidP="00F74708">
      <w:r>
        <w:separator/>
      </w:r>
    </w:p>
  </w:endnote>
  <w:endnote w:type="continuationSeparator" w:id="0">
    <w:p w14:paraId="3046DA5F" w14:textId="77777777" w:rsidR="00775328" w:rsidRDefault="00775328"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D13AD9" w:rsidRDefault="00D13AD9"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D13AD9" w:rsidRDefault="00D13AD9"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640FFE" w14:textId="77777777" w:rsidR="00775328" w:rsidRDefault="00775328" w:rsidP="00F74708">
      <w:r>
        <w:separator/>
      </w:r>
    </w:p>
  </w:footnote>
  <w:footnote w:type="continuationSeparator" w:id="0">
    <w:p w14:paraId="02F3ADF8" w14:textId="77777777" w:rsidR="00775328" w:rsidRDefault="00775328"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86D4112E"/>
    <w:lvl w:ilvl="0" w:tplc="0D48ECC6">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FE4D21"/>
    <w:multiLevelType w:val="multilevel"/>
    <w:tmpl w:val="087CC0E0"/>
    <w:lvl w:ilvl="0">
      <w:start w:val="1"/>
      <w:numFmt w:val="decimal"/>
      <w:lvlText w:val="%1."/>
      <w:lvlJc w:val="left"/>
      <w:pPr>
        <w:ind w:left="360" w:hanging="360"/>
      </w:p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6"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8"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1"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7"/>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8"/>
  </w:num>
  <w:num w:numId="15">
    <w:abstractNumId w:val="11"/>
  </w:num>
  <w:num w:numId="16">
    <w:abstractNumId w:val="9"/>
  </w:num>
  <w:num w:numId="17">
    <w:abstractNumId w:val="20"/>
  </w:num>
  <w:num w:numId="18">
    <w:abstractNumId w:val="2"/>
  </w:num>
  <w:num w:numId="19">
    <w:abstractNumId w:val="26"/>
  </w:num>
  <w:num w:numId="20">
    <w:abstractNumId w:val="23"/>
  </w:num>
  <w:num w:numId="21">
    <w:abstractNumId w:val="29"/>
  </w:num>
  <w:num w:numId="22">
    <w:abstractNumId w:val="25"/>
  </w:num>
  <w:num w:numId="23">
    <w:abstractNumId w:val="31"/>
  </w:num>
  <w:num w:numId="24">
    <w:abstractNumId w:val="21"/>
  </w:num>
  <w:num w:numId="25">
    <w:abstractNumId w:val="19"/>
  </w:num>
  <w:num w:numId="26">
    <w:abstractNumId w:val="24"/>
  </w:num>
  <w:num w:numId="27">
    <w:abstractNumId w:val="12"/>
  </w:num>
  <w:num w:numId="28">
    <w:abstractNumId w:val="7"/>
  </w:num>
  <w:num w:numId="29">
    <w:abstractNumId w:val="17"/>
  </w:num>
  <w:num w:numId="30">
    <w:abstractNumId w:val="8"/>
  </w:num>
  <w:num w:numId="31">
    <w:abstractNumId w:val="28"/>
  </w:num>
  <w:num w:numId="32">
    <w:abstractNumId w:val="5"/>
  </w:num>
  <w:num w:numId="33">
    <w:abstractNumId w:val="12"/>
  </w:num>
  <w:num w:numId="34">
    <w:abstractNumId w:val="21"/>
  </w:num>
  <w:num w:numId="35">
    <w:abstractNumId w:val="31"/>
  </w:num>
  <w:num w:numId="36">
    <w:abstractNumId w:val="1"/>
  </w:num>
  <w:num w:numId="37">
    <w:abstractNumId w:val="13"/>
  </w:num>
  <w:num w:numId="38">
    <w:abstractNumId w:val="30"/>
  </w:num>
  <w:num w:numId="39">
    <w:abstractNumId w:val="22"/>
  </w:num>
  <w:num w:numId="40">
    <w:abstractNumId w:val="4"/>
  </w:num>
  <w:num w:numId="41">
    <w:abstractNumId w:val="6"/>
  </w:num>
  <w:num w:numId="42">
    <w:abstractNumId w:val="16"/>
  </w:num>
  <w:num w:numId="43">
    <w:abstractNumId w:val="14"/>
  </w:num>
  <w:num w:numId="44">
    <w:abstractNumId w:val="3"/>
  </w:num>
  <w:num w:numId="4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qsFAHSgnPItAAAA"/>
  </w:docVars>
  <w:rsids>
    <w:rsidRoot w:val="00590D07"/>
    <w:rsid w:val="00002134"/>
    <w:rsid w:val="000023A0"/>
    <w:rsid w:val="000029D9"/>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207D0"/>
    <w:rsid w:val="00022441"/>
    <w:rsid w:val="00023773"/>
    <w:rsid w:val="000254A0"/>
    <w:rsid w:val="0002555B"/>
    <w:rsid w:val="0002560D"/>
    <w:rsid w:val="00025A2C"/>
    <w:rsid w:val="00026567"/>
    <w:rsid w:val="000270E7"/>
    <w:rsid w:val="000303A1"/>
    <w:rsid w:val="000318BA"/>
    <w:rsid w:val="00031C77"/>
    <w:rsid w:val="000323E7"/>
    <w:rsid w:val="000326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9A7"/>
    <w:rsid w:val="00063EEF"/>
    <w:rsid w:val="00063F1A"/>
    <w:rsid w:val="00064F5D"/>
    <w:rsid w:val="00065A3A"/>
    <w:rsid w:val="00065B4E"/>
    <w:rsid w:val="000661E8"/>
    <w:rsid w:val="000661E9"/>
    <w:rsid w:val="000668B5"/>
    <w:rsid w:val="00070D7A"/>
    <w:rsid w:val="00070EA1"/>
    <w:rsid w:val="00070F87"/>
    <w:rsid w:val="000714A6"/>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A3A"/>
    <w:rsid w:val="00085FDF"/>
    <w:rsid w:val="000864E6"/>
    <w:rsid w:val="00087876"/>
    <w:rsid w:val="00090480"/>
    <w:rsid w:val="00090B2D"/>
    <w:rsid w:val="00090BF1"/>
    <w:rsid w:val="00090D3F"/>
    <w:rsid w:val="00090E46"/>
    <w:rsid w:val="00092914"/>
    <w:rsid w:val="00092C33"/>
    <w:rsid w:val="000933E9"/>
    <w:rsid w:val="00093A85"/>
    <w:rsid w:val="00094970"/>
    <w:rsid w:val="000A0D42"/>
    <w:rsid w:val="000A15A2"/>
    <w:rsid w:val="000A175A"/>
    <w:rsid w:val="000A1B21"/>
    <w:rsid w:val="000A238D"/>
    <w:rsid w:val="000A3FA6"/>
    <w:rsid w:val="000A49AD"/>
    <w:rsid w:val="000B00A8"/>
    <w:rsid w:val="000B0475"/>
    <w:rsid w:val="000B0A04"/>
    <w:rsid w:val="000B0B70"/>
    <w:rsid w:val="000B11D8"/>
    <w:rsid w:val="000B1C6B"/>
    <w:rsid w:val="000B2143"/>
    <w:rsid w:val="000B2279"/>
    <w:rsid w:val="000B2F84"/>
    <w:rsid w:val="000B374E"/>
    <w:rsid w:val="000B42BF"/>
    <w:rsid w:val="000B4BE6"/>
    <w:rsid w:val="000B4FCF"/>
    <w:rsid w:val="000B620F"/>
    <w:rsid w:val="000B6772"/>
    <w:rsid w:val="000B6BC4"/>
    <w:rsid w:val="000B6D81"/>
    <w:rsid w:val="000B701C"/>
    <w:rsid w:val="000B718D"/>
    <w:rsid w:val="000B726B"/>
    <w:rsid w:val="000C039D"/>
    <w:rsid w:val="000C0C3B"/>
    <w:rsid w:val="000C1648"/>
    <w:rsid w:val="000C16F8"/>
    <w:rsid w:val="000C2631"/>
    <w:rsid w:val="000C3583"/>
    <w:rsid w:val="000C6757"/>
    <w:rsid w:val="000C68B3"/>
    <w:rsid w:val="000C6DB4"/>
    <w:rsid w:val="000C781A"/>
    <w:rsid w:val="000D00ED"/>
    <w:rsid w:val="000D023E"/>
    <w:rsid w:val="000D06AD"/>
    <w:rsid w:val="000D0F97"/>
    <w:rsid w:val="000D21A7"/>
    <w:rsid w:val="000D2ABE"/>
    <w:rsid w:val="000D3011"/>
    <w:rsid w:val="000D4AB3"/>
    <w:rsid w:val="000D54E0"/>
    <w:rsid w:val="000D7180"/>
    <w:rsid w:val="000D7C0E"/>
    <w:rsid w:val="000E05DA"/>
    <w:rsid w:val="000E0ADC"/>
    <w:rsid w:val="000E2437"/>
    <w:rsid w:val="000E2C46"/>
    <w:rsid w:val="000E3731"/>
    <w:rsid w:val="000E41B1"/>
    <w:rsid w:val="000E486E"/>
    <w:rsid w:val="000E48FB"/>
    <w:rsid w:val="000E4BE8"/>
    <w:rsid w:val="000E55A2"/>
    <w:rsid w:val="000E6817"/>
    <w:rsid w:val="000E7A65"/>
    <w:rsid w:val="000E7F78"/>
    <w:rsid w:val="000F0829"/>
    <w:rsid w:val="000F138E"/>
    <w:rsid w:val="000F14A1"/>
    <w:rsid w:val="000F1966"/>
    <w:rsid w:val="000F1985"/>
    <w:rsid w:val="000F3E78"/>
    <w:rsid w:val="000F45B7"/>
    <w:rsid w:val="000F48A5"/>
    <w:rsid w:val="000F4D2C"/>
    <w:rsid w:val="000F50E0"/>
    <w:rsid w:val="000F559F"/>
    <w:rsid w:val="000F5859"/>
    <w:rsid w:val="000F6F07"/>
    <w:rsid w:val="000F7093"/>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51C"/>
    <w:rsid w:val="0011264D"/>
    <w:rsid w:val="001139EE"/>
    <w:rsid w:val="00113B30"/>
    <w:rsid w:val="00113BF9"/>
    <w:rsid w:val="001146DF"/>
    <w:rsid w:val="00114A8A"/>
    <w:rsid w:val="00114FAE"/>
    <w:rsid w:val="001152BA"/>
    <w:rsid w:val="001155C7"/>
    <w:rsid w:val="0011638A"/>
    <w:rsid w:val="00116534"/>
    <w:rsid w:val="00116C23"/>
    <w:rsid w:val="00116D93"/>
    <w:rsid w:val="001178A9"/>
    <w:rsid w:val="00117BDD"/>
    <w:rsid w:val="00117EB7"/>
    <w:rsid w:val="00120342"/>
    <w:rsid w:val="00120D8B"/>
    <w:rsid w:val="00120F66"/>
    <w:rsid w:val="00121ECF"/>
    <w:rsid w:val="00122138"/>
    <w:rsid w:val="001222B1"/>
    <w:rsid w:val="001229BF"/>
    <w:rsid w:val="00123BB2"/>
    <w:rsid w:val="0012463F"/>
    <w:rsid w:val="00124E70"/>
    <w:rsid w:val="00125277"/>
    <w:rsid w:val="0012528B"/>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CDC"/>
    <w:rsid w:val="00137F87"/>
    <w:rsid w:val="00140052"/>
    <w:rsid w:val="0014077B"/>
    <w:rsid w:val="00141DAE"/>
    <w:rsid w:val="00142F65"/>
    <w:rsid w:val="001446EC"/>
    <w:rsid w:val="0014529D"/>
    <w:rsid w:val="0014555E"/>
    <w:rsid w:val="00145D3A"/>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A3D"/>
    <w:rsid w:val="00174BA2"/>
    <w:rsid w:val="00174F5A"/>
    <w:rsid w:val="001754FC"/>
    <w:rsid w:val="00175BB2"/>
    <w:rsid w:val="00175EEE"/>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3442"/>
    <w:rsid w:val="001A424A"/>
    <w:rsid w:val="001A4BA9"/>
    <w:rsid w:val="001A52BE"/>
    <w:rsid w:val="001A68BE"/>
    <w:rsid w:val="001A6926"/>
    <w:rsid w:val="001A6E89"/>
    <w:rsid w:val="001A77BC"/>
    <w:rsid w:val="001A7C29"/>
    <w:rsid w:val="001A7D12"/>
    <w:rsid w:val="001A7DAD"/>
    <w:rsid w:val="001A7E2F"/>
    <w:rsid w:val="001A7F7A"/>
    <w:rsid w:val="001B098A"/>
    <w:rsid w:val="001B0E1F"/>
    <w:rsid w:val="001B1636"/>
    <w:rsid w:val="001B1FCD"/>
    <w:rsid w:val="001B249B"/>
    <w:rsid w:val="001B31F3"/>
    <w:rsid w:val="001B3970"/>
    <w:rsid w:val="001B41E9"/>
    <w:rsid w:val="001B5233"/>
    <w:rsid w:val="001B5991"/>
    <w:rsid w:val="001B7263"/>
    <w:rsid w:val="001B7D56"/>
    <w:rsid w:val="001C1285"/>
    <w:rsid w:val="001C1323"/>
    <w:rsid w:val="001C242B"/>
    <w:rsid w:val="001C248C"/>
    <w:rsid w:val="001C2FA5"/>
    <w:rsid w:val="001C3ECF"/>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CD6"/>
    <w:rsid w:val="001E0E24"/>
    <w:rsid w:val="001E0E2D"/>
    <w:rsid w:val="001E30AD"/>
    <w:rsid w:val="001E420A"/>
    <w:rsid w:val="001E48F2"/>
    <w:rsid w:val="001E4CA0"/>
    <w:rsid w:val="001E53B9"/>
    <w:rsid w:val="001E5C66"/>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1F7CD4"/>
    <w:rsid w:val="002003D4"/>
    <w:rsid w:val="00200718"/>
    <w:rsid w:val="00201645"/>
    <w:rsid w:val="00202818"/>
    <w:rsid w:val="0020380C"/>
    <w:rsid w:val="0020390A"/>
    <w:rsid w:val="00203AA4"/>
    <w:rsid w:val="00203D17"/>
    <w:rsid w:val="00204ECC"/>
    <w:rsid w:val="002055A5"/>
    <w:rsid w:val="00205D99"/>
    <w:rsid w:val="002066AF"/>
    <w:rsid w:val="00206D22"/>
    <w:rsid w:val="00207392"/>
    <w:rsid w:val="002073D8"/>
    <w:rsid w:val="00207CC2"/>
    <w:rsid w:val="00207D75"/>
    <w:rsid w:val="00210E6F"/>
    <w:rsid w:val="0021100B"/>
    <w:rsid w:val="00211AD9"/>
    <w:rsid w:val="002122D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5FBA"/>
    <w:rsid w:val="002466C4"/>
    <w:rsid w:val="00246C36"/>
    <w:rsid w:val="002470CB"/>
    <w:rsid w:val="00250940"/>
    <w:rsid w:val="00250A84"/>
    <w:rsid w:val="00250BBB"/>
    <w:rsid w:val="00250FC1"/>
    <w:rsid w:val="00251AE3"/>
    <w:rsid w:val="0025241E"/>
    <w:rsid w:val="00252596"/>
    <w:rsid w:val="002525CD"/>
    <w:rsid w:val="0025277C"/>
    <w:rsid w:val="00253F80"/>
    <w:rsid w:val="00254454"/>
    <w:rsid w:val="002552A1"/>
    <w:rsid w:val="00255513"/>
    <w:rsid w:val="002560BD"/>
    <w:rsid w:val="002562B3"/>
    <w:rsid w:val="00257BBE"/>
    <w:rsid w:val="00257FEC"/>
    <w:rsid w:val="00260068"/>
    <w:rsid w:val="00261525"/>
    <w:rsid w:val="00261941"/>
    <w:rsid w:val="002628B9"/>
    <w:rsid w:val="00262C99"/>
    <w:rsid w:val="00262DE7"/>
    <w:rsid w:val="00263080"/>
    <w:rsid w:val="0026447A"/>
    <w:rsid w:val="00264CB4"/>
    <w:rsid w:val="00265AD4"/>
    <w:rsid w:val="00266ECA"/>
    <w:rsid w:val="00267BDE"/>
    <w:rsid w:val="00270C0A"/>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8026E"/>
    <w:rsid w:val="0028228B"/>
    <w:rsid w:val="00282BA7"/>
    <w:rsid w:val="00282D75"/>
    <w:rsid w:val="00283F79"/>
    <w:rsid w:val="0028473B"/>
    <w:rsid w:val="00284807"/>
    <w:rsid w:val="00284997"/>
    <w:rsid w:val="0028648C"/>
    <w:rsid w:val="002873D1"/>
    <w:rsid w:val="00287512"/>
    <w:rsid w:val="0028793F"/>
    <w:rsid w:val="00290880"/>
    <w:rsid w:val="00290E86"/>
    <w:rsid w:val="00290FD1"/>
    <w:rsid w:val="0029147A"/>
    <w:rsid w:val="00291D97"/>
    <w:rsid w:val="00291F69"/>
    <w:rsid w:val="00292585"/>
    <w:rsid w:val="002927A0"/>
    <w:rsid w:val="00292AA9"/>
    <w:rsid w:val="002948C3"/>
    <w:rsid w:val="00294D26"/>
    <w:rsid w:val="00295819"/>
    <w:rsid w:val="00295B3F"/>
    <w:rsid w:val="00295E46"/>
    <w:rsid w:val="002960CD"/>
    <w:rsid w:val="002979A3"/>
    <w:rsid w:val="002A22C4"/>
    <w:rsid w:val="002A22EE"/>
    <w:rsid w:val="002A3E59"/>
    <w:rsid w:val="002A4715"/>
    <w:rsid w:val="002A4C55"/>
    <w:rsid w:val="002A4C5E"/>
    <w:rsid w:val="002A530E"/>
    <w:rsid w:val="002A5706"/>
    <w:rsid w:val="002A5CAF"/>
    <w:rsid w:val="002A66C1"/>
    <w:rsid w:val="002A68A9"/>
    <w:rsid w:val="002A6E17"/>
    <w:rsid w:val="002A6FE2"/>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B6F12"/>
    <w:rsid w:val="002C0469"/>
    <w:rsid w:val="002C0494"/>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1BFB"/>
    <w:rsid w:val="002E2CF2"/>
    <w:rsid w:val="002E31B4"/>
    <w:rsid w:val="002E37CD"/>
    <w:rsid w:val="002E3A31"/>
    <w:rsid w:val="002E3EB5"/>
    <w:rsid w:val="002E4C81"/>
    <w:rsid w:val="002E501B"/>
    <w:rsid w:val="002E6C55"/>
    <w:rsid w:val="002F056C"/>
    <w:rsid w:val="002F0738"/>
    <w:rsid w:val="002F1208"/>
    <w:rsid w:val="002F1BE6"/>
    <w:rsid w:val="002F5F74"/>
    <w:rsid w:val="002F64CE"/>
    <w:rsid w:val="002F73E2"/>
    <w:rsid w:val="00300E19"/>
    <w:rsid w:val="0030101E"/>
    <w:rsid w:val="0030208D"/>
    <w:rsid w:val="00302720"/>
    <w:rsid w:val="00303A4C"/>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38DF"/>
    <w:rsid w:val="00334165"/>
    <w:rsid w:val="00334620"/>
    <w:rsid w:val="003346CB"/>
    <w:rsid w:val="0033640A"/>
    <w:rsid w:val="00336445"/>
    <w:rsid w:val="00336B19"/>
    <w:rsid w:val="00336C19"/>
    <w:rsid w:val="00336E2A"/>
    <w:rsid w:val="00340451"/>
    <w:rsid w:val="0034057A"/>
    <w:rsid w:val="003414D2"/>
    <w:rsid w:val="00341AAD"/>
    <w:rsid w:val="00341E66"/>
    <w:rsid w:val="00342043"/>
    <w:rsid w:val="00342597"/>
    <w:rsid w:val="00342B0A"/>
    <w:rsid w:val="00343329"/>
    <w:rsid w:val="00343D71"/>
    <w:rsid w:val="003443AA"/>
    <w:rsid w:val="003447AF"/>
    <w:rsid w:val="003447E5"/>
    <w:rsid w:val="003447E7"/>
    <w:rsid w:val="003454A4"/>
    <w:rsid w:val="00345704"/>
    <w:rsid w:val="00345DC1"/>
    <w:rsid w:val="00345E38"/>
    <w:rsid w:val="003464F7"/>
    <w:rsid w:val="00346D47"/>
    <w:rsid w:val="0034781A"/>
    <w:rsid w:val="003478C7"/>
    <w:rsid w:val="00350546"/>
    <w:rsid w:val="00350A6B"/>
    <w:rsid w:val="00350F8E"/>
    <w:rsid w:val="00351A50"/>
    <w:rsid w:val="00351C71"/>
    <w:rsid w:val="003540EE"/>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27A"/>
    <w:rsid w:val="003734D1"/>
    <w:rsid w:val="003741B3"/>
    <w:rsid w:val="0037462C"/>
    <w:rsid w:val="00375606"/>
    <w:rsid w:val="00376072"/>
    <w:rsid w:val="00376B35"/>
    <w:rsid w:val="00376F21"/>
    <w:rsid w:val="003771AD"/>
    <w:rsid w:val="0038076A"/>
    <w:rsid w:val="003807B4"/>
    <w:rsid w:val="003809D3"/>
    <w:rsid w:val="00381307"/>
    <w:rsid w:val="00382232"/>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51E2"/>
    <w:rsid w:val="003C5AF5"/>
    <w:rsid w:val="003C5D5C"/>
    <w:rsid w:val="003C5E0A"/>
    <w:rsid w:val="003C6846"/>
    <w:rsid w:val="003C6B60"/>
    <w:rsid w:val="003C74B3"/>
    <w:rsid w:val="003C7859"/>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F0573"/>
    <w:rsid w:val="003F08FC"/>
    <w:rsid w:val="003F19B6"/>
    <w:rsid w:val="003F2AE1"/>
    <w:rsid w:val="003F4C40"/>
    <w:rsid w:val="003F55AD"/>
    <w:rsid w:val="003F6075"/>
    <w:rsid w:val="003F6E7E"/>
    <w:rsid w:val="003F750B"/>
    <w:rsid w:val="004017EA"/>
    <w:rsid w:val="00402566"/>
    <w:rsid w:val="00402671"/>
    <w:rsid w:val="00402E13"/>
    <w:rsid w:val="00403A24"/>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5631"/>
    <w:rsid w:val="00426E8E"/>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EE3"/>
    <w:rsid w:val="00451096"/>
    <w:rsid w:val="0045355A"/>
    <w:rsid w:val="004536A9"/>
    <w:rsid w:val="004537F4"/>
    <w:rsid w:val="00453877"/>
    <w:rsid w:val="0045409B"/>
    <w:rsid w:val="004544B9"/>
    <w:rsid w:val="00455D4C"/>
    <w:rsid w:val="0045660C"/>
    <w:rsid w:val="00457D60"/>
    <w:rsid w:val="0046014C"/>
    <w:rsid w:val="00461476"/>
    <w:rsid w:val="00461FD3"/>
    <w:rsid w:val="00462670"/>
    <w:rsid w:val="0046282B"/>
    <w:rsid w:val="00462DBD"/>
    <w:rsid w:val="00463BD7"/>
    <w:rsid w:val="00463E0D"/>
    <w:rsid w:val="00464A34"/>
    <w:rsid w:val="00464AAE"/>
    <w:rsid w:val="00464D86"/>
    <w:rsid w:val="0046516E"/>
    <w:rsid w:val="00465829"/>
    <w:rsid w:val="004659AE"/>
    <w:rsid w:val="00466475"/>
    <w:rsid w:val="00466FA2"/>
    <w:rsid w:val="0046760A"/>
    <w:rsid w:val="004679A0"/>
    <w:rsid w:val="00467A11"/>
    <w:rsid w:val="004704C1"/>
    <w:rsid w:val="004706BD"/>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DB6"/>
    <w:rsid w:val="004D507D"/>
    <w:rsid w:val="004D5B6A"/>
    <w:rsid w:val="004D6B69"/>
    <w:rsid w:val="004D7046"/>
    <w:rsid w:val="004D776E"/>
    <w:rsid w:val="004E0B36"/>
    <w:rsid w:val="004E16AA"/>
    <w:rsid w:val="004E1E74"/>
    <w:rsid w:val="004E24D0"/>
    <w:rsid w:val="004E25C1"/>
    <w:rsid w:val="004E2701"/>
    <w:rsid w:val="004E291D"/>
    <w:rsid w:val="004E29B3"/>
    <w:rsid w:val="004E2AB8"/>
    <w:rsid w:val="004E3447"/>
    <w:rsid w:val="004E48D3"/>
    <w:rsid w:val="004E4D9C"/>
    <w:rsid w:val="004E5017"/>
    <w:rsid w:val="004E5E20"/>
    <w:rsid w:val="004E61D6"/>
    <w:rsid w:val="004E67C0"/>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44C"/>
    <w:rsid w:val="0050281C"/>
    <w:rsid w:val="00502E01"/>
    <w:rsid w:val="00503476"/>
    <w:rsid w:val="00504D80"/>
    <w:rsid w:val="00505E84"/>
    <w:rsid w:val="005062D2"/>
    <w:rsid w:val="00506CAF"/>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0F8"/>
    <w:rsid w:val="00543101"/>
    <w:rsid w:val="0054317C"/>
    <w:rsid w:val="0054399C"/>
    <w:rsid w:val="0054422F"/>
    <w:rsid w:val="005444D6"/>
    <w:rsid w:val="00544CE0"/>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1CC0"/>
    <w:rsid w:val="00563E64"/>
    <w:rsid w:val="005643A9"/>
    <w:rsid w:val="0056454E"/>
    <w:rsid w:val="00565E97"/>
    <w:rsid w:val="0056634C"/>
    <w:rsid w:val="0056771D"/>
    <w:rsid w:val="00567EF3"/>
    <w:rsid w:val="00570087"/>
    <w:rsid w:val="005707AA"/>
    <w:rsid w:val="005716E2"/>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3A7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09ED"/>
    <w:rsid w:val="005A34D1"/>
    <w:rsid w:val="005A3528"/>
    <w:rsid w:val="005A4FCA"/>
    <w:rsid w:val="005A534A"/>
    <w:rsid w:val="005A595D"/>
    <w:rsid w:val="005A6681"/>
    <w:rsid w:val="005A7970"/>
    <w:rsid w:val="005B0121"/>
    <w:rsid w:val="005B0258"/>
    <w:rsid w:val="005B0A8E"/>
    <w:rsid w:val="005B0C9E"/>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2D5"/>
    <w:rsid w:val="005C53B1"/>
    <w:rsid w:val="005C5909"/>
    <w:rsid w:val="005C5C4F"/>
    <w:rsid w:val="005C5DEE"/>
    <w:rsid w:val="005C63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789F"/>
    <w:rsid w:val="005E0093"/>
    <w:rsid w:val="005E1985"/>
    <w:rsid w:val="005E1A6E"/>
    <w:rsid w:val="005E2070"/>
    <w:rsid w:val="005E2A47"/>
    <w:rsid w:val="005E3724"/>
    <w:rsid w:val="005E4760"/>
    <w:rsid w:val="005E5B7B"/>
    <w:rsid w:val="005E5DD6"/>
    <w:rsid w:val="005E5EF4"/>
    <w:rsid w:val="005E7197"/>
    <w:rsid w:val="005F033F"/>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1898"/>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E47"/>
    <w:rsid w:val="006220C8"/>
    <w:rsid w:val="006223EA"/>
    <w:rsid w:val="00622666"/>
    <w:rsid w:val="006234AE"/>
    <w:rsid w:val="006241BC"/>
    <w:rsid w:val="006247A5"/>
    <w:rsid w:val="00624E8C"/>
    <w:rsid w:val="0062527A"/>
    <w:rsid w:val="00625487"/>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C24"/>
    <w:rsid w:val="006424D3"/>
    <w:rsid w:val="00642D74"/>
    <w:rsid w:val="00642E91"/>
    <w:rsid w:val="00645414"/>
    <w:rsid w:val="00645D03"/>
    <w:rsid w:val="006468E6"/>
    <w:rsid w:val="0064695E"/>
    <w:rsid w:val="0064697F"/>
    <w:rsid w:val="006476EF"/>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B37"/>
    <w:rsid w:val="006710BA"/>
    <w:rsid w:val="006724A2"/>
    <w:rsid w:val="006724B6"/>
    <w:rsid w:val="0067318D"/>
    <w:rsid w:val="006732EC"/>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662F"/>
    <w:rsid w:val="006A7261"/>
    <w:rsid w:val="006A7D41"/>
    <w:rsid w:val="006B0028"/>
    <w:rsid w:val="006B0380"/>
    <w:rsid w:val="006B05B9"/>
    <w:rsid w:val="006B100B"/>
    <w:rsid w:val="006B1089"/>
    <w:rsid w:val="006B1D9A"/>
    <w:rsid w:val="006B1F8A"/>
    <w:rsid w:val="006B358F"/>
    <w:rsid w:val="006B3972"/>
    <w:rsid w:val="006B3AA8"/>
    <w:rsid w:val="006B3CCA"/>
    <w:rsid w:val="006B3F0F"/>
    <w:rsid w:val="006B4FAE"/>
    <w:rsid w:val="006B563A"/>
    <w:rsid w:val="006B6EFE"/>
    <w:rsid w:val="006B7997"/>
    <w:rsid w:val="006C1940"/>
    <w:rsid w:val="006C1E69"/>
    <w:rsid w:val="006C3123"/>
    <w:rsid w:val="006C31D8"/>
    <w:rsid w:val="006C5E94"/>
    <w:rsid w:val="006C6297"/>
    <w:rsid w:val="006C6B3B"/>
    <w:rsid w:val="006C7A1D"/>
    <w:rsid w:val="006C7AEB"/>
    <w:rsid w:val="006D0093"/>
    <w:rsid w:val="006D0804"/>
    <w:rsid w:val="006D22F3"/>
    <w:rsid w:val="006D27A9"/>
    <w:rsid w:val="006D2B00"/>
    <w:rsid w:val="006D4AD2"/>
    <w:rsid w:val="006D50CD"/>
    <w:rsid w:val="006D5310"/>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FF6"/>
    <w:rsid w:val="006F03F7"/>
    <w:rsid w:val="006F0B0A"/>
    <w:rsid w:val="006F0C98"/>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7611"/>
    <w:rsid w:val="00707FA0"/>
    <w:rsid w:val="0071045A"/>
    <w:rsid w:val="00710FE8"/>
    <w:rsid w:val="00711074"/>
    <w:rsid w:val="00711394"/>
    <w:rsid w:val="00712326"/>
    <w:rsid w:val="007137FE"/>
    <w:rsid w:val="00714DFD"/>
    <w:rsid w:val="007154A9"/>
    <w:rsid w:val="00715559"/>
    <w:rsid w:val="00715A9A"/>
    <w:rsid w:val="00715C4B"/>
    <w:rsid w:val="0071741D"/>
    <w:rsid w:val="0071765D"/>
    <w:rsid w:val="007207BE"/>
    <w:rsid w:val="00720DEB"/>
    <w:rsid w:val="00720F95"/>
    <w:rsid w:val="00721A1B"/>
    <w:rsid w:val="00721CD0"/>
    <w:rsid w:val="0072212E"/>
    <w:rsid w:val="007225E2"/>
    <w:rsid w:val="00722C63"/>
    <w:rsid w:val="007230F5"/>
    <w:rsid w:val="00723359"/>
    <w:rsid w:val="007236C5"/>
    <w:rsid w:val="0072503C"/>
    <w:rsid w:val="00725786"/>
    <w:rsid w:val="00727A07"/>
    <w:rsid w:val="00727DF9"/>
    <w:rsid w:val="007300F5"/>
    <w:rsid w:val="0073095A"/>
    <w:rsid w:val="00730EDB"/>
    <w:rsid w:val="007310E6"/>
    <w:rsid w:val="00731174"/>
    <w:rsid w:val="007313BE"/>
    <w:rsid w:val="00731680"/>
    <w:rsid w:val="00731DA1"/>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5102"/>
    <w:rsid w:val="00745A14"/>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47FC"/>
    <w:rsid w:val="00774F73"/>
    <w:rsid w:val="00775328"/>
    <w:rsid w:val="00776D98"/>
    <w:rsid w:val="00780491"/>
    <w:rsid w:val="00780660"/>
    <w:rsid w:val="00780BE8"/>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71E"/>
    <w:rsid w:val="00795183"/>
    <w:rsid w:val="0079618D"/>
    <w:rsid w:val="00796937"/>
    <w:rsid w:val="007969BE"/>
    <w:rsid w:val="00796AA6"/>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6601"/>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BAC"/>
    <w:rsid w:val="00802FAA"/>
    <w:rsid w:val="0080484E"/>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3930"/>
    <w:rsid w:val="00833C7D"/>
    <w:rsid w:val="00834195"/>
    <w:rsid w:val="008344B7"/>
    <w:rsid w:val="0083511D"/>
    <w:rsid w:val="0083538A"/>
    <w:rsid w:val="00836256"/>
    <w:rsid w:val="00836CBD"/>
    <w:rsid w:val="008372CD"/>
    <w:rsid w:val="008374A0"/>
    <w:rsid w:val="00837DF6"/>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7980"/>
    <w:rsid w:val="008504C7"/>
    <w:rsid w:val="008506A1"/>
    <w:rsid w:val="008506A4"/>
    <w:rsid w:val="0085081D"/>
    <w:rsid w:val="00850C74"/>
    <w:rsid w:val="0085160F"/>
    <w:rsid w:val="00851E8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4F2F"/>
    <w:rsid w:val="00875350"/>
    <w:rsid w:val="008755D7"/>
    <w:rsid w:val="00875C75"/>
    <w:rsid w:val="008765BB"/>
    <w:rsid w:val="00876E1E"/>
    <w:rsid w:val="0087709A"/>
    <w:rsid w:val="0088085A"/>
    <w:rsid w:val="00880C68"/>
    <w:rsid w:val="00881379"/>
    <w:rsid w:val="00881B81"/>
    <w:rsid w:val="00881CF8"/>
    <w:rsid w:val="00881EA0"/>
    <w:rsid w:val="0088213E"/>
    <w:rsid w:val="008823A4"/>
    <w:rsid w:val="00882B1A"/>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A04"/>
    <w:rsid w:val="008C7719"/>
    <w:rsid w:val="008C7C38"/>
    <w:rsid w:val="008C7DFD"/>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3E92"/>
    <w:rsid w:val="008F44B6"/>
    <w:rsid w:val="008F4BE5"/>
    <w:rsid w:val="008F5815"/>
    <w:rsid w:val="008F6274"/>
    <w:rsid w:val="008F6F2B"/>
    <w:rsid w:val="008F709E"/>
    <w:rsid w:val="008F7DEA"/>
    <w:rsid w:val="00900256"/>
    <w:rsid w:val="009011BE"/>
    <w:rsid w:val="009013A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2B68"/>
    <w:rsid w:val="00913127"/>
    <w:rsid w:val="00913251"/>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31DA"/>
    <w:rsid w:val="0094399E"/>
    <w:rsid w:val="00943AAF"/>
    <w:rsid w:val="00943D2F"/>
    <w:rsid w:val="00943FB2"/>
    <w:rsid w:val="009452F1"/>
    <w:rsid w:val="00946781"/>
    <w:rsid w:val="00946EAA"/>
    <w:rsid w:val="00947329"/>
    <w:rsid w:val="00950771"/>
    <w:rsid w:val="0095305B"/>
    <w:rsid w:val="0095340C"/>
    <w:rsid w:val="00953BB8"/>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6979"/>
    <w:rsid w:val="00996FED"/>
    <w:rsid w:val="00997185"/>
    <w:rsid w:val="009A18CF"/>
    <w:rsid w:val="009A2592"/>
    <w:rsid w:val="009A2716"/>
    <w:rsid w:val="009A2AFD"/>
    <w:rsid w:val="009A2D04"/>
    <w:rsid w:val="009A32A0"/>
    <w:rsid w:val="009A3306"/>
    <w:rsid w:val="009A33FC"/>
    <w:rsid w:val="009A36B5"/>
    <w:rsid w:val="009A4157"/>
    <w:rsid w:val="009A5359"/>
    <w:rsid w:val="009A54FD"/>
    <w:rsid w:val="009A6226"/>
    <w:rsid w:val="009A67D7"/>
    <w:rsid w:val="009A6CA6"/>
    <w:rsid w:val="009A7118"/>
    <w:rsid w:val="009A7485"/>
    <w:rsid w:val="009A7C55"/>
    <w:rsid w:val="009B08EB"/>
    <w:rsid w:val="009B0D7D"/>
    <w:rsid w:val="009B0F78"/>
    <w:rsid w:val="009B138C"/>
    <w:rsid w:val="009B1839"/>
    <w:rsid w:val="009B2BED"/>
    <w:rsid w:val="009B2C68"/>
    <w:rsid w:val="009B2D54"/>
    <w:rsid w:val="009B32CB"/>
    <w:rsid w:val="009B3454"/>
    <w:rsid w:val="009B3FE7"/>
    <w:rsid w:val="009B6268"/>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6D53"/>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3221"/>
    <w:rsid w:val="00A53ACC"/>
    <w:rsid w:val="00A54249"/>
    <w:rsid w:val="00A543AF"/>
    <w:rsid w:val="00A54514"/>
    <w:rsid w:val="00A54573"/>
    <w:rsid w:val="00A5499F"/>
    <w:rsid w:val="00A54CA0"/>
    <w:rsid w:val="00A559C8"/>
    <w:rsid w:val="00A55C42"/>
    <w:rsid w:val="00A56161"/>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C07"/>
    <w:rsid w:val="00A66DE4"/>
    <w:rsid w:val="00A704F0"/>
    <w:rsid w:val="00A707EB"/>
    <w:rsid w:val="00A70F41"/>
    <w:rsid w:val="00A72048"/>
    <w:rsid w:val="00A7236E"/>
    <w:rsid w:val="00A734D7"/>
    <w:rsid w:val="00A73775"/>
    <w:rsid w:val="00A73CBB"/>
    <w:rsid w:val="00A75503"/>
    <w:rsid w:val="00A75CFB"/>
    <w:rsid w:val="00A76D93"/>
    <w:rsid w:val="00A77783"/>
    <w:rsid w:val="00A80980"/>
    <w:rsid w:val="00A80EF2"/>
    <w:rsid w:val="00A81919"/>
    <w:rsid w:val="00A82004"/>
    <w:rsid w:val="00A82310"/>
    <w:rsid w:val="00A827A8"/>
    <w:rsid w:val="00A82BB7"/>
    <w:rsid w:val="00A82F19"/>
    <w:rsid w:val="00A8303E"/>
    <w:rsid w:val="00A836C2"/>
    <w:rsid w:val="00A83A88"/>
    <w:rsid w:val="00A850AC"/>
    <w:rsid w:val="00A85432"/>
    <w:rsid w:val="00A8560F"/>
    <w:rsid w:val="00A85E80"/>
    <w:rsid w:val="00A869BC"/>
    <w:rsid w:val="00A879B9"/>
    <w:rsid w:val="00A87AC4"/>
    <w:rsid w:val="00A87F76"/>
    <w:rsid w:val="00A9003E"/>
    <w:rsid w:val="00A902E9"/>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EE5"/>
    <w:rsid w:val="00AA259F"/>
    <w:rsid w:val="00AA3D3D"/>
    <w:rsid w:val="00AA5452"/>
    <w:rsid w:val="00AA58EB"/>
    <w:rsid w:val="00AA5BA6"/>
    <w:rsid w:val="00AA5CD5"/>
    <w:rsid w:val="00AA7C0A"/>
    <w:rsid w:val="00AA7D47"/>
    <w:rsid w:val="00AA7D77"/>
    <w:rsid w:val="00AB0BB3"/>
    <w:rsid w:val="00AB14B2"/>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F8"/>
    <w:rsid w:val="00AC3E6B"/>
    <w:rsid w:val="00AC5039"/>
    <w:rsid w:val="00AC69A7"/>
    <w:rsid w:val="00AC6F0A"/>
    <w:rsid w:val="00AC6FAC"/>
    <w:rsid w:val="00AC7DB3"/>
    <w:rsid w:val="00AD0BBF"/>
    <w:rsid w:val="00AD209C"/>
    <w:rsid w:val="00AD2C5E"/>
    <w:rsid w:val="00AD2CD3"/>
    <w:rsid w:val="00AD34C9"/>
    <w:rsid w:val="00AD35CD"/>
    <w:rsid w:val="00AD3EFC"/>
    <w:rsid w:val="00AD6791"/>
    <w:rsid w:val="00AD6992"/>
    <w:rsid w:val="00AD6E54"/>
    <w:rsid w:val="00AD7682"/>
    <w:rsid w:val="00AD799F"/>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26C"/>
    <w:rsid w:val="00B3353A"/>
    <w:rsid w:val="00B33562"/>
    <w:rsid w:val="00B335CD"/>
    <w:rsid w:val="00B33B7F"/>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B3B"/>
    <w:rsid w:val="00B77CA3"/>
    <w:rsid w:val="00B8059A"/>
    <w:rsid w:val="00B80907"/>
    <w:rsid w:val="00B82146"/>
    <w:rsid w:val="00B827C8"/>
    <w:rsid w:val="00B82994"/>
    <w:rsid w:val="00B832DF"/>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81C"/>
    <w:rsid w:val="00BA030D"/>
    <w:rsid w:val="00BA0988"/>
    <w:rsid w:val="00BA11FA"/>
    <w:rsid w:val="00BA15D2"/>
    <w:rsid w:val="00BA2197"/>
    <w:rsid w:val="00BA2C08"/>
    <w:rsid w:val="00BA2DE3"/>
    <w:rsid w:val="00BA3D84"/>
    <w:rsid w:val="00BA403F"/>
    <w:rsid w:val="00BA487D"/>
    <w:rsid w:val="00BA48AE"/>
    <w:rsid w:val="00BA4B2C"/>
    <w:rsid w:val="00BA5A2B"/>
    <w:rsid w:val="00BA60BE"/>
    <w:rsid w:val="00BA63C4"/>
    <w:rsid w:val="00BA64BA"/>
    <w:rsid w:val="00BA6503"/>
    <w:rsid w:val="00BA6BFA"/>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6AB6"/>
    <w:rsid w:val="00BD6BC6"/>
    <w:rsid w:val="00BD6FEB"/>
    <w:rsid w:val="00BD75AB"/>
    <w:rsid w:val="00BD7F16"/>
    <w:rsid w:val="00BE02F1"/>
    <w:rsid w:val="00BE0F04"/>
    <w:rsid w:val="00BE19B0"/>
    <w:rsid w:val="00BE1EA2"/>
    <w:rsid w:val="00BE1F19"/>
    <w:rsid w:val="00BE2231"/>
    <w:rsid w:val="00BE228C"/>
    <w:rsid w:val="00BE2DAA"/>
    <w:rsid w:val="00BE4B59"/>
    <w:rsid w:val="00BE4FC2"/>
    <w:rsid w:val="00BE517B"/>
    <w:rsid w:val="00BE6059"/>
    <w:rsid w:val="00BE6784"/>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177F3"/>
    <w:rsid w:val="00C20D72"/>
    <w:rsid w:val="00C21362"/>
    <w:rsid w:val="00C21983"/>
    <w:rsid w:val="00C21CBE"/>
    <w:rsid w:val="00C22A9B"/>
    <w:rsid w:val="00C22DAB"/>
    <w:rsid w:val="00C235BC"/>
    <w:rsid w:val="00C24FA8"/>
    <w:rsid w:val="00C25755"/>
    <w:rsid w:val="00C25B86"/>
    <w:rsid w:val="00C2610D"/>
    <w:rsid w:val="00C261B8"/>
    <w:rsid w:val="00C30050"/>
    <w:rsid w:val="00C309A7"/>
    <w:rsid w:val="00C3212B"/>
    <w:rsid w:val="00C32C69"/>
    <w:rsid w:val="00C35962"/>
    <w:rsid w:val="00C3619A"/>
    <w:rsid w:val="00C36279"/>
    <w:rsid w:val="00C36679"/>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29E1"/>
    <w:rsid w:val="00C53031"/>
    <w:rsid w:val="00C532A3"/>
    <w:rsid w:val="00C53D44"/>
    <w:rsid w:val="00C53E4D"/>
    <w:rsid w:val="00C53FEF"/>
    <w:rsid w:val="00C544FA"/>
    <w:rsid w:val="00C54570"/>
    <w:rsid w:val="00C54B43"/>
    <w:rsid w:val="00C55C6D"/>
    <w:rsid w:val="00C564DC"/>
    <w:rsid w:val="00C56FD9"/>
    <w:rsid w:val="00C576CF"/>
    <w:rsid w:val="00C57807"/>
    <w:rsid w:val="00C5798B"/>
    <w:rsid w:val="00C60062"/>
    <w:rsid w:val="00C60A69"/>
    <w:rsid w:val="00C60B15"/>
    <w:rsid w:val="00C61ABB"/>
    <w:rsid w:val="00C61F7A"/>
    <w:rsid w:val="00C6203E"/>
    <w:rsid w:val="00C62E3B"/>
    <w:rsid w:val="00C6380A"/>
    <w:rsid w:val="00C63880"/>
    <w:rsid w:val="00C64EE8"/>
    <w:rsid w:val="00C651EC"/>
    <w:rsid w:val="00C65357"/>
    <w:rsid w:val="00C65D75"/>
    <w:rsid w:val="00C65F45"/>
    <w:rsid w:val="00C661D5"/>
    <w:rsid w:val="00C66714"/>
    <w:rsid w:val="00C668C3"/>
    <w:rsid w:val="00C67A56"/>
    <w:rsid w:val="00C67DE2"/>
    <w:rsid w:val="00C70B9D"/>
    <w:rsid w:val="00C7187E"/>
    <w:rsid w:val="00C722B4"/>
    <w:rsid w:val="00C72804"/>
    <w:rsid w:val="00C732E8"/>
    <w:rsid w:val="00C73C82"/>
    <w:rsid w:val="00C73E5C"/>
    <w:rsid w:val="00C745C2"/>
    <w:rsid w:val="00C75116"/>
    <w:rsid w:val="00C75A21"/>
    <w:rsid w:val="00C75C57"/>
    <w:rsid w:val="00C75DE5"/>
    <w:rsid w:val="00C765D4"/>
    <w:rsid w:val="00C76702"/>
    <w:rsid w:val="00C80043"/>
    <w:rsid w:val="00C8075D"/>
    <w:rsid w:val="00C808BF"/>
    <w:rsid w:val="00C818F7"/>
    <w:rsid w:val="00C823EE"/>
    <w:rsid w:val="00C824D4"/>
    <w:rsid w:val="00C82559"/>
    <w:rsid w:val="00C825E4"/>
    <w:rsid w:val="00C84F1C"/>
    <w:rsid w:val="00C850AC"/>
    <w:rsid w:val="00C852DE"/>
    <w:rsid w:val="00C864BB"/>
    <w:rsid w:val="00C86A12"/>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2FB"/>
    <w:rsid w:val="00D107C8"/>
    <w:rsid w:val="00D1081A"/>
    <w:rsid w:val="00D10A7F"/>
    <w:rsid w:val="00D113C4"/>
    <w:rsid w:val="00D116A8"/>
    <w:rsid w:val="00D11733"/>
    <w:rsid w:val="00D11AA3"/>
    <w:rsid w:val="00D137C2"/>
    <w:rsid w:val="00D13AD9"/>
    <w:rsid w:val="00D13EDF"/>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69C5"/>
    <w:rsid w:val="00D37BF6"/>
    <w:rsid w:val="00D37E63"/>
    <w:rsid w:val="00D402D1"/>
    <w:rsid w:val="00D40388"/>
    <w:rsid w:val="00D403F6"/>
    <w:rsid w:val="00D4067B"/>
    <w:rsid w:val="00D40CF4"/>
    <w:rsid w:val="00D40F2A"/>
    <w:rsid w:val="00D42072"/>
    <w:rsid w:val="00D44749"/>
    <w:rsid w:val="00D44ECA"/>
    <w:rsid w:val="00D479BD"/>
    <w:rsid w:val="00D50B0A"/>
    <w:rsid w:val="00D50C1D"/>
    <w:rsid w:val="00D511C6"/>
    <w:rsid w:val="00D51623"/>
    <w:rsid w:val="00D518F2"/>
    <w:rsid w:val="00D5379A"/>
    <w:rsid w:val="00D543BC"/>
    <w:rsid w:val="00D54410"/>
    <w:rsid w:val="00D54802"/>
    <w:rsid w:val="00D54BD0"/>
    <w:rsid w:val="00D55422"/>
    <w:rsid w:val="00D55634"/>
    <w:rsid w:val="00D55FAE"/>
    <w:rsid w:val="00D562BF"/>
    <w:rsid w:val="00D60102"/>
    <w:rsid w:val="00D6034F"/>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18D6"/>
    <w:rsid w:val="00D81A04"/>
    <w:rsid w:val="00D8242D"/>
    <w:rsid w:val="00D824F2"/>
    <w:rsid w:val="00D82C2E"/>
    <w:rsid w:val="00D83367"/>
    <w:rsid w:val="00D83567"/>
    <w:rsid w:val="00D83B12"/>
    <w:rsid w:val="00D85775"/>
    <w:rsid w:val="00D858BC"/>
    <w:rsid w:val="00D85D84"/>
    <w:rsid w:val="00D86640"/>
    <w:rsid w:val="00D86D3B"/>
    <w:rsid w:val="00D87356"/>
    <w:rsid w:val="00D87F54"/>
    <w:rsid w:val="00D91235"/>
    <w:rsid w:val="00D92167"/>
    <w:rsid w:val="00D926B9"/>
    <w:rsid w:val="00D928CD"/>
    <w:rsid w:val="00D92BE5"/>
    <w:rsid w:val="00D92C5B"/>
    <w:rsid w:val="00D92E0D"/>
    <w:rsid w:val="00D930BF"/>
    <w:rsid w:val="00D93E3B"/>
    <w:rsid w:val="00D93FE2"/>
    <w:rsid w:val="00D93FE8"/>
    <w:rsid w:val="00D94C2E"/>
    <w:rsid w:val="00D94FFD"/>
    <w:rsid w:val="00D965E2"/>
    <w:rsid w:val="00D96DFE"/>
    <w:rsid w:val="00D97758"/>
    <w:rsid w:val="00D97C2F"/>
    <w:rsid w:val="00DA12D9"/>
    <w:rsid w:val="00DA2484"/>
    <w:rsid w:val="00DA37A2"/>
    <w:rsid w:val="00DA5636"/>
    <w:rsid w:val="00DA57DE"/>
    <w:rsid w:val="00DA596F"/>
    <w:rsid w:val="00DA5C12"/>
    <w:rsid w:val="00DA6F07"/>
    <w:rsid w:val="00DA7562"/>
    <w:rsid w:val="00DA7EC7"/>
    <w:rsid w:val="00DA7F3B"/>
    <w:rsid w:val="00DB0068"/>
    <w:rsid w:val="00DB0884"/>
    <w:rsid w:val="00DB0D3B"/>
    <w:rsid w:val="00DB1BA3"/>
    <w:rsid w:val="00DB2592"/>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29AC"/>
    <w:rsid w:val="00DD2BF3"/>
    <w:rsid w:val="00DD37B3"/>
    <w:rsid w:val="00DD39DD"/>
    <w:rsid w:val="00DD5469"/>
    <w:rsid w:val="00DD57F1"/>
    <w:rsid w:val="00DD6A43"/>
    <w:rsid w:val="00DD750A"/>
    <w:rsid w:val="00DE10B7"/>
    <w:rsid w:val="00DE19A3"/>
    <w:rsid w:val="00DE1C06"/>
    <w:rsid w:val="00DE1F8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F48"/>
    <w:rsid w:val="00E45B14"/>
    <w:rsid w:val="00E45C0E"/>
    <w:rsid w:val="00E474AC"/>
    <w:rsid w:val="00E50EA6"/>
    <w:rsid w:val="00E51835"/>
    <w:rsid w:val="00E5249F"/>
    <w:rsid w:val="00E525D8"/>
    <w:rsid w:val="00E5268A"/>
    <w:rsid w:val="00E53FA1"/>
    <w:rsid w:val="00E545C2"/>
    <w:rsid w:val="00E54611"/>
    <w:rsid w:val="00E54DFD"/>
    <w:rsid w:val="00E559A7"/>
    <w:rsid w:val="00E56922"/>
    <w:rsid w:val="00E61C04"/>
    <w:rsid w:val="00E621C5"/>
    <w:rsid w:val="00E638FF"/>
    <w:rsid w:val="00E63D0A"/>
    <w:rsid w:val="00E64234"/>
    <w:rsid w:val="00E64AEE"/>
    <w:rsid w:val="00E65EE0"/>
    <w:rsid w:val="00E6787A"/>
    <w:rsid w:val="00E67D49"/>
    <w:rsid w:val="00E712CF"/>
    <w:rsid w:val="00E72272"/>
    <w:rsid w:val="00E72C22"/>
    <w:rsid w:val="00E72EA8"/>
    <w:rsid w:val="00E7361F"/>
    <w:rsid w:val="00E7411F"/>
    <w:rsid w:val="00E74A06"/>
    <w:rsid w:val="00E74BC5"/>
    <w:rsid w:val="00E74EA4"/>
    <w:rsid w:val="00E755AB"/>
    <w:rsid w:val="00E76ED8"/>
    <w:rsid w:val="00E778C1"/>
    <w:rsid w:val="00E77DEC"/>
    <w:rsid w:val="00E77E34"/>
    <w:rsid w:val="00E801F0"/>
    <w:rsid w:val="00E81A01"/>
    <w:rsid w:val="00E81A82"/>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2DA5"/>
    <w:rsid w:val="00E940CB"/>
    <w:rsid w:val="00E948F0"/>
    <w:rsid w:val="00E94DE3"/>
    <w:rsid w:val="00E973BA"/>
    <w:rsid w:val="00E979D5"/>
    <w:rsid w:val="00EA012E"/>
    <w:rsid w:val="00EA037E"/>
    <w:rsid w:val="00EA0537"/>
    <w:rsid w:val="00EA0EDE"/>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6CB8"/>
    <w:rsid w:val="00EB6EBA"/>
    <w:rsid w:val="00EB735A"/>
    <w:rsid w:val="00EC00D8"/>
    <w:rsid w:val="00EC475C"/>
    <w:rsid w:val="00EC5BCE"/>
    <w:rsid w:val="00EC6044"/>
    <w:rsid w:val="00EC62D6"/>
    <w:rsid w:val="00EC6A1F"/>
    <w:rsid w:val="00EC735A"/>
    <w:rsid w:val="00ED0276"/>
    <w:rsid w:val="00ED08FD"/>
    <w:rsid w:val="00ED1907"/>
    <w:rsid w:val="00ED2419"/>
    <w:rsid w:val="00ED26E2"/>
    <w:rsid w:val="00ED26F9"/>
    <w:rsid w:val="00ED477A"/>
    <w:rsid w:val="00ED4F36"/>
    <w:rsid w:val="00ED662F"/>
    <w:rsid w:val="00ED778B"/>
    <w:rsid w:val="00ED77E9"/>
    <w:rsid w:val="00ED7CCD"/>
    <w:rsid w:val="00EE0586"/>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1B8"/>
    <w:rsid w:val="00EF645F"/>
    <w:rsid w:val="00EF68F7"/>
    <w:rsid w:val="00EF7E81"/>
    <w:rsid w:val="00F00328"/>
    <w:rsid w:val="00F005B1"/>
    <w:rsid w:val="00F022A1"/>
    <w:rsid w:val="00F0339E"/>
    <w:rsid w:val="00F0480E"/>
    <w:rsid w:val="00F053B1"/>
    <w:rsid w:val="00F054D2"/>
    <w:rsid w:val="00F07728"/>
    <w:rsid w:val="00F07929"/>
    <w:rsid w:val="00F13DBB"/>
    <w:rsid w:val="00F141AF"/>
    <w:rsid w:val="00F15524"/>
    <w:rsid w:val="00F15A2F"/>
    <w:rsid w:val="00F15DB8"/>
    <w:rsid w:val="00F16095"/>
    <w:rsid w:val="00F1729A"/>
    <w:rsid w:val="00F17420"/>
    <w:rsid w:val="00F20170"/>
    <w:rsid w:val="00F202D7"/>
    <w:rsid w:val="00F20A0E"/>
    <w:rsid w:val="00F22FAB"/>
    <w:rsid w:val="00F23167"/>
    <w:rsid w:val="00F23446"/>
    <w:rsid w:val="00F23933"/>
    <w:rsid w:val="00F24055"/>
    <w:rsid w:val="00F24126"/>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6D9"/>
    <w:rsid w:val="00F638FD"/>
    <w:rsid w:val="00F648FB"/>
    <w:rsid w:val="00F64DD0"/>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A2C"/>
    <w:rsid w:val="00F8068A"/>
    <w:rsid w:val="00F80BEB"/>
    <w:rsid w:val="00F81A46"/>
    <w:rsid w:val="00F823B3"/>
    <w:rsid w:val="00F824F3"/>
    <w:rsid w:val="00F8336F"/>
    <w:rsid w:val="00F837F0"/>
    <w:rsid w:val="00F83A73"/>
    <w:rsid w:val="00F86813"/>
    <w:rsid w:val="00F86DDE"/>
    <w:rsid w:val="00F87BF5"/>
    <w:rsid w:val="00F87CC4"/>
    <w:rsid w:val="00F90D6D"/>
    <w:rsid w:val="00F91C12"/>
    <w:rsid w:val="00F91CB2"/>
    <w:rsid w:val="00F923B7"/>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6B5"/>
    <w:rsid w:val="00FB7732"/>
    <w:rsid w:val="00FB773F"/>
    <w:rsid w:val="00FB7F43"/>
    <w:rsid w:val="00FC0ADE"/>
    <w:rsid w:val="00FC0C70"/>
    <w:rsid w:val="00FC238F"/>
    <w:rsid w:val="00FC250C"/>
    <w:rsid w:val="00FC3278"/>
    <w:rsid w:val="00FC55D3"/>
    <w:rsid w:val="00FC7D80"/>
    <w:rsid w:val="00FD00E5"/>
    <w:rsid w:val="00FD044D"/>
    <w:rsid w:val="00FD1004"/>
    <w:rsid w:val="00FD1014"/>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F54"/>
    <w:rsid w:val="00FE26A6"/>
    <w:rsid w:val="00FE2A33"/>
    <w:rsid w:val="00FE2C02"/>
    <w:rsid w:val="00FE328C"/>
    <w:rsid w:val="00FE3A1E"/>
    <w:rsid w:val="00FE47CE"/>
    <w:rsid w:val="00FE4CFE"/>
    <w:rsid w:val="00FE5162"/>
    <w:rsid w:val="00FE5236"/>
    <w:rsid w:val="00FE5E5B"/>
    <w:rsid w:val="00FE6197"/>
    <w:rsid w:val="00FE6313"/>
    <w:rsid w:val="00FE6483"/>
    <w:rsid w:val="00FE64E9"/>
    <w:rsid w:val="00FE75E0"/>
    <w:rsid w:val="00FE77A6"/>
    <w:rsid w:val="00FE7834"/>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6F0F75-3CE6-4A5D-B92B-9A874FEE4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TotalTime>
  <Pages>95</Pages>
  <Words>44290</Words>
  <Characters>252459</Characters>
  <Application>Microsoft Office Word</Application>
  <DocSecurity>0</DocSecurity>
  <Lines>2103</Lines>
  <Paragraphs>592</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96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117</cp:revision>
  <cp:lastPrinted>2021-05-19T21:04:00Z</cp:lastPrinted>
  <dcterms:created xsi:type="dcterms:W3CDTF">2021-05-25T19:53:00Z</dcterms:created>
  <dcterms:modified xsi:type="dcterms:W3CDTF">2021-05-26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